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9F1C1" w14:textId="0B13C820" w:rsidR="00E076E2" w:rsidRPr="0035186D" w:rsidRDefault="008E7C9E">
      <w:pPr>
        <w:tabs>
          <w:tab w:val="left" w:pos="10192"/>
        </w:tabs>
        <w:spacing w:before="73" w:line="276" w:lineRule="auto"/>
        <w:ind w:left="112" w:right="130"/>
        <w:rPr>
          <w:sz w:val="16"/>
          <w:szCs w:val="24"/>
        </w:rPr>
      </w:pPr>
      <w:r w:rsidRPr="0035186D">
        <w:rPr>
          <w:color w:val="231F20"/>
          <w:sz w:val="16"/>
          <w:szCs w:val="24"/>
          <w:u w:val="single" w:color="231F20"/>
        </w:rPr>
        <w:t>Received:</w:t>
      </w:r>
      <w:r w:rsidRPr="0035186D">
        <w:rPr>
          <w:color w:val="231F20"/>
          <w:spacing w:val="-1"/>
          <w:sz w:val="16"/>
          <w:szCs w:val="24"/>
          <w:u w:val="single" w:color="231F20"/>
        </w:rPr>
        <w:t xml:space="preserve"> </w:t>
      </w:r>
      <w:r w:rsidRPr="0035186D">
        <w:rPr>
          <w:color w:val="231F20"/>
          <w:spacing w:val="15"/>
          <w:sz w:val="16"/>
          <w:szCs w:val="24"/>
          <w:u w:val="single" w:color="231F20"/>
        </w:rPr>
        <w:t xml:space="preserve"> </w:t>
      </w:r>
      <w:r w:rsidRPr="0035186D">
        <w:rPr>
          <w:color w:val="231F20"/>
          <w:w w:val="75"/>
          <w:position w:val="-4"/>
          <w:sz w:val="28"/>
          <w:szCs w:val="24"/>
          <w:u w:val="single" w:color="231F20"/>
        </w:rPr>
        <w:t>|</w:t>
      </w:r>
      <w:r w:rsidRPr="0035186D">
        <w:rPr>
          <w:color w:val="231F20"/>
          <w:spacing w:val="25"/>
          <w:w w:val="75"/>
          <w:position w:val="-4"/>
          <w:sz w:val="28"/>
          <w:szCs w:val="24"/>
          <w:u w:val="single" w:color="231F20"/>
        </w:rPr>
        <w:t xml:space="preserve"> </w:t>
      </w:r>
      <w:r w:rsidRPr="0035186D">
        <w:rPr>
          <w:color w:val="231F20"/>
          <w:sz w:val="16"/>
          <w:szCs w:val="24"/>
          <w:u w:val="single" w:color="231F20"/>
        </w:rPr>
        <w:t>Revised:</w:t>
      </w:r>
      <w:r w:rsidRPr="0035186D">
        <w:rPr>
          <w:color w:val="231F20"/>
          <w:spacing w:val="-1"/>
          <w:sz w:val="16"/>
          <w:szCs w:val="24"/>
          <w:u w:val="single" w:color="231F20"/>
        </w:rPr>
        <w:t xml:space="preserve"> </w:t>
      </w:r>
      <w:r w:rsidRPr="0035186D">
        <w:rPr>
          <w:color w:val="231F20"/>
          <w:sz w:val="16"/>
          <w:szCs w:val="24"/>
          <w:u w:val="single" w:color="231F20"/>
        </w:rPr>
        <w:t>25</w:t>
      </w:r>
      <w:r w:rsidRPr="0035186D">
        <w:rPr>
          <w:color w:val="231F20"/>
          <w:spacing w:val="-1"/>
          <w:sz w:val="16"/>
          <w:szCs w:val="24"/>
          <w:u w:val="single" w:color="231F20"/>
        </w:rPr>
        <w:t xml:space="preserve"> </w:t>
      </w:r>
      <w:r w:rsidRPr="0035186D">
        <w:rPr>
          <w:color w:val="231F20"/>
          <w:spacing w:val="15"/>
          <w:sz w:val="16"/>
          <w:szCs w:val="24"/>
          <w:u w:val="single" w:color="231F20"/>
        </w:rPr>
        <w:t xml:space="preserve"> </w:t>
      </w:r>
      <w:r w:rsidRPr="0035186D">
        <w:rPr>
          <w:color w:val="231F20"/>
          <w:w w:val="75"/>
          <w:position w:val="-4"/>
          <w:sz w:val="28"/>
          <w:szCs w:val="24"/>
          <w:u w:val="single" w:color="231F20"/>
        </w:rPr>
        <w:t>|</w:t>
      </w:r>
      <w:r w:rsidRPr="0035186D">
        <w:rPr>
          <w:color w:val="231F20"/>
          <w:spacing w:val="64"/>
          <w:position w:val="-4"/>
          <w:sz w:val="28"/>
          <w:szCs w:val="24"/>
          <w:u w:val="single" w:color="231F20"/>
        </w:rPr>
        <w:t xml:space="preserve"> </w:t>
      </w:r>
      <w:r w:rsidRPr="0035186D">
        <w:rPr>
          <w:color w:val="231F20"/>
          <w:sz w:val="16"/>
          <w:szCs w:val="24"/>
          <w:u w:val="single" w:color="231F20"/>
        </w:rPr>
        <w:t xml:space="preserve">Accepted: </w:t>
      </w:r>
      <w:r w:rsidRPr="0035186D">
        <w:rPr>
          <w:color w:val="231F20"/>
          <w:sz w:val="16"/>
          <w:szCs w:val="24"/>
          <w:u w:val="single" w:color="231F20"/>
        </w:rPr>
        <w:tab/>
      </w:r>
      <w:r w:rsidRPr="0035186D">
        <w:rPr>
          <w:color w:val="231F20"/>
          <w:sz w:val="16"/>
          <w:szCs w:val="24"/>
        </w:rPr>
        <w:t xml:space="preserve">                                                                                                  DOI:</w:t>
      </w:r>
      <w:r w:rsidRPr="0035186D">
        <w:rPr>
          <w:color w:val="231F20"/>
          <w:spacing w:val="-8"/>
          <w:sz w:val="16"/>
          <w:szCs w:val="24"/>
        </w:rPr>
        <w:t xml:space="preserve"> </w:t>
      </w:r>
      <w:r w:rsidRPr="0035186D">
        <w:rPr>
          <w:color w:val="231F20"/>
          <w:sz w:val="16"/>
          <w:szCs w:val="24"/>
        </w:rPr>
        <w:t>10.1111/jbi.14545</w:t>
      </w:r>
    </w:p>
    <w:p w14:paraId="372C678F" w14:textId="77777777" w:rsidR="00E076E2" w:rsidRPr="0035186D" w:rsidRDefault="00E076E2">
      <w:pPr>
        <w:pStyle w:val="Textoindependiente"/>
        <w:rPr>
          <w:sz w:val="18"/>
          <w:szCs w:val="18"/>
        </w:rPr>
      </w:pPr>
    </w:p>
    <w:p w14:paraId="3D8DA8E6" w14:textId="10F1205C" w:rsidR="00E076E2" w:rsidRPr="003E04CD" w:rsidRDefault="00B44BB3">
      <w:pPr>
        <w:spacing w:before="122"/>
        <w:ind w:left="112"/>
        <w:rPr>
          <w:b/>
          <w:sz w:val="20"/>
          <w:szCs w:val="24"/>
          <w:lang w:val="es-EC"/>
        </w:rPr>
      </w:pPr>
      <w:r w:rsidRPr="0035186D">
        <w:rPr>
          <w:noProof/>
          <w:sz w:val="24"/>
          <w:szCs w:val="24"/>
        </w:rPr>
        <mc:AlternateContent>
          <mc:Choice Requires="wps">
            <w:drawing>
              <wp:anchor distT="0" distB="0" distL="0" distR="0" simplePos="0" relativeHeight="487587840" behindDoc="1" locked="0" layoutInCell="1" allowOverlap="1" wp14:anchorId="50B2B58F" wp14:editId="70A80E37">
                <wp:simplePos x="0" y="0"/>
                <wp:positionH relativeFrom="page">
                  <wp:posOffset>579755</wp:posOffset>
                </wp:positionH>
                <wp:positionV relativeFrom="paragraph">
                  <wp:posOffset>267970</wp:posOffset>
                </wp:positionV>
                <wp:extent cx="1423670" cy="1270"/>
                <wp:effectExtent l="0" t="0" r="0" b="0"/>
                <wp:wrapTopAndBottom/>
                <wp:docPr id="44" name="Forma libre: forma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23670" cy="1270"/>
                        </a:xfrm>
                        <a:custGeom>
                          <a:avLst/>
                          <a:gdLst>
                            <a:gd name="T0" fmla="+- 0 913 913"/>
                            <a:gd name="T1" fmla="*/ T0 w 2242"/>
                            <a:gd name="T2" fmla="+- 0 3154 913"/>
                            <a:gd name="T3" fmla="*/ T2 w 2242"/>
                          </a:gdLst>
                          <a:ahLst/>
                          <a:cxnLst>
                            <a:cxn ang="0">
                              <a:pos x="T1" y="0"/>
                            </a:cxn>
                            <a:cxn ang="0">
                              <a:pos x="T3" y="0"/>
                            </a:cxn>
                          </a:cxnLst>
                          <a:rect l="0" t="0" r="r" b="b"/>
                          <a:pathLst>
                            <a:path w="2242">
                              <a:moveTo>
                                <a:pt x="0" y="0"/>
                              </a:moveTo>
                              <a:lnTo>
                                <a:pt x="2241" y="0"/>
                              </a:lnTo>
                            </a:path>
                          </a:pathLst>
                        </a:custGeom>
                        <a:noFill/>
                        <a:ln w="12700">
                          <a:solidFill>
                            <a:srgbClr val="231F2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3325F6" id="Forma libre: forma 44" o:spid="_x0000_s1026" style="position:absolute;margin-left:45.65pt;margin-top:21.1pt;width:112.1pt;height:.1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24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" path="m,l2241,e" filled="f" strokecolor="#231f20" strokeweight="1pt">
                <v:path arrowok="t" o:connecttype="custom" o:connectlocs="0,0;1423035,0" o:connectangles="0,0"/>
                <w10:wrap type="topAndBottom" anchorx="page"/>
              </v:shape>
            </w:pict>
          </mc:Fallback>
        </mc:AlternateContent>
      </w:r>
      <w:r w:rsidR="004A555E" w:rsidRPr="003E04CD">
        <w:rPr>
          <w:b/>
          <w:color w:val="231F20"/>
          <w:w w:val="90"/>
          <w:sz w:val="20"/>
          <w:szCs w:val="24"/>
          <w:lang w:val="es-EC"/>
        </w:rPr>
        <w:t>R</w:t>
      </w:r>
      <w:r w:rsidR="004A555E" w:rsidRPr="003E04CD">
        <w:rPr>
          <w:b/>
          <w:color w:val="231F20"/>
          <w:spacing w:val="-7"/>
          <w:w w:val="90"/>
          <w:sz w:val="20"/>
          <w:szCs w:val="24"/>
          <w:lang w:val="es-EC"/>
        </w:rPr>
        <w:t xml:space="preserve"> </w:t>
      </w:r>
      <w:r w:rsidR="004A555E" w:rsidRPr="003E04CD">
        <w:rPr>
          <w:b/>
          <w:color w:val="231F20"/>
          <w:w w:val="90"/>
          <w:sz w:val="20"/>
          <w:szCs w:val="24"/>
          <w:lang w:val="es-EC"/>
        </w:rPr>
        <w:t>E</w:t>
      </w:r>
      <w:r w:rsidR="004A555E" w:rsidRPr="003E04CD">
        <w:rPr>
          <w:b/>
          <w:color w:val="231F20"/>
          <w:spacing w:val="-6"/>
          <w:w w:val="90"/>
          <w:sz w:val="20"/>
          <w:szCs w:val="24"/>
          <w:lang w:val="es-EC"/>
        </w:rPr>
        <w:t xml:space="preserve"> </w:t>
      </w:r>
      <w:r w:rsidR="004A555E" w:rsidRPr="003E04CD">
        <w:rPr>
          <w:b/>
          <w:color w:val="231F20"/>
          <w:w w:val="90"/>
          <w:sz w:val="20"/>
          <w:szCs w:val="24"/>
          <w:lang w:val="es-EC"/>
        </w:rPr>
        <w:t>S</w:t>
      </w:r>
      <w:r w:rsidR="004A555E" w:rsidRPr="003E04CD">
        <w:rPr>
          <w:b/>
          <w:color w:val="231F20"/>
          <w:spacing w:val="-5"/>
          <w:w w:val="90"/>
          <w:sz w:val="20"/>
          <w:szCs w:val="24"/>
          <w:lang w:val="es-EC"/>
        </w:rPr>
        <w:t xml:space="preserve"> </w:t>
      </w:r>
      <w:r w:rsidR="004A555E" w:rsidRPr="003E04CD">
        <w:rPr>
          <w:b/>
          <w:color w:val="231F20"/>
          <w:w w:val="90"/>
          <w:sz w:val="20"/>
          <w:szCs w:val="24"/>
          <w:lang w:val="es-EC"/>
        </w:rPr>
        <w:t>E</w:t>
      </w:r>
      <w:r w:rsidR="004A555E" w:rsidRPr="003E04CD">
        <w:rPr>
          <w:b/>
          <w:color w:val="231F20"/>
          <w:spacing w:val="-2"/>
          <w:w w:val="90"/>
          <w:sz w:val="20"/>
          <w:szCs w:val="24"/>
          <w:lang w:val="es-EC"/>
        </w:rPr>
        <w:t xml:space="preserve"> </w:t>
      </w:r>
      <w:r w:rsidR="004A555E" w:rsidRPr="003E04CD">
        <w:rPr>
          <w:b/>
          <w:color w:val="231F20"/>
          <w:w w:val="90"/>
          <w:sz w:val="20"/>
          <w:szCs w:val="24"/>
          <w:lang w:val="es-EC"/>
        </w:rPr>
        <w:t>A</w:t>
      </w:r>
      <w:r w:rsidR="004A555E" w:rsidRPr="003E04CD">
        <w:rPr>
          <w:b/>
          <w:color w:val="231F20"/>
          <w:spacing w:val="-7"/>
          <w:w w:val="90"/>
          <w:sz w:val="20"/>
          <w:szCs w:val="24"/>
          <w:lang w:val="es-EC"/>
        </w:rPr>
        <w:t xml:space="preserve"> </w:t>
      </w:r>
      <w:r w:rsidR="004A555E" w:rsidRPr="003E04CD">
        <w:rPr>
          <w:b/>
          <w:color w:val="231F20"/>
          <w:spacing w:val="18"/>
          <w:w w:val="90"/>
          <w:sz w:val="20"/>
          <w:szCs w:val="24"/>
          <w:lang w:val="es-EC"/>
        </w:rPr>
        <w:t>RC</w:t>
      </w:r>
      <w:r w:rsidR="004A555E" w:rsidRPr="003E04CD">
        <w:rPr>
          <w:b/>
          <w:color w:val="231F20"/>
          <w:spacing w:val="-8"/>
          <w:w w:val="90"/>
          <w:sz w:val="20"/>
          <w:szCs w:val="24"/>
          <w:lang w:val="es-EC"/>
        </w:rPr>
        <w:t xml:space="preserve"> </w:t>
      </w:r>
      <w:r w:rsidR="004A555E" w:rsidRPr="003E04CD">
        <w:rPr>
          <w:b/>
          <w:color w:val="231F20"/>
          <w:w w:val="90"/>
          <w:sz w:val="20"/>
          <w:szCs w:val="24"/>
          <w:lang w:val="es-EC"/>
        </w:rPr>
        <w:t>H</w:t>
      </w:r>
      <w:r w:rsidR="004A555E" w:rsidRPr="003E04CD">
        <w:rPr>
          <w:b/>
          <w:color w:val="231F20"/>
          <w:spacing w:val="31"/>
          <w:w w:val="90"/>
          <w:sz w:val="20"/>
          <w:szCs w:val="24"/>
          <w:lang w:val="es-EC"/>
        </w:rPr>
        <w:t xml:space="preserve"> </w:t>
      </w:r>
      <w:r w:rsidR="004A555E" w:rsidRPr="003E04CD">
        <w:rPr>
          <w:b/>
          <w:color w:val="231F20"/>
          <w:w w:val="90"/>
          <w:sz w:val="20"/>
          <w:szCs w:val="24"/>
          <w:lang w:val="es-EC"/>
        </w:rPr>
        <w:t>A</w:t>
      </w:r>
      <w:r w:rsidR="004A555E" w:rsidRPr="003E04CD">
        <w:rPr>
          <w:b/>
          <w:color w:val="231F20"/>
          <w:spacing w:val="-6"/>
          <w:w w:val="90"/>
          <w:sz w:val="20"/>
          <w:szCs w:val="24"/>
          <w:lang w:val="es-EC"/>
        </w:rPr>
        <w:t xml:space="preserve"> </w:t>
      </w:r>
      <w:r w:rsidR="004A555E" w:rsidRPr="003E04CD">
        <w:rPr>
          <w:b/>
          <w:color w:val="231F20"/>
          <w:w w:val="90"/>
          <w:sz w:val="20"/>
          <w:szCs w:val="24"/>
          <w:lang w:val="es-EC"/>
        </w:rPr>
        <w:t>R</w:t>
      </w:r>
      <w:r w:rsidR="004A555E" w:rsidRPr="003E04CD">
        <w:rPr>
          <w:b/>
          <w:color w:val="231F20"/>
          <w:spacing w:val="-9"/>
          <w:w w:val="90"/>
          <w:sz w:val="20"/>
          <w:szCs w:val="24"/>
          <w:lang w:val="es-EC"/>
        </w:rPr>
        <w:t xml:space="preserve"> </w:t>
      </w:r>
      <w:r w:rsidR="004A555E" w:rsidRPr="003E04CD">
        <w:rPr>
          <w:b/>
          <w:color w:val="231F20"/>
          <w:w w:val="90"/>
          <w:sz w:val="20"/>
          <w:szCs w:val="24"/>
          <w:lang w:val="es-EC"/>
        </w:rPr>
        <w:t>T</w:t>
      </w:r>
      <w:r w:rsidR="004A555E" w:rsidRPr="003E04CD">
        <w:rPr>
          <w:b/>
          <w:color w:val="231F20"/>
          <w:spacing w:val="-9"/>
          <w:w w:val="90"/>
          <w:sz w:val="20"/>
          <w:szCs w:val="24"/>
          <w:lang w:val="es-EC"/>
        </w:rPr>
        <w:t xml:space="preserve"> </w:t>
      </w:r>
      <w:r w:rsidR="004A555E" w:rsidRPr="003E04CD">
        <w:rPr>
          <w:b/>
          <w:color w:val="231F20"/>
          <w:w w:val="90"/>
          <w:sz w:val="20"/>
          <w:szCs w:val="24"/>
          <w:lang w:val="es-EC"/>
        </w:rPr>
        <w:t>I</w:t>
      </w:r>
      <w:r w:rsidR="004A555E" w:rsidRPr="003E04CD">
        <w:rPr>
          <w:b/>
          <w:color w:val="231F20"/>
          <w:spacing w:val="-7"/>
          <w:w w:val="90"/>
          <w:sz w:val="20"/>
          <w:szCs w:val="24"/>
          <w:lang w:val="es-EC"/>
        </w:rPr>
        <w:t xml:space="preserve"> </w:t>
      </w:r>
      <w:r w:rsidR="004A555E" w:rsidRPr="003E04CD">
        <w:rPr>
          <w:b/>
          <w:color w:val="231F20"/>
          <w:w w:val="90"/>
          <w:sz w:val="20"/>
          <w:szCs w:val="24"/>
          <w:lang w:val="es-EC"/>
        </w:rPr>
        <w:t>C</w:t>
      </w:r>
      <w:r w:rsidR="004A555E" w:rsidRPr="003E04CD">
        <w:rPr>
          <w:b/>
          <w:color w:val="231F20"/>
          <w:spacing w:val="-7"/>
          <w:w w:val="90"/>
          <w:sz w:val="20"/>
          <w:szCs w:val="24"/>
          <w:lang w:val="es-EC"/>
        </w:rPr>
        <w:t xml:space="preserve"> </w:t>
      </w:r>
      <w:r w:rsidR="004A555E" w:rsidRPr="003E04CD">
        <w:rPr>
          <w:b/>
          <w:color w:val="231F20"/>
          <w:w w:val="90"/>
          <w:sz w:val="20"/>
          <w:szCs w:val="24"/>
          <w:lang w:val="es-EC"/>
        </w:rPr>
        <w:t>L</w:t>
      </w:r>
      <w:r w:rsidR="004A555E" w:rsidRPr="003E04CD">
        <w:rPr>
          <w:b/>
          <w:color w:val="231F20"/>
          <w:spacing w:val="-9"/>
          <w:w w:val="90"/>
          <w:sz w:val="20"/>
          <w:szCs w:val="24"/>
          <w:lang w:val="es-EC"/>
        </w:rPr>
        <w:t xml:space="preserve"> </w:t>
      </w:r>
      <w:r w:rsidR="004A555E" w:rsidRPr="003E04CD">
        <w:rPr>
          <w:b/>
          <w:color w:val="231F20"/>
          <w:w w:val="90"/>
          <w:sz w:val="20"/>
          <w:szCs w:val="24"/>
          <w:lang w:val="es-EC"/>
        </w:rPr>
        <w:t>E</w:t>
      </w:r>
    </w:p>
    <w:p w14:paraId="7E95521F" w14:textId="77777777" w:rsidR="00E076E2" w:rsidRPr="003E04CD" w:rsidRDefault="00E076E2">
      <w:pPr>
        <w:pStyle w:val="Textoindependiente"/>
        <w:rPr>
          <w:b/>
          <w:sz w:val="22"/>
          <w:lang w:val="es-EC"/>
        </w:rPr>
      </w:pPr>
    </w:p>
    <w:p w14:paraId="5EC42EDB" w14:textId="7544BE8E" w:rsidR="00E076E2" w:rsidRPr="0035186D" w:rsidRDefault="00821C38">
      <w:pPr>
        <w:pStyle w:val="Textoindependiente"/>
        <w:spacing w:before="4"/>
        <w:rPr>
          <w:b/>
          <w:sz w:val="36"/>
        </w:rPr>
      </w:pPr>
      <w:r w:rsidRPr="0035186D">
        <w:rPr>
          <w:b/>
          <w:bCs/>
          <w:color w:val="231F20"/>
          <w:w w:val="85"/>
          <w:sz w:val="36"/>
          <w:szCs w:val="36"/>
        </w:rPr>
        <w:t>Biogeographical patterns for the conservation of Ecuadorian vipers (</w:t>
      </w:r>
      <w:bookmarkStart w:id="0" w:name="_Hlk121848445"/>
      <w:r w:rsidRPr="0035186D">
        <w:rPr>
          <w:b/>
          <w:bCs/>
          <w:color w:val="231F20"/>
          <w:w w:val="85"/>
          <w:sz w:val="36"/>
          <w:szCs w:val="36"/>
        </w:rPr>
        <w:t>Squamata: Viperidae</w:t>
      </w:r>
      <w:bookmarkEnd w:id="0"/>
      <w:r w:rsidRPr="0035186D">
        <w:rPr>
          <w:b/>
          <w:bCs/>
          <w:color w:val="231F20"/>
          <w:w w:val="85"/>
          <w:sz w:val="36"/>
          <w:szCs w:val="36"/>
        </w:rPr>
        <w:t>) under climate change scenarios.</w:t>
      </w:r>
    </w:p>
    <w:p w14:paraId="09BC6B0F" w14:textId="7DC7D0B7" w:rsidR="00E076E2" w:rsidRPr="003E04CD" w:rsidRDefault="008E7C9E" w:rsidP="009615FF">
      <w:pPr>
        <w:tabs>
          <w:tab w:val="left" w:pos="1893"/>
          <w:tab w:val="left" w:pos="5114"/>
          <w:tab w:val="left" w:pos="7920"/>
        </w:tabs>
        <w:rPr>
          <w:b/>
          <w:sz w:val="24"/>
          <w:lang w:val="es-EC"/>
        </w:rPr>
      </w:pPr>
      <w:r w:rsidRPr="0035186D">
        <w:rPr>
          <w:noProof/>
        </w:rPr>
        <w:drawing>
          <wp:anchor distT="0" distB="0" distL="0" distR="0" simplePos="0" relativeHeight="251659264" behindDoc="1" locked="0" layoutInCell="1" allowOverlap="1" wp14:anchorId="22B31498" wp14:editId="4B29DDA4">
            <wp:simplePos x="0" y="0"/>
            <wp:positionH relativeFrom="page">
              <wp:posOffset>1488109</wp:posOffset>
            </wp:positionH>
            <wp:positionV relativeFrom="paragraph">
              <wp:posOffset>44524</wp:posOffset>
            </wp:positionV>
            <wp:extent cx="107950" cy="10795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107950" cy="107950"/>
                    </a:xfrm>
                    <a:prstGeom prst="rect">
                      <a:avLst/>
                    </a:prstGeom>
                  </pic:spPr>
                </pic:pic>
              </a:graphicData>
            </a:graphic>
          </wp:anchor>
        </w:drawing>
      </w:r>
      <w:r w:rsidR="009615FF" w:rsidRPr="003E04CD">
        <w:rPr>
          <w:b/>
          <w:color w:val="231F20"/>
          <w:w w:val="90"/>
          <w:sz w:val="24"/>
          <w:lang w:val="es-EC"/>
        </w:rPr>
        <w:t>Mateo Noboa</w:t>
      </w:r>
      <w:r w:rsidR="009615FF" w:rsidRPr="003E04CD">
        <w:rPr>
          <w:b/>
          <w:color w:val="0000FF"/>
          <w:w w:val="90"/>
          <w:sz w:val="24"/>
          <w:vertAlign w:val="superscript"/>
          <w:lang w:val="es-EC"/>
        </w:rPr>
        <w:t>1</w:t>
      </w:r>
      <w:r w:rsidRPr="003E04CD">
        <w:rPr>
          <w:b/>
          <w:color w:val="0000FF"/>
          <w:w w:val="90"/>
          <w:sz w:val="24"/>
          <w:lang w:val="es-EC"/>
        </w:rPr>
        <w:tab/>
      </w:r>
    </w:p>
    <w:p w14:paraId="1C63E2B6" w14:textId="77777777" w:rsidR="00E076E2" w:rsidRPr="003E04CD" w:rsidRDefault="00E076E2">
      <w:pPr>
        <w:pStyle w:val="Textoindependiente"/>
        <w:spacing w:before="6"/>
        <w:rPr>
          <w:b/>
          <w:sz w:val="14"/>
          <w:szCs w:val="18"/>
          <w:lang w:val="es-EC"/>
        </w:rPr>
      </w:pPr>
    </w:p>
    <w:p w14:paraId="019FD531" w14:textId="3527749A" w:rsidR="00E076E2" w:rsidRPr="003E04CD" w:rsidRDefault="008E7C9E" w:rsidP="009615FF">
      <w:pPr>
        <w:spacing w:before="119"/>
        <w:ind w:left="112"/>
        <w:rPr>
          <w:sz w:val="16"/>
          <w:szCs w:val="24"/>
          <w:lang w:val="es-EC"/>
        </w:rPr>
      </w:pPr>
      <w:bookmarkStart w:id="1" w:name="_bookmark0"/>
      <w:bookmarkStart w:id="2" w:name="_Hlk121778177"/>
      <w:bookmarkStart w:id="3" w:name="_Hlk121778066"/>
      <w:bookmarkEnd w:id="1"/>
      <w:r w:rsidRPr="003E04CD">
        <w:rPr>
          <w:color w:val="231F20"/>
          <w:sz w:val="16"/>
          <w:szCs w:val="24"/>
          <w:vertAlign w:val="superscript"/>
          <w:lang w:val="es-EC"/>
        </w:rPr>
        <w:t>1</w:t>
      </w:r>
      <w:r w:rsidRPr="003E04CD">
        <w:rPr>
          <w:color w:val="231F20"/>
          <w:sz w:val="16"/>
          <w:szCs w:val="24"/>
          <w:lang w:val="es-EC"/>
        </w:rPr>
        <w:t>Grupo</w:t>
      </w:r>
      <w:r w:rsidRPr="003E04CD">
        <w:rPr>
          <w:color w:val="231F20"/>
          <w:spacing w:val="3"/>
          <w:sz w:val="16"/>
          <w:szCs w:val="24"/>
          <w:lang w:val="es-EC"/>
        </w:rPr>
        <w:t xml:space="preserve"> </w:t>
      </w:r>
      <w:r w:rsidRPr="003E04CD">
        <w:rPr>
          <w:color w:val="231F20"/>
          <w:sz w:val="16"/>
          <w:szCs w:val="24"/>
          <w:lang w:val="es-EC"/>
        </w:rPr>
        <w:t>de</w:t>
      </w:r>
      <w:r w:rsidRPr="003E04CD">
        <w:rPr>
          <w:color w:val="231F20"/>
          <w:spacing w:val="3"/>
          <w:sz w:val="16"/>
          <w:szCs w:val="24"/>
          <w:lang w:val="es-EC"/>
        </w:rPr>
        <w:t xml:space="preserve"> </w:t>
      </w:r>
      <w:r w:rsidRPr="003E04CD">
        <w:rPr>
          <w:color w:val="231F20"/>
          <w:sz w:val="16"/>
          <w:szCs w:val="24"/>
          <w:lang w:val="es-EC"/>
        </w:rPr>
        <w:t>Investigación</w:t>
      </w:r>
      <w:r w:rsidRPr="003E04CD">
        <w:rPr>
          <w:color w:val="231F20"/>
          <w:spacing w:val="4"/>
          <w:sz w:val="16"/>
          <w:szCs w:val="24"/>
          <w:lang w:val="es-EC"/>
        </w:rPr>
        <w:t xml:space="preserve"> </w:t>
      </w:r>
      <w:r w:rsidRPr="003E04CD">
        <w:rPr>
          <w:color w:val="231F20"/>
          <w:sz w:val="16"/>
          <w:szCs w:val="24"/>
          <w:lang w:val="es-EC"/>
        </w:rPr>
        <w:t>en</w:t>
      </w:r>
      <w:r w:rsidRPr="003E04CD">
        <w:rPr>
          <w:color w:val="231F20"/>
          <w:spacing w:val="3"/>
          <w:sz w:val="16"/>
          <w:szCs w:val="24"/>
          <w:lang w:val="es-EC"/>
        </w:rPr>
        <w:t xml:space="preserve"> </w:t>
      </w:r>
      <w:r w:rsidRPr="003E04CD">
        <w:rPr>
          <w:color w:val="231F20"/>
          <w:sz w:val="16"/>
          <w:szCs w:val="24"/>
          <w:lang w:val="es-EC"/>
        </w:rPr>
        <w:t>Biogeografía</w:t>
      </w:r>
      <w:r w:rsidRPr="003E04CD">
        <w:rPr>
          <w:color w:val="231F20"/>
          <w:spacing w:val="3"/>
          <w:sz w:val="16"/>
          <w:szCs w:val="24"/>
          <w:lang w:val="es-EC"/>
        </w:rPr>
        <w:t xml:space="preserve"> </w:t>
      </w:r>
      <w:r w:rsidRPr="003E04CD">
        <w:rPr>
          <w:color w:val="231F20"/>
          <w:sz w:val="16"/>
          <w:szCs w:val="24"/>
          <w:lang w:val="es-EC"/>
        </w:rPr>
        <w:t>y</w:t>
      </w:r>
      <w:r w:rsidRPr="003E04CD">
        <w:rPr>
          <w:color w:val="231F20"/>
          <w:spacing w:val="2"/>
          <w:sz w:val="16"/>
          <w:szCs w:val="24"/>
          <w:lang w:val="es-EC"/>
        </w:rPr>
        <w:t xml:space="preserve"> </w:t>
      </w:r>
      <w:r w:rsidRPr="003E04CD">
        <w:rPr>
          <w:color w:val="231F20"/>
          <w:sz w:val="16"/>
          <w:szCs w:val="24"/>
          <w:lang w:val="es-EC"/>
        </w:rPr>
        <w:t>Ecología</w:t>
      </w:r>
      <w:r w:rsidRPr="003E04CD">
        <w:rPr>
          <w:color w:val="231F20"/>
          <w:spacing w:val="4"/>
          <w:sz w:val="16"/>
          <w:szCs w:val="24"/>
          <w:lang w:val="es-EC"/>
        </w:rPr>
        <w:t xml:space="preserve"> </w:t>
      </w:r>
      <w:r w:rsidRPr="003E04CD">
        <w:rPr>
          <w:color w:val="231F20"/>
          <w:sz w:val="16"/>
          <w:szCs w:val="24"/>
          <w:lang w:val="es-EC"/>
        </w:rPr>
        <w:t>Espacial,</w:t>
      </w:r>
      <w:r w:rsidRPr="003E04CD">
        <w:rPr>
          <w:color w:val="231F20"/>
          <w:spacing w:val="3"/>
          <w:sz w:val="16"/>
          <w:szCs w:val="24"/>
          <w:lang w:val="es-EC"/>
        </w:rPr>
        <w:t xml:space="preserve"> </w:t>
      </w:r>
      <w:r w:rsidRPr="003E04CD">
        <w:rPr>
          <w:color w:val="231F20"/>
          <w:sz w:val="16"/>
          <w:szCs w:val="24"/>
          <w:lang w:val="es-EC"/>
        </w:rPr>
        <w:t>Facultad</w:t>
      </w:r>
      <w:r w:rsidRPr="003E04CD">
        <w:rPr>
          <w:color w:val="231F20"/>
          <w:spacing w:val="3"/>
          <w:sz w:val="16"/>
          <w:szCs w:val="24"/>
          <w:lang w:val="es-EC"/>
        </w:rPr>
        <w:t xml:space="preserve"> </w:t>
      </w:r>
      <w:r w:rsidRPr="003E04CD">
        <w:rPr>
          <w:color w:val="231F20"/>
          <w:sz w:val="16"/>
          <w:szCs w:val="24"/>
          <w:lang w:val="es-EC"/>
        </w:rPr>
        <w:t>de</w:t>
      </w:r>
      <w:r w:rsidRPr="003E04CD">
        <w:rPr>
          <w:color w:val="231F20"/>
          <w:spacing w:val="4"/>
          <w:sz w:val="16"/>
          <w:szCs w:val="24"/>
          <w:lang w:val="es-EC"/>
        </w:rPr>
        <w:t xml:space="preserve"> </w:t>
      </w:r>
      <w:r w:rsidRPr="003E04CD">
        <w:rPr>
          <w:color w:val="231F20"/>
          <w:sz w:val="16"/>
          <w:szCs w:val="24"/>
          <w:lang w:val="es-EC"/>
        </w:rPr>
        <w:t>Ciencias</w:t>
      </w:r>
      <w:r w:rsidRPr="003E04CD">
        <w:rPr>
          <w:color w:val="231F20"/>
          <w:spacing w:val="3"/>
          <w:sz w:val="16"/>
          <w:szCs w:val="24"/>
          <w:lang w:val="es-EC"/>
        </w:rPr>
        <w:t xml:space="preserve"> </w:t>
      </w:r>
      <w:r w:rsidRPr="003E04CD">
        <w:rPr>
          <w:color w:val="231F20"/>
          <w:sz w:val="16"/>
          <w:szCs w:val="24"/>
          <w:lang w:val="es-EC"/>
        </w:rPr>
        <w:t>de</w:t>
      </w:r>
      <w:r w:rsidRPr="003E04CD">
        <w:rPr>
          <w:color w:val="231F20"/>
          <w:spacing w:val="3"/>
          <w:sz w:val="16"/>
          <w:szCs w:val="24"/>
          <w:lang w:val="es-EC"/>
        </w:rPr>
        <w:t xml:space="preserve"> </w:t>
      </w:r>
      <w:r w:rsidRPr="003E04CD">
        <w:rPr>
          <w:color w:val="231F20"/>
          <w:sz w:val="16"/>
          <w:szCs w:val="24"/>
          <w:lang w:val="es-EC"/>
        </w:rPr>
        <w:t>la</w:t>
      </w:r>
      <w:r w:rsidRPr="003E04CD">
        <w:rPr>
          <w:color w:val="231F20"/>
          <w:spacing w:val="4"/>
          <w:sz w:val="16"/>
          <w:szCs w:val="24"/>
          <w:lang w:val="es-EC"/>
        </w:rPr>
        <w:t xml:space="preserve"> </w:t>
      </w:r>
      <w:r w:rsidRPr="003E04CD">
        <w:rPr>
          <w:color w:val="231F20"/>
          <w:sz w:val="16"/>
          <w:szCs w:val="24"/>
          <w:lang w:val="es-EC"/>
        </w:rPr>
        <w:t>Vida,</w:t>
      </w:r>
      <w:r w:rsidRPr="003E04CD">
        <w:rPr>
          <w:color w:val="231F20"/>
          <w:spacing w:val="3"/>
          <w:sz w:val="16"/>
          <w:szCs w:val="24"/>
          <w:lang w:val="es-EC"/>
        </w:rPr>
        <w:t xml:space="preserve"> </w:t>
      </w:r>
      <w:r w:rsidRPr="003E04CD">
        <w:rPr>
          <w:color w:val="231F20"/>
          <w:sz w:val="16"/>
          <w:szCs w:val="24"/>
          <w:lang w:val="es-EC"/>
        </w:rPr>
        <w:t>Universidad</w:t>
      </w:r>
      <w:r w:rsidRPr="003E04CD">
        <w:rPr>
          <w:color w:val="231F20"/>
          <w:spacing w:val="3"/>
          <w:sz w:val="16"/>
          <w:szCs w:val="24"/>
          <w:lang w:val="es-EC"/>
        </w:rPr>
        <w:t xml:space="preserve"> </w:t>
      </w:r>
      <w:r w:rsidRPr="003E04CD">
        <w:rPr>
          <w:color w:val="231F20"/>
          <w:sz w:val="16"/>
          <w:szCs w:val="24"/>
          <w:lang w:val="es-EC"/>
        </w:rPr>
        <w:t>Regional</w:t>
      </w:r>
      <w:r w:rsidRPr="003E04CD">
        <w:rPr>
          <w:color w:val="231F20"/>
          <w:spacing w:val="4"/>
          <w:sz w:val="16"/>
          <w:szCs w:val="24"/>
          <w:lang w:val="es-EC"/>
        </w:rPr>
        <w:t xml:space="preserve"> </w:t>
      </w:r>
      <w:r w:rsidRPr="003E04CD">
        <w:rPr>
          <w:color w:val="231F20"/>
          <w:sz w:val="16"/>
          <w:szCs w:val="24"/>
          <w:lang w:val="es-EC"/>
        </w:rPr>
        <w:t>Amazónica</w:t>
      </w:r>
      <w:r w:rsidRPr="003E04CD">
        <w:rPr>
          <w:color w:val="231F20"/>
          <w:spacing w:val="3"/>
          <w:sz w:val="16"/>
          <w:szCs w:val="24"/>
          <w:lang w:val="es-EC"/>
        </w:rPr>
        <w:t xml:space="preserve"> </w:t>
      </w:r>
      <w:proofErr w:type="spellStart"/>
      <w:r w:rsidRPr="003E04CD">
        <w:rPr>
          <w:color w:val="231F20"/>
          <w:sz w:val="16"/>
          <w:szCs w:val="24"/>
          <w:lang w:val="es-EC"/>
        </w:rPr>
        <w:t>Ikiam</w:t>
      </w:r>
      <w:proofErr w:type="spellEnd"/>
      <w:r w:rsidRPr="003E04CD">
        <w:rPr>
          <w:color w:val="231F20"/>
          <w:sz w:val="16"/>
          <w:szCs w:val="24"/>
          <w:lang w:val="es-EC"/>
        </w:rPr>
        <w:t>,</w:t>
      </w:r>
      <w:r w:rsidRPr="003E04CD">
        <w:rPr>
          <w:color w:val="231F20"/>
          <w:spacing w:val="3"/>
          <w:sz w:val="16"/>
          <w:szCs w:val="24"/>
          <w:lang w:val="es-EC"/>
        </w:rPr>
        <w:t xml:space="preserve"> </w:t>
      </w:r>
      <w:r w:rsidRPr="003E04CD">
        <w:rPr>
          <w:color w:val="231F20"/>
          <w:sz w:val="16"/>
          <w:szCs w:val="24"/>
          <w:lang w:val="es-EC"/>
        </w:rPr>
        <w:t>Tena,</w:t>
      </w:r>
      <w:r w:rsidRPr="003E04CD">
        <w:rPr>
          <w:color w:val="231F20"/>
          <w:spacing w:val="4"/>
          <w:sz w:val="16"/>
          <w:szCs w:val="24"/>
          <w:lang w:val="es-EC"/>
        </w:rPr>
        <w:t xml:space="preserve"> </w:t>
      </w:r>
      <w:r w:rsidRPr="003E04CD">
        <w:rPr>
          <w:color w:val="231F20"/>
          <w:sz w:val="16"/>
          <w:szCs w:val="24"/>
          <w:lang w:val="es-EC"/>
        </w:rPr>
        <w:t>Ecuador</w:t>
      </w:r>
    </w:p>
    <w:bookmarkEnd w:id="2"/>
    <w:p w14:paraId="6907EC5E" w14:textId="71889027" w:rsidR="00E076E2" w:rsidRPr="003E04CD" w:rsidRDefault="001B3560">
      <w:pPr>
        <w:pStyle w:val="Textoindependiente"/>
        <w:spacing w:before="7"/>
        <w:rPr>
          <w:sz w:val="24"/>
          <w:szCs w:val="14"/>
          <w:lang w:val="es-EC"/>
        </w:rPr>
      </w:pPr>
      <w:r w:rsidRPr="0035186D">
        <w:rPr>
          <w:noProof/>
          <w:sz w:val="20"/>
          <w:szCs w:val="20"/>
        </w:rPr>
        <mc:AlternateContent>
          <mc:Choice Requires="wps">
            <w:drawing>
              <wp:anchor distT="0" distB="0" distL="114300" distR="114300" simplePos="0" relativeHeight="15737344" behindDoc="0" locked="0" layoutInCell="1" allowOverlap="1" wp14:anchorId="5FDA8685" wp14:editId="23F28041">
                <wp:simplePos x="0" y="0"/>
                <wp:positionH relativeFrom="page">
                  <wp:posOffset>2444262</wp:posOffset>
                </wp:positionH>
                <wp:positionV relativeFrom="paragraph">
                  <wp:posOffset>73172</wp:posOffset>
                </wp:positionV>
                <wp:extent cx="4518025" cy="5246076"/>
                <wp:effectExtent l="0" t="0" r="0" b="0"/>
                <wp:wrapNone/>
                <wp:docPr id="42" name="Cuadro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8025" cy="5246076"/>
                        </a:xfrm>
                        <a:prstGeom prst="rect">
                          <a:avLst/>
                        </a:prstGeom>
                        <a:solidFill>
                          <a:srgbClr val="E6E7E8"/>
                        </a:solidFill>
                        <a:ln>
                          <a:noFill/>
                        </a:ln>
                      </wps:spPr>
                      <wps:txbx>
                        <w:txbxContent>
                          <w:p w14:paraId="32AE577B" w14:textId="48428C66" w:rsidR="00E076E2" w:rsidRDefault="008E7C9E" w:rsidP="00745C71">
                            <w:pPr>
                              <w:spacing w:before="101"/>
                              <w:ind w:left="140"/>
                              <w:jc w:val="both"/>
                              <w:rPr>
                                <w:b/>
                                <w:color w:val="231F20"/>
                                <w:sz w:val="16"/>
                                <w:szCs w:val="16"/>
                              </w:rPr>
                            </w:pPr>
                            <w:r w:rsidRPr="001B3560">
                              <w:rPr>
                                <w:b/>
                                <w:color w:val="231F20"/>
                                <w:sz w:val="16"/>
                                <w:szCs w:val="16"/>
                              </w:rPr>
                              <w:t>Abstract</w:t>
                            </w:r>
                            <w:r w:rsidR="00C27BD9" w:rsidRPr="001B3560">
                              <w:rPr>
                                <w:b/>
                                <w:color w:val="231F20"/>
                                <w:sz w:val="16"/>
                                <w:szCs w:val="16"/>
                              </w:rPr>
                              <w:t xml:space="preserve"> (300)</w:t>
                            </w:r>
                          </w:p>
                          <w:p w14:paraId="3C110EDB" w14:textId="77777777" w:rsidR="001B3560" w:rsidRPr="001B3560" w:rsidRDefault="001B3560" w:rsidP="00745C71">
                            <w:pPr>
                              <w:spacing w:before="101"/>
                              <w:ind w:left="140"/>
                              <w:jc w:val="both"/>
                              <w:rPr>
                                <w:b/>
                                <w:sz w:val="16"/>
                                <w:szCs w:val="16"/>
                              </w:rPr>
                            </w:pPr>
                          </w:p>
                          <w:p w14:paraId="03CF84CC" w14:textId="38019520" w:rsidR="007E7A91" w:rsidRPr="001B3560" w:rsidRDefault="008E7C9E" w:rsidP="007F111A">
                            <w:pPr>
                              <w:rPr>
                                <w:sz w:val="16"/>
                                <w:szCs w:val="16"/>
                              </w:rPr>
                            </w:pPr>
                            <w:r w:rsidRPr="001B3560">
                              <w:rPr>
                                <w:b/>
                                <w:color w:val="231F20"/>
                                <w:sz w:val="16"/>
                                <w:szCs w:val="16"/>
                              </w:rPr>
                              <w:t>Aim</w:t>
                            </w:r>
                            <w:r w:rsidR="00C27BD9" w:rsidRPr="001B3560">
                              <w:rPr>
                                <w:b/>
                                <w:color w:val="231F20"/>
                                <w:sz w:val="16"/>
                                <w:szCs w:val="16"/>
                              </w:rPr>
                              <w:t>(76)</w:t>
                            </w:r>
                            <w:r w:rsidRPr="001B3560">
                              <w:rPr>
                                <w:b/>
                                <w:color w:val="231F20"/>
                                <w:sz w:val="16"/>
                                <w:szCs w:val="16"/>
                              </w:rPr>
                              <w:t>:</w:t>
                            </w:r>
                            <w:r w:rsidRPr="001B3560">
                              <w:rPr>
                                <w:b/>
                                <w:color w:val="231F20"/>
                                <w:spacing w:val="-8"/>
                                <w:sz w:val="16"/>
                                <w:szCs w:val="16"/>
                              </w:rPr>
                              <w:t xml:space="preserve"> </w:t>
                            </w:r>
                            <w:r w:rsidR="007E7A91" w:rsidRPr="001B3560">
                              <w:rPr>
                                <w:b/>
                                <w:color w:val="231F20"/>
                                <w:spacing w:val="-8"/>
                                <w:sz w:val="16"/>
                                <w:szCs w:val="16"/>
                              </w:rPr>
                              <w:t xml:space="preserve"> </w:t>
                            </w:r>
                            <w:r w:rsidR="007E7A91" w:rsidRPr="001B3560">
                              <w:rPr>
                                <w:sz w:val="16"/>
                                <w:szCs w:val="16"/>
                              </w:rPr>
                              <w:t xml:space="preserve">This research will </w:t>
                            </w:r>
                            <w:r w:rsidR="00B45354" w:rsidRPr="001B3560">
                              <w:rPr>
                                <w:sz w:val="16"/>
                                <w:szCs w:val="16"/>
                              </w:rPr>
                              <w:t xml:space="preserve">provide </w:t>
                            </w:r>
                            <w:r w:rsidR="007E7A91" w:rsidRPr="001B3560">
                              <w:rPr>
                                <w:sz w:val="16"/>
                                <w:szCs w:val="16"/>
                              </w:rPr>
                              <w:t>knowledge on biogeographic patterns for the conservation of Ecuadorian vipers under future climate change scenarios</w:t>
                            </w:r>
                            <w:r w:rsidR="00B45354" w:rsidRPr="001B3560">
                              <w:rPr>
                                <w:sz w:val="16"/>
                                <w:szCs w:val="16"/>
                              </w:rPr>
                              <w:t xml:space="preserve"> by : </w:t>
                            </w:r>
                            <w:r w:rsidR="007E7A91" w:rsidRPr="001B3560">
                              <w:rPr>
                                <w:sz w:val="16"/>
                                <w:szCs w:val="16"/>
                              </w:rPr>
                              <w:t xml:space="preserve"> (a) Identifying the natural regions of Ecuador where the major changes occur in the ecological niche of Ecuadorian vipers, in future climate change scenarios, (b) Estimating the degree of conservation (%)</w:t>
                            </w:r>
                            <w:r w:rsidR="00B45354" w:rsidRPr="001B3560">
                              <w:rPr>
                                <w:sz w:val="16"/>
                                <w:szCs w:val="16"/>
                              </w:rPr>
                              <w:t xml:space="preserve"> of </w:t>
                            </w:r>
                            <w:r w:rsidR="007E7A91" w:rsidRPr="001B3560">
                              <w:rPr>
                                <w:sz w:val="16"/>
                                <w:szCs w:val="16"/>
                              </w:rPr>
                              <w:t xml:space="preserve">the Ecuadorian vipers </w:t>
                            </w:r>
                            <w:r w:rsidR="00B45354" w:rsidRPr="001B3560">
                              <w:rPr>
                                <w:sz w:val="16"/>
                                <w:szCs w:val="16"/>
                              </w:rPr>
                              <w:t xml:space="preserve"> ecological niche </w:t>
                            </w:r>
                            <w:r w:rsidR="007E7A91" w:rsidRPr="001B3560">
                              <w:rPr>
                                <w:sz w:val="16"/>
                                <w:szCs w:val="16"/>
                              </w:rPr>
                              <w:t xml:space="preserve">in the National System of </w:t>
                            </w:r>
                            <w:r w:rsidR="00B45354" w:rsidRPr="001B3560">
                              <w:rPr>
                                <w:sz w:val="16"/>
                                <w:szCs w:val="16"/>
                              </w:rPr>
                              <w:t xml:space="preserve">protected </w:t>
                            </w:r>
                            <w:r w:rsidR="007E7A91" w:rsidRPr="001B3560">
                              <w:rPr>
                                <w:sz w:val="16"/>
                                <w:szCs w:val="16"/>
                              </w:rPr>
                              <w:t>Areas. (c) Establish priority natural regions of Ecuador for the conservation of vipers, given the concentration of richness, endangered species, and endemism in climate change scenarios.</w:t>
                            </w:r>
                          </w:p>
                          <w:p w14:paraId="655EDC41" w14:textId="14FA7B7A" w:rsidR="00E076E2" w:rsidRPr="001B3560" w:rsidRDefault="00E076E2" w:rsidP="00745C71">
                            <w:pPr>
                              <w:spacing w:before="78" w:line="331" w:lineRule="auto"/>
                              <w:ind w:right="137"/>
                              <w:jc w:val="both"/>
                              <w:rPr>
                                <w:sz w:val="16"/>
                                <w:szCs w:val="16"/>
                              </w:rPr>
                            </w:pPr>
                          </w:p>
                          <w:p w14:paraId="033489E6" w14:textId="5479DD4E" w:rsidR="00E076E2" w:rsidRPr="001B3560" w:rsidRDefault="008E7C9E" w:rsidP="00745C71">
                            <w:pPr>
                              <w:spacing w:before="2"/>
                              <w:ind w:left="140"/>
                              <w:jc w:val="both"/>
                              <w:rPr>
                                <w:sz w:val="16"/>
                                <w:szCs w:val="16"/>
                              </w:rPr>
                            </w:pPr>
                            <w:r w:rsidRPr="001B3560">
                              <w:rPr>
                                <w:b/>
                                <w:color w:val="231F20"/>
                                <w:w w:val="90"/>
                                <w:sz w:val="16"/>
                                <w:szCs w:val="16"/>
                              </w:rPr>
                              <w:t>Location:</w:t>
                            </w:r>
                            <w:r w:rsidR="00C27BD9" w:rsidRPr="001B3560">
                              <w:rPr>
                                <w:b/>
                                <w:color w:val="231F20"/>
                                <w:w w:val="90"/>
                                <w:sz w:val="16"/>
                                <w:szCs w:val="16"/>
                              </w:rPr>
                              <w:t xml:space="preserve"> Ecuador</w:t>
                            </w:r>
                            <w:r w:rsidRPr="001B3560">
                              <w:rPr>
                                <w:color w:val="231F20"/>
                                <w:w w:val="90"/>
                                <w:sz w:val="16"/>
                                <w:szCs w:val="16"/>
                              </w:rPr>
                              <w:t>.</w:t>
                            </w:r>
                          </w:p>
                          <w:p w14:paraId="119AFFB2" w14:textId="0A83B4D2" w:rsidR="00E076E2" w:rsidRPr="001B3560" w:rsidRDefault="008E7C9E" w:rsidP="00745C71">
                            <w:pPr>
                              <w:spacing w:before="83"/>
                              <w:ind w:left="140"/>
                              <w:jc w:val="both"/>
                              <w:rPr>
                                <w:sz w:val="16"/>
                                <w:szCs w:val="16"/>
                              </w:rPr>
                            </w:pPr>
                            <w:r w:rsidRPr="001B3560">
                              <w:rPr>
                                <w:b/>
                                <w:color w:val="231F20"/>
                                <w:w w:val="95"/>
                                <w:sz w:val="16"/>
                                <w:szCs w:val="16"/>
                              </w:rPr>
                              <w:t>Taxon:</w:t>
                            </w:r>
                            <w:r w:rsidRPr="001B3560">
                              <w:rPr>
                                <w:b/>
                                <w:color w:val="231F20"/>
                                <w:spacing w:val="10"/>
                                <w:w w:val="95"/>
                                <w:sz w:val="16"/>
                                <w:szCs w:val="16"/>
                              </w:rPr>
                              <w:t xml:space="preserve"> </w:t>
                            </w:r>
                            <w:r w:rsidR="00821C38" w:rsidRPr="001B3560">
                              <w:rPr>
                                <w:b/>
                                <w:color w:val="231F20"/>
                                <w:spacing w:val="10"/>
                                <w:w w:val="95"/>
                                <w:sz w:val="16"/>
                                <w:szCs w:val="16"/>
                              </w:rPr>
                              <w:t>Squamata: Viperidae</w:t>
                            </w:r>
                          </w:p>
                          <w:p w14:paraId="024FF98E" w14:textId="66FB81E4" w:rsidR="00E076E2" w:rsidRPr="001B3560" w:rsidRDefault="008E7C9E" w:rsidP="00745C71">
                            <w:pPr>
                              <w:spacing w:before="83" w:line="331" w:lineRule="auto"/>
                              <w:ind w:left="139" w:right="138"/>
                              <w:jc w:val="both"/>
                              <w:rPr>
                                <w:bCs/>
                                <w:color w:val="231F20"/>
                                <w:spacing w:val="-10"/>
                                <w:sz w:val="16"/>
                                <w:szCs w:val="16"/>
                              </w:rPr>
                            </w:pPr>
                            <w:r w:rsidRPr="001B3560">
                              <w:rPr>
                                <w:b/>
                                <w:color w:val="231F20"/>
                                <w:sz w:val="16"/>
                                <w:szCs w:val="16"/>
                              </w:rPr>
                              <w:t>Methods</w:t>
                            </w:r>
                            <w:r w:rsidR="00C27BD9" w:rsidRPr="001B3560">
                              <w:rPr>
                                <w:b/>
                                <w:color w:val="231F20"/>
                                <w:sz w:val="16"/>
                                <w:szCs w:val="16"/>
                              </w:rPr>
                              <w:t>(62)</w:t>
                            </w:r>
                            <w:r w:rsidRPr="001B3560">
                              <w:rPr>
                                <w:b/>
                                <w:color w:val="231F20"/>
                                <w:sz w:val="16"/>
                                <w:szCs w:val="16"/>
                              </w:rPr>
                              <w:t>:</w:t>
                            </w:r>
                            <w:r w:rsidRPr="001B3560">
                              <w:rPr>
                                <w:b/>
                                <w:color w:val="231F20"/>
                                <w:spacing w:val="-10"/>
                                <w:sz w:val="16"/>
                                <w:szCs w:val="16"/>
                              </w:rPr>
                              <w:t xml:space="preserve"> </w:t>
                            </w:r>
                            <w:r w:rsidR="002B5324" w:rsidRPr="001B3560">
                              <w:rPr>
                                <w:b/>
                                <w:color w:val="231F20"/>
                                <w:spacing w:val="-10"/>
                                <w:sz w:val="16"/>
                                <w:szCs w:val="16"/>
                              </w:rPr>
                              <w:t xml:space="preserve"> </w:t>
                            </w:r>
                            <w:r w:rsidR="002B5324" w:rsidRPr="001B3560">
                              <w:rPr>
                                <w:bCs/>
                                <w:color w:val="231F20"/>
                                <w:spacing w:val="-10"/>
                                <w:sz w:val="16"/>
                                <w:szCs w:val="16"/>
                              </w:rPr>
                              <w:t xml:space="preserve">We obtained the data </w:t>
                            </w:r>
                            <w:r w:rsidR="00B93ABF" w:rsidRPr="001B3560">
                              <w:rPr>
                                <w:bCs/>
                                <w:color w:val="231F20"/>
                                <w:spacing w:val="-10"/>
                                <w:sz w:val="16"/>
                                <w:szCs w:val="16"/>
                              </w:rPr>
                              <w:t>on</w:t>
                            </w:r>
                            <w:r w:rsidR="002B5324" w:rsidRPr="001B3560">
                              <w:rPr>
                                <w:bCs/>
                                <w:color w:val="231F20"/>
                                <w:spacing w:val="-10"/>
                                <w:sz w:val="16"/>
                                <w:szCs w:val="16"/>
                              </w:rPr>
                              <w:t xml:space="preserve"> Ecuadorian vipers species occurrence from</w:t>
                            </w:r>
                            <w:r w:rsidR="00745C71" w:rsidRPr="001B3560">
                              <w:rPr>
                                <w:bCs/>
                                <w:color w:val="231F20"/>
                                <w:spacing w:val="-10"/>
                                <w:sz w:val="16"/>
                                <w:szCs w:val="16"/>
                              </w:rPr>
                              <w:t xml:space="preserve"> </w:t>
                            </w:r>
                            <w:r w:rsidR="002B5324" w:rsidRPr="001B3560">
                              <w:rPr>
                                <w:bCs/>
                                <w:color w:val="231F20"/>
                                <w:spacing w:val="-10"/>
                                <w:sz w:val="16"/>
                                <w:szCs w:val="16"/>
                              </w:rPr>
                              <w:t xml:space="preserve">online repositories and </w:t>
                            </w:r>
                            <w:r w:rsidR="00B93ABF" w:rsidRPr="001B3560">
                              <w:rPr>
                                <w:bCs/>
                                <w:color w:val="231F20"/>
                                <w:spacing w:val="-10"/>
                                <w:sz w:val="16"/>
                                <w:szCs w:val="16"/>
                              </w:rPr>
                              <w:t xml:space="preserve">the national institute of biodiversity of Ecuador. The environmental data for the present a two future scenarios (RCP 4.5 and 8.5) was obtained from </w:t>
                            </w:r>
                            <w:r w:rsidR="00745C71" w:rsidRPr="001B3560">
                              <w:rPr>
                                <w:bCs/>
                                <w:color w:val="231F20"/>
                                <w:spacing w:val="-10"/>
                                <w:sz w:val="16"/>
                                <w:szCs w:val="16"/>
                              </w:rPr>
                              <w:t xml:space="preserve">the </w:t>
                            </w:r>
                            <w:proofErr w:type="spellStart"/>
                            <w:r w:rsidR="00745C71" w:rsidRPr="001B3560">
                              <w:rPr>
                                <w:bCs/>
                                <w:color w:val="231F20"/>
                                <w:spacing w:val="-10"/>
                                <w:sz w:val="16"/>
                                <w:szCs w:val="16"/>
                              </w:rPr>
                              <w:t>WorldClim</w:t>
                            </w:r>
                            <w:proofErr w:type="spellEnd"/>
                            <w:r w:rsidR="00B93ABF" w:rsidRPr="001B3560">
                              <w:rPr>
                                <w:bCs/>
                                <w:color w:val="231F20"/>
                                <w:spacing w:val="-10"/>
                                <w:sz w:val="16"/>
                                <w:szCs w:val="16"/>
                              </w:rPr>
                              <w:t xml:space="preserve"> repository. The </w:t>
                            </w:r>
                            <w:r w:rsidR="00ED7224" w:rsidRPr="001B3560">
                              <w:rPr>
                                <w:bCs/>
                                <w:color w:val="231F20"/>
                                <w:spacing w:val="-10"/>
                                <w:sz w:val="16"/>
                                <w:szCs w:val="16"/>
                              </w:rPr>
                              <w:t>ENMs for present and future scenarios were</w:t>
                            </w:r>
                            <w:r w:rsidR="00B93ABF" w:rsidRPr="001B3560">
                              <w:rPr>
                                <w:bCs/>
                                <w:color w:val="231F20"/>
                                <w:spacing w:val="-10"/>
                                <w:sz w:val="16"/>
                                <w:szCs w:val="16"/>
                              </w:rPr>
                              <w:t xml:space="preserve"> generated using the </w:t>
                            </w:r>
                            <w:r w:rsidR="00745C71" w:rsidRPr="001B3560">
                              <w:rPr>
                                <w:bCs/>
                                <w:color w:val="231F20"/>
                                <w:spacing w:val="-10"/>
                                <w:sz w:val="16"/>
                                <w:szCs w:val="16"/>
                              </w:rPr>
                              <w:t>R package KUENM</w:t>
                            </w:r>
                            <w:r w:rsidR="00ED7224" w:rsidRPr="001B3560">
                              <w:rPr>
                                <w:bCs/>
                                <w:color w:val="231F20"/>
                                <w:spacing w:val="-10"/>
                                <w:sz w:val="16"/>
                                <w:szCs w:val="16"/>
                              </w:rPr>
                              <w:t xml:space="preserve">. Those models were later contrasted with Ecuador’s natural regions and national protected areas system(SNAP) in order to assess the research purpose </w:t>
                            </w:r>
                          </w:p>
                          <w:p w14:paraId="02CF8451" w14:textId="59B3075B" w:rsidR="00745C71" w:rsidRPr="001B3560" w:rsidRDefault="00745C71" w:rsidP="00745C71">
                            <w:pPr>
                              <w:spacing w:before="105" w:line="331" w:lineRule="auto"/>
                              <w:ind w:left="140" w:right="137"/>
                              <w:jc w:val="both"/>
                              <w:rPr>
                                <w:b/>
                                <w:color w:val="231F20"/>
                                <w:spacing w:val="-9"/>
                                <w:sz w:val="16"/>
                                <w:szCs w:val="16"/>
                              </w:rPr>
                            </w:pPr>
                            <w:r w:rsidRPr="001B3560">
                              <w:rPr>
                                <w:b/>
                                <w:color w:val="231F20"/>
                                <w:sz w:val="16"/>
                                <w:szCs w:val="16"/>
                              </w:rPr>
                              <w:t>Results(74):</w:t>
                            </w:r>
                            <w:r w:rsidRPr="001B3560">
                              <w:rPr>
                                <w:b/>
                                <w:color w:val="231F20"/>
                                <w:spacing w:val="-9"/>
                                <w:sz w:val="16"/>
                                <w:szCs w:val="16"/>
                              </w:rPr>
                              <w:t xml:space="preserve"> </w:t>
                            </w:r>
                          </w:p>
                          <w:p w14:paraId="442E0DBE" w14:textId="42B21079" w:rsidR="00ED7224" w:rsidRPr="001B3560" w:rsidRDefault="00421D8F" w:rsidP="00745C71">
                            <w:pPr>
                              <w:spacing w:before="105" w:line="331" w:lineRule="auto"/>
                              <w:ind w:left="140" w:right="137"/>
                              <w:jc w:val="both"/>
                              <w:rPr>
                                <w:bCs/>
                                <w:color w:val="231F20"/>
                                <w:spacing w:val="-9"/>
                                <w:sz w:val="16"/>
                                <w:szCs w:val="16"/>
                              </w:rPr>
                            </w:pPr>
                            <w:r w:rsidRPr="001B3560">
                              <w:rPr>
                                <w:b/>
                                <w:color w:val="231F20"/>
                                <w:spacing w:val="-9"/>
                                <w:sz w:val="16"/>
                                <w:szCs w:val="16"/>
                              </w:rPr>
                              <w:t xml:space="preserve">1 </w:t>
                            </w:r>
                            <w:r w:rsidR="00E42DFD" w:rsidRPr="001B3560">
                              <w:rPr>
                                <w:b/>
                                <w:color w:val="231F20"/>
                                <w:spacing w:val="-9"/>
                                <w:sz w:val="16"/>
                                <w:szCs w:val="16"/>
                              </w:rPr>
                              <w:t xml:space="preserve"> </w:t>
                            </w:r>
                            <w:r w:rsidR="00E42DFD" w:rsidRPr="001B3560">
                              <w:rPr>
                                <w:bCs/>
                                <w:color w:val="231F20"/>
                                <w:spacing w:val="-9"/>
                                <w:sz w:val="16"/>
                                <w:szCs w:val="16"/>
                              </w:rPr>
                              <w:t>We identified that</w:t>
                            </w:r>
                            <w:r w:rsidR="00E42DFD" w:rsidRPr="001B3560">
                              <w:rPr>
                                <w:b/>
                                <w:color w:val="231F20"/>
                                <w:spacing w:val="-9"/>
                                <w:sz w:val="16"/>
                                <w:szCs w:val="16"/>
                              </w:rPr>
                              <w:t xml:space="preserve"> </w:t>
                            </w:r>
                            <w:r w:rsidR="00E42DFD" w:rsidRPr="001B3560">
                              <w:rPr>
                                <w:bCs/>
                                <w:color w:val="231F20"/>
                                <w:spacing w:val="-9"/>
                                <w:sz w:val="16"/>
                                <w:szCs w:val="16"/>
                              </w:rPr>
                              <w:t>t</w:t>
                            </w:r>
                            <w:r w:rsidRPr="001B3560">
                              <w:rPr>
                                <w:bCs/>
                                <w:color w:val="231F20"/>
                                <w:spacing w:val="-9"/>
                                <w:sz w:val="16"/>
                                <w:szCs w:val="16"/>
                              </w:rPr>
                              <w:t>he natural regions of Ecuador where the most changes occur in the ecological niche of Ecuadorian vipers</w:t>
                            </w:r>
                            <w:r w:rsidR="00E42DFD" w:rsidRPr="001B3560">
                              <w:rPr>
                                <w:bCs/>
                                <w:color w:val="231F20"/>
                                <w:spacing w:val="-9"/>
                                <w:sz w:val="16"/>
                                <w:szCs w:val="16"/>
                              </w:rPr>
                              <w:t xml:space="preserve"> </w:t>
                            </w:r>
                            <w:r w:rsidRPr="001B3560">
                              <w:rPr>
                                <w:bCs/>
                                <w:color w:val="231F20"/>
                                <w:spacing w:val="-9"/>
                                <w:sz w:val="16"/>
                                <w:szCs w:val="16"/>
                              </w:rPr>
                              <w:t>on future climate change scenarios</w:t>
                            </w:r>
                            <w:r w:rsidR="00E42DFD" w:rsidRPr="001B3560">
                              <w:rPr>
                                <w:b/>
                                <w:color w:val="231F20"/>
                                <w:spacing w:val="-9"/>
                                <w:sz w:val="16"/>
                                <w:szCs w:val="16"/>
                              </w:rPr>
                              <w:t xml:space="preserve"> </w:t>
                            </w:r>
                            <w:r w:rsidRPr="001B3560">
                              <w:rPr>
                                <w:bCs/>
                                <w:color w:val="231F20"/>
                                <w:spacing w:val="-9"/>
                                <w:sz w:val="16"/>
                                <w:szCs w:val="16"/>
                              </w:rPr>
                              <w:t xml:space="preserve">are </w:t>
                            </w:r>
                            <w:r w:rsidR="001B3560">
                              <w:rPr>
                                <w:bCs/>
                                <w:color w:val="231F20"/>
                                <w:spacing w:val="-9"/>
                                <w:sz w:val="16"/>
                                <w:szCs w:val="16"/>
                              </w:rPr>
                              <w:t xml:space="preserve"> Amazon , Eastern Foothill and Eastern Montane</w:t>
                            </w:r>
                          </w:p>
                          <w:p w14:paraId="0C98ED63" w14:textId="3B3BD2F3" w:rsidR="00421D8F" w:rsidRPr="001B3560" w:rsidRDefault="00421D8F" w:rsidP="00745C71">
                            <w:pPr>
                              <w:spacing w:before="105" w:line="331" w:lineRule="auto"/>
                              <w:ind w:left="140" w:right="137"/>
                              <w:jc w:val="both"/>
                              <w:rPr>
                                <w:bCs/>
                                <w:color w:val="231F20"/>
                                <w:spacing w:val="-9"/>
                                <w:sz w:val="16"/>
                                <w:szCs w:val="16"/>
                              </w:rPr>
                            </w:pPr>
                            <w:r w:rsidRPr="001B3560">
                              <w:rPr>
                                <w:b/>
                                <w:color w:val="231F20"/>
                                <w:spacing w:val="-9"/>
                                <w:sz w:val="16"/>
                                <w:szCs w:val="16"/>
                              </w:rPr>
                              <w:t xml:space="preserve">2. </w:t>
                            </w:r>
                            <w:r w:rsidR="00151702" w:rsidRPr="001B3560">
                              <w:rPr>
                                <w:b/>
                                <w:color w:val="231F20"/>
                                <w:spacing w:val="-9"/>
                                <w:sz w:val="16"/>
                                <w:szCs w:val="16"/>
                              </w:rPr>
                              <w:t xml:space="preserve"> </w:t>
                            </w:r>
                            <w:r w:rsidR="00151702" w:rsidRPr="001B3560">
                              <w:rPr>
                                <w:bCs/>
                                <w:color w:val="231F20"/>
                                <w:spacing w:val="-9"/>
                                <w:sz w:val="16"/>
                                <w:szCs w:val="16"/>
                              </w:rPr>
                              <w:t>The percentage of the ecological niche of Ecuadorian vipers within the SNAP is of</w:t>
                            </w:r>
                            <w:r w:rsidR="007F111A" w:rsidRPr="001B3560">
                              <w:rPr>
                                <w:bCs/>
                                <w:color w:val="231F20"/>
                                <w:spacing w:val="-9"/>
                                <w:sz w:val="16"/>
                                <w:szCs w:val="16"/>
                              </w:rPr>
                              <w:t xml:space="preserve"> 16.95%</w:t>
                            </w:r>
                          </w:p>
                          <w:p w14:paraId="341103C7" w14:textId="5B091CDC" w:rsidR="00151702" w:rsidRDefault="00151702" w:rsidP="00745C71">
                            <w:pPr>
                              <w:spacing w:before="105" w:line="331" w:lineRule="auto"/>
                              <w:ind w:left="140" w:right="137"/>
                              <w:jc w:val="both"/>
                              <w:rPr>
                                <w:bCs/>
                                <w:color w:val="231F20"/>
                                <w:spacing w:val="-9"/>
                                <w:sz w:val="16"/>
                                <w:szCs w:val="16"/>
                              </w:rPr>
                            </w:pPr>
                            <w:r w:rsidRPr="001B3560">
                              <w:rPr>
                                <w:b/>
                                <w:color w:val="231F20"/>
                                <w:spacing w:val="-9"/>
                                <w:sz w:val="16"/>
                                <w:szCs w:val="16"/>
                              </w:rPr>
                              <w:t xml:space="preserve">3 </w:t>
                            </w:r>
                            <w:r w:rsidRPr="001B3560">
                              <w:rPr>
                                <w:bCs/>
                                <w:color w:val="231F20"/>
                                <w:spacing w:val="-9"/>
                                <w:sz w:val="16"/>
                                <w:szCs w:val="16"/>
                              </w:rPr>
                              <w:t>The priory natural regions in Ecuador for vipers conservation</w:t>
                            </w:r>
                            <w:r w:rsidR="002A3CF5" w:rsidRPr="001B3560">
                              <w:rPr>
                                <w:bCs/>
                                <w:color w:val="231F20"/>
                                <w:spacing w:val="-9"/>
                                <w:sz w:val="16"/>
                                <w:szCs w:val="16"/>
                              </w:rPr>
                              <w:t xml:space="preserve"> based on</w:t>
                            </w:r>
                            <w:r w:rsidRPr="001B3560">
                              <w:rPr>
                                <w:bCs/>
                                <w:color w:val="231F20"/>
                                <w:spacing w:val="-9"/>
                                <w:sz w:val="16"/>
                                <w:szCs w:val="16"/>
                              </w:rPr>
                              <w:t xml:space="preserve"> the richness, threatened species</w:t>
                            </w:r>
                            <w:r w:rsidR="002A3CF5" w:rsidRPr="001B3560">
                              <w:rPr>
                                <w:bCs/>
                                <w:color w:val="231F20"/>
                                <w:spacing w:val="-9"/>
                                <w:sz w:val="16"/>
                                <w:szCs w:val="16"/>
                              </w:rPr>
                              <w:t>,</w:t>
                            </w:r>
                            <w:r w:rsidRPr="001B3560">
                              <w:rPr>
                                <w:bCs/>
                                <w:color w:val="231F20"/>
                                <w:spacing w:val="-9"/>
                                <w:sz w:val="16"/>
                                <w:szCs w:val="16"/>
                              </w:rPr>
                              <w:t xml:space="preserve"> and </w:t>
                            </w:r>
                            <w:r w:rsidR="007D30FD" w:rsidRPr="001B3560">
                              <w:rPr>
                                <w:bCs/>
                                <w:color w:val="231F20"/>
                                <w:spacing w:val="-9"/>
                                <w:sz w:val="16"/>
                                <w:szCs w:val="16"/>
                              </w:rPr>
                              <w:t>endemism</w:t>
                            </w:r>
                            <w:r w:rsidRPr="001B3560">
                              <w:rPr>
                                <w:bCs/>
                                <w:color w:val="231F20"/>
                                <w:spacing w:val="-9"/>
                                <w:sz w:val="16"/>
                                <w:szCs w:val="16"/>
                              </w:rPr>
                              <w:t xml:space="preserve"> in future climate change scenarios are</w:t>
                            </w:r>
                            <w:r w:rsidR="001B3560">
                              <w:rPr>
                                <w:bCs/>
                                <w:color w:val="231F20"/>
                                <w:spacing w:val="-9"/>
                                <w:sz w:val="16"/>
                                <w:szCs w:val="16"/>
                              </w:rPr>
                              <w:t xml:space="preserve"> the lowlands natural regions of Ecuador </w:t>
                            </w:r>
                          </w:p>
                          <w:p w14:paraId="4BBB7C11" w14:textId="77777777" w:rsidR="001B3560" w:rsidRPr="001B3560" w:rsidRDefault="001B3560" w:rsidP="00745C71">
                            <w:pPr>
                              <w:spacing w:before="105" w:line="331" w:lineRule="auto"/>
                              <w:ind w:left="140" w:right="137"/>
                              <w:jc w:val="both"/>
                              <w:rPr>
                                <w:bCs/>
                                <w:sz w:val="16"/>
                                <w:szCs w:val="16"/>
                              </w:rPr>
                            </w:pPr>
                          </w:p>
                          <w:p w14:paraId="6E13CDBF" w14:textId="5FD1AC15" w:rsidR="00745C71" w:rsidRPr="001B3560" w:rsidRDefault="00745C71" w:rsidP="00745C71">
                            <w:pPr>
                              <w:spacing w:before="1" w:line="331" w:lineRule="auto"/>
                              <w:ind w:left="140" w:right="137"/>
                              <w:jc w:val="both"/>
                              <w:rPr>
                                <w:bCs/>
                                <w:sz w:val="16"/>
                                <w:szCs w:val="16"/>
                              </w:rPr>
                            </w:pPr>
                            <w:r w:rsidRPr="001B3560">
                              <w:rPr>
                                <w:b/>
                                <w:color w:val="231F20"/>
                                <w:sz w:val="16"/>
                                <w:szCs w:val="16"/>
                              </w:rPr>
                              <w:t>Conclusion(60):</w:t>
                            </w:r>
                            <w:r w:rsidR="003A0CE1" w:rsidRPr="001B3560">
                              <w:rPr>
                                <w:bCs/>
                                <w:color w:val="231F20"/>
                                <w:sz w:val="16"/>
                                <w:szCs w:val="16"/>
                              </w:rPr>
                              <w:t xml:space="preserve"> </w:t>
                            </w:r>
                            <w:r w:rsidR="001B3560" w:rsidRPr="001B3560">
                              <w:rPr>
                                <w:bCs/>
                                <w:sz w:val="16"/>
                                <w:szCs w:val="16"/>
                              </w:rPr>
                              <w:t xml:space="preserve">In conclusion, our study highlights the importance of the </w:t>
                            </w:r>
                            <w:r w:rsidR="001F2589">
                              <w:rPr>
                                <w:bCs/>
                                <w:sz w:val="16"/>
                                <w:szCs w:val="16"/>
                              </w:rPr>
                              <w:t xml:space="preserve">foothill and </w:t>
                            </w:r>
                            <w:r w:rsidR="001B3560" w:rsidRPr="001B3560">
                              <w:rPr>
                                <w:bCs/>
                                <w:sz w:val="16"/>
                                <w:szCs w:val="16"/>
                              </w:rPr>
                              <w:t xml:space="preserve">lowland natural regions in Ecuador for the conservation of vipers under current and future climate change scenarios </w:t>
                            </w:r>
                            <w:r w:rsidR="001B3560">
                              <w:rPr>
                                <w:bCs/>
                                <w:sz w:val="16"/>
                                <w:szCs w:val="16"/>
                              </w:rPr>
                              <w:t xml:space="preserve">. </w:t>
                            </w:r>
                            <w:r w:rsidR="001B3560" w:rsidRPr="00267EDC">
                              <w:rPr>
                                <w:sz w:val="16"/>
                                <w:szCs w:val="16"/>
                              </w:rPr>
                              <w:t>Additionally, targeted conservation measures should be extended beyond protected areas to safeguard the significant portion of vipers' ecological niche outside these areas</w:t>
                            </w:r>
                          </w:p>
                          <w:p w14:paraId="08C90CAE" w14:textId="77777777" w:rsidR="00745C71" w:rsidRPr="001B3560" w:rsidRDefault="00745C71" w:rsidP="00745C71">
                            <w:pPr>
                              <w:spacing w:before="3"/>
                              <w:jc w:val="both"/>
                              <w:rPr>
                                <w:sz w:val="16"/>
                                <w:szCs w:val="16"/>
                              </w:rPr>
                            </w:pPr>
                          </w:p>
                          <w:p w14:paraId="23F8362C" w14:textId="07A4F9B8" w:rsidR="00745C71" w:rsidRPr="001B3560" w:rsidRDefault="00745C71" w:rsidP="00745C71">
                            <w:pPr>
                              <w:ind w:left="140"/>
                              <w:jc w:val="both"/>
                              <w:rPr>
                                <w:bCs/>
                                <w:color w:val="231F20"/>
                                <w:w w:val="95"/>
                                <w:sz w:val="16"/>
                                <w:szCs w:val="16"/>
                              </w:rPr>
                            </w:pPr>
                            <w:r w:rsidRPr="001B3560">
                              <w:rPr>
                                <w:b/>
                                <w:color w:val="231F20"/>
                                <w:w w:val="95"/>
                                <w:sz w:val="16"/>
                                <w:szCs w:val="16"/>
                              </w:rPr>
                              <w:t>K</w:t>
                            </w:r>
                            <w:r w:rsidRPr="001B3560">
                              <w:rPr>
                                <w:b/>
                                <w:color w:val="231F20"/>
                                <w:spacing w:val="-6"/>
                                <w:w w:val="95"/>
                                <w:sz w:val="16"/>
                                <w:szCs w:val="16"/>
                              </w:rPr>
                              <w:t xml:space="preserve"> </w:t>
                            </w:r>
                            <w:r w:rsidRPr="001B3560">
                              <w:rPr>
                                <w:b/>
                                <w:color w:val="231F20"/>
                                <w:w w:val="95"/>
                                <w:sz w:val="16"/>
                                <w:szCs w:val="16"/>
                              </w:rPr>
                              <w:t>E</w:t>
                            </w:r>
                            <w:r w:rsidRPr="001B3560">
                              <w:rPr>
                                <w:b/>
                                <w:color w:val="231F20"/>
                                <w:spacing w:val="-4"/>
                                <w:w w:val="95"/>
                                <w:sz w:val="16"/>
                                <w:szCs w:val="16"/>
                              </w:rPr>
                              <w:t xml:space="preserve"> </w:t>
                            </w:r>
                            <w:r w:rsidRPr="001B3560">
                              <w:rPr>
                                <w:b/>
                                <w:color w:val="231F20"/>
                                <w:w w:val="95"/>
                                <w:sz w:val="16"/>
                                <w:szCs w:val="16"/>
                              </w:rPr>
                              <w:t>Y</w:t>
                            </w:r>
                            <w:r w:rsidRPr="001B3560">
                              <w:rPr>
                                <w:b/>
                                <w:color w:val="231F20"/>
                                <w:spacing w:val="-1"/>
                                <w:w w:val="95"/>
                                <w:sz w:val="16"/>
                                <w:szCs w:val="16"/>
                              </w:rPr>
                              <w:t xml:space="preserve"> </w:t>
                            </w:r>
                            <w:r w:rsidRPr="001B3560">
                              <w:rPr>
                                <w:b/>
                                <w:color w:val="231F20"/>
                                <w:spacing w:val="14"/>
                                <w:w w:val="95"/>
                                <w:sz w:val="16"/>
                                <w:szCs w:val="16"/>
                              </w:rPr>
                              <w:t>WO</w:t>
                            </w:r>
                            <w:r w:rsidRPr="001B3560">
                              <w:rPr>
                                <w:b/>
                                <w:color w:val="231F20"/>
                                <w:spacing w:val="-6"/>
                                <w:w w:val="95"/>
                                <w:sz w:val="16"/>
                                <w:szCs w:val="16"/>
                              </w:rPr>
                              <w:t xml:space="preserve"> </w:t>
                            </w:r>
                            <w:r w:rsidRPr="001B3560">
                              <w:rPr>
                                <w:b/>
                                <w:color w:val="231F20"/>
                                <w:w w:val="95"/>
                                <w:sz w:val="16"/>
                                <w:szCs w:val="16"/>
                              </w:rPr>
                              <w:t>R</w:t>
                            </w:r>
                            <w:r w:rsidRPr="001B3560">
                              <w:rPr>
                                <w:b/>
                                <w:color w:val="231F20"/>
                                <w:spacing w:val="-7"/>
                                <w:w w:val="95"/>
                                <w:sz w:val="16"/>
                                <w:szCs w:val="16"/>
                              </w:rPr>
                              <w:t xml:space="preserve"> </w:t>
                            </w:r>
                            <w:r w:rsidRPr="001B3560">
                              <w:rPr>
                                <w:b/>
                                <w:color w:val="231F20"/>
                                <w:w w:val="95"/>
                                <w:sz w:val="16"/>
                                <w:szCs w:val="16"/>
                              </w:rPr>
                              <w:t>D</w:t>
                            </w:r>
                            <w:r w:rsidRPr="001B3560">
                              <w:rPr>
                                <w:b/>
                                <w:color w:val="231F20"/>
                                <w:spacing w:val="-8"/>
                                <w:w w:val="95"/>
                                <w:sz w:val="16"/>
                                <w:szCs w:val="16"/>
                              </w:rPr>
                              <w:t xml:space="preserve"> </w:t>
                            </w:r>
                            <w:r w:rsidRPr="001B3560">
                              <w:rPr>
                                <w:b/>
                                <w:color w:val="231F20"/>
                                <w:w w:val="95"/>
                                <w:sz w:val="16"/>
                                <w:szCs w:val="16"/>
                              </w:rPr>
                              <w:t xml:space="preserve">S(5) :  </w:t>
                            </w:r>
                            <w:r w:rsidRPr="001B3560">
                              <w:rPr>
                                <w:bCs/>
                                <w:color w:val="231F20"/>
                                <w:w w:val="95"/>
                                <w:sz w:val="16"/>
                                <w:szCs w:val="16"/>
                              </w:rPr>
                              <w:t xml:space="preserve">Biogeographical patterns, Climate Change, Conservation Biogeography ,Ecuadorian Vipers, Ecological Niche modeling </w:t>
                            </w:r>
                            <w:r w:rsidR="00ED7224" w:rsidRPr="001B3560">
                              <w:rPr>
                                <w:bCs/>
                                <w:color w:val="231F20"/>
                                <w:w w:val="95"/>
                                <w:sz w:val="16"/>
                                <w:szCs w:val="16"/>
                              </w:rPr>
                              <w:t>.</w:t>
                            </w:r>
                          </w:p>
                          <w:p w14:paraId="0442E9FD" w14:textId="77777777" w:rsidR="00745C71" w:rsidRPr="00745C71" w:rsidRDefault="00745C71" w:rsidP="00745C71">
                            <w:pPr>
                              <w:ind w:left="140"/>
                              <w:jc w:val="both"/>
                              <w:rPr>
                                <w:b/>
                                <w:sz w:val="10"/>
                                <w:szCs w:val="18"/>
                              </w:rPr>
                            </w:pPr>
                          </w:p>
                          <w:p w14:paraId="77BC0317" w14:textId="77777777" w:rsidR="00745C71" w:rsidRPr="00745C71" w:rsidRDefault="00745C71">
                            <w:pPr>
                              <w:spacing w:before="83" w:line="331" w:lineRule="auto"/>
                              <w:ind w:left="139" w:right="138"/>
                              <w:jc w:val="both"/>
                              <w:rPr>
                                <w:bCs/>
                                <w:sz w:val="16"/>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DA8685" id="_x0000_t202" coordsize="21600,21600" o:spt="202" path="m,l,21600r21600,l21600,xe">
                <v:stroke joinstyle="miter"/>
                <v:path gradientshapeok="t" o:connecttype="rect"/>
              </v:shapetype>
              <v:shape id="Cuadro de texto 42" o:spid="_x0000_s1026" type="#_x0000_t202" style="position:absolute;margin-left:192.45pt;margin-top:5.75pt;width:355.75pt;height:413.1pt;z-index:15737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" fillcolor="#e6e7e8" stroked="f">
                <v:textbox inset="0,0,0,0">
                  <w:txbxContent>
                    <w:p w14:paraId="32AE577B" w14:textId="48428C66" w:rsidR="00E076E2" w:rsidRDefault="008E7C9E" w:rsidP="00745C71">
                      <w:pPr>
                        <w:spacing w:before="101"/>
                        <w:ind w:left="140"/>
                        <w:jc w:val="both"/>
                        <w:rPr>
                          <w:b/>
                          <w:color w:val="231F20"/>
                          <w:sz w:val="16"/>
                          <w:szCs w:val="16"/>
                        </w:rPr>
                      </w:pPr>
                      <w:r w:rsidRPr="001B3560">
                        <w:rPr>
                          <w:b/>
                          <w:color w:val="231F20"/>
                          <w:sz w:val="16"/>
                          <w:szCs w:val="16"/>
                        </w:rPr>
                        <w:t>Abstract</w:t>
                      </w:r>
                      <w:r w:rsidR="00C27BD9" w:rsidRPr="001B3560">
                        <w:rPr>
                          <w:b/>
                          <w:color w:val="231F20"/>
                          <w:sz w:val="16"/>
                          <w:szCs w:val="16"/>
                        </w:rPr>
                        <w:t xml:space="preserve"> (300)</w:t>
                      </w:r>
                    </w:p>
                    <w:p w14:paraId="3C110EDB" w14:textId="77777777" w:rsidR="001B3560" w:rsidRPr="001B3560" w:rsidRDefault="001B3560" w:rsidP="00745C71">
                      <w:pPr>
                        <w:spacing w:before="101"/>
                        <w:ind w:left="140"/>
                        <w:jc w:val="both"/>
                        <w:rPr>
                          <w:b/>
                          <w:sz w:val="16"/>
                          <w:szCs w:val="16"/>
                        </w:rPr>
                      </w:pPr>
                    </w:p>
                    <w:p w14:paraId="03CF84CC" w14:textId="38019520" w:rsidR="007E7A91" w:rsidRPr="001B3560" w:rsidRDefault="008E7C9E" w:rsidP="007F111A">
                      <w:pPr>
                        <w:rPr>
                          <w:sz w:val="16"/>
                          <w:szCs w:val="16"/>
                        </w:rPr>
                      </w:pPr>
                      <w:r w:rsidRPr="001B3560">
                        <w:rPr>
                          <w:b/>
                          <w:color w:val="231F20"/>
                          <w:sz w:val="16"/>
                          <w:szCs w:val="16"/>
                        </w:rPr>
                        <w:t>Aim</w:t>
                      </w:r>
                      <w:r w:rsidR="00C27BD9" w:rsidRPr="001B3560">
                        <w:rPr>
                          <w:b/>
                          <w:color w:val="231F20"/>
                          <w:sz w:val="16"/>
                          <w:szCs w:val="16"/>
                        </w:rPr>
                        <w:t>(76)</w:t>
                      </w:r>
                      <w:r w:rsidRPr="001B3560">
                        <w:rPr>
                          <w:b/>
                          <w:color w:val="231F20"/>
                          <w:sz w:val="16"/>
                          <w:szCs w:val="16"/>
                        </w:rPr>
                        <w:t>:</w:t>
                      </w:r>
                      <w:r w:rsidRPr="001B3560">
                        <w:rPr>
                          <w:b/>
                          <w:color w:val="231F20"/>
                          <w:spacing w:val="-8"/>
                          <w:sz w:val="16"/>
                          <w:szCs w:val="16"/>
                        </w:rPr>
                        <w:t xml:space="preserve"> </w:t>
                      </w:r>
                      <w:r w:rsidR="007E7A91" w:rsidRPr="001B3560">
                        <w:rPr>
                          <w:b/>
                          <w:color w:val="231F20"/>
                          <w:spacing w:val="-8"/>
                          <w:sz w:val="16"/>
                          <w:szCs w:val="16"/>
                        </w:rPr>
                        <w:t xml:space="preserve"> </w:t>
                      </w:r>
                      <w:r w:rsidR="007E7A91" w:rsidRPr="001B3560">
                        <w:rPr>
                          <w:sz w:val="16"/>
                          <w:szCs w:val="16"/>
                        </w:rPr>
                        <w:t xml:space="preserve">This research will </w:t>
                      </w:r>
                      <w:r w:rsidR="00B45354" w:rsidRPr="001B3560">
                        <w:rPr>
                          <w:sz w:val="16"/>
                          <w:szCs w:val="16"/>
                        </w:rPr>
                        <w:t xml:space="preserve">provide </w:t>
                      </w:r>
                      <w:r w:rsidR="007E7A91" w:rsidRPr="001B3560">
                        <w:rPr>
                          <w:sz w:val="16"/>
                          <w:szCs w:val="16"/>
                        </w:rPr>
                        <w:t>knowledge on biogeographic patterns for the conservation of Ecuadorian vipers under future climate change scenarios</w:t>
                      </w:r>
                      <w:r w:rsidR="00B45354" w:rsidRPr="001B3560">
                        <w:rPr>
                          <w:sz w:val="16"/>
                          <w:szCs w:val="16"/>
                        </w:rPr>
                        <w:t xml:space="preserve"> by : </w:t>
                      </w:r>
                      <w:r w:rsidR="007E7A91" w:rsidRPr="001B3560">
                        <w:rPr>
                          <w:sz w:val="16"/>
                          <w:szCs w:val="16"/>
                        </w:rPr>
                        <w:t xml:space="preserve"> (a) Identifying the natural regions of Ecuador where the major changes occur in the ecological niche of Ecuadorian vipers, in future climate change scenarios, (b) Estimating the degree of conservation (%)</w:t>
                      </w:r>
                      <w:r w:rsidR="00B45354" w:rsidRPr="001B3560">
                        <w:rPr>
                          <w:sz w:val="16"/>
                          <w:szCs w:val="16"/>
                        </w:rPr>
                        <w:t xml:space="preserve"> of </w:t>
                      </w:r>
                      <w:r w:rsidR="007E7A91" w:rsidRPr="001B3560">
                        <w:rPr>
                          <w:sz w:val="16"/>
                          <w:szCs w:val="16"/>
                        </w:rPr>
                        <w:t xml:space="preserve">the Ecuadorian vipers </w:t>
                      </w:r>
                      <w:r w:rsidR="00B45354" w:rsidRPr="001B3560">
                        <w:rPr>
                          <w:sz w:val="16"/>
                          <w:szCs w:val="16"/>
                        </w:rPr>
                        <w:t xml:space="preserve"> ecological niche </w:t>
                      </w:r>
                      <w:r w:rsidR="007E7A91" w:rsidRPr="001B3560">
                        <w:rPr>
                          <w:sz w:val="16"/>
                          <w:szCs w:val="16"/>
                        </w:rPr>
                        <w:t xml:space="preserve">in the National System of </w:t>
                      </w:r>
                      <w:r w:rsidR="00B45354" w:rsidRPr="001B3560">
                        <w:rPr>
                          <w:sz w:val="16"/>
                          <w:szCs w:val="16"/>
                        </w:rPr>
                        <w:t xml:space="preserve">protected </w:t>
                      </w:r>
                      <w:r w:rsidR="007E7A91" w:rsidRPr="001B3560">
                        <w:rPr>
                          <w:sz w:val="16"/>
                          <w:szCs w:val="16"/>
                        </w:rPr>
                        <w:t>Areas. (c) Establish priority natural regions of Ecuador for the conservation of vipers, given the concentration of richness, endangered species, and endemism in climate change scenarios.</w:t>
                      </w:r>
                    </w:p>
                    <w:p w14:paraId="655EDC41" w14:textId="14FA7B7A" w:rsidR="00E076E2" w:rsidRPr="001B3560" w:rsidRDefault="00E076E2" w:rsidP="00745C71">
                      <w:pPr>
                        <w:spacing w:before="78" w:line="331" w:lineRule="auto"/>
                        <w:ind w:right="137"/>
                        <w:jc w:val="both"/>
                        <w:rPr>
                          <w:sz w:val="16"/>
                          <w:szCs w:val="16"/>
                        </w:rPr>
                      </w:pPr>
                    </w:p>
                    <w:p w14:paraId="033489E6" w14:textId="5479DD4E" w:rsidR="00E076E2" w:rsidRPr="001B3560" w:rsidRDefault="008E7C9E" w:rsidP="00745C71">
                      <w:pPr>
                        <w:spacing w:before="2"/>
                        <w:ind w:left="140"/>
                        <w:jc w:val="both"/>
                        <w:rPr>
                          <w:sz w:val="16"/>
                          <w:szCs w:val="16"/>
                        </w:rPr>
                      </w:pPr>
                      <w:r w:rsidRPr="001B3560">
                        <w:rPr>
                          <w:b/>
                          <w:color w:val="231F20"/>
                          <w:w w:val="90"/>
                          <w:sz w:val="16"/>
                          <w:szCs w:val="16"/>
                        </w:rPr>
                        <w:t>Location:</w:t>
                      </w:r>
                      <w:r w:rsidR="00C27BD9" w:rsidRPr="001B3560">
                        <w:rPr>
                          <w:b/>
                          <w:color w:val="231F20"/>
                          <w:w w:val="90"/>
                          <w:sz w:val="16"/>
                          <w:szCs w:val="16"/>
                        </w:rPr>
                        <w:t xml:space="preserve"> Ecuador</w:t>
                      </w:r>
                      <w:r w:rsidRPr="001B3560">
                        <w:rPr>
                          <w:color w:val="231F20"/>
                          <w:w w:val="90"/>
                          <w:sz w:val="16"/>
                          <w:szCs w:val="16"/>
                        </w:rPr>
                        <w:t>.</w:t>
                      </w:r>
                    </w:p>
                    <w:p w14:paraId="119AFFB2" w14:textId="0A83B4D2" w:rsidR="00E076E2" w:rsidRPr="001B3560" w:rsidRDefault="008E7C9E" w:rsidP="00745C71">
                      <w:pPr>
                        <w:spacing w:before="83"/>
                        <w:ind w:left="140"/>
                        <w:jc w:val="both"/>
                        <w:rPr>
                          <w:sz w:val="16"/>
                          <w:szCs w:val="16"/>
                        </w:rPr>
                      </w:pPr>
                      <w:r w:rsidRPr="001B3560">
                        <w:rPr>
                          <w:b/>
                          <w:color w:val="231F20"/>
                          <w:w w:val="95"/>
                          <w:sz w:val="16"/>
                          <w:szCs w:val="16"/>
                        </w:rPr>
                        <w:t>Taxon:</w:t>
                      </w:r>
                      <w:r w:rsidRPr="001B3560">
                        <w:rPr>
                          <w:b/>
                          <w:color w:val="231F20"/>
                          <w:spacing w:val="10"/>
                          <w:w w:val="95"/>
                          <w:sz w:val="16"/>
                          <w:szCs w:val="16"/>
                        </w:rPr>
                        <w:t xml:space="preserve"> </w:t>
                      </w:r>
                      <w:r w:rsidR="00821C38" w:rsidRPr="001B3560">
                        <w:rPr>
                          <w:b/>
                          <w:color w:val="231F20"/>
                          <w:spacing w:val="10"/>
                          <w:w w:val="95"/>
                          <w:sz w:val="16"/>
                          <w:szCs w:val="16"/>
                        </w:rPr>
                        <w:t>Squamata: Viperidae</w:t>
                      </w:r>
                    </w:p>
                    <w:p w14:paraId="024FF98E" w14:textId="66FB81E4" w:rsidR="00E076E2" w:rsidRPr="001B3560" w:rsidRDefault="008E7C9E" w:rsidP="00745C71">
                      <w:pPr>
                        <w:spacing w:before="83" w:line="331" w:lineRule="auto"/>
                        <w:ind w:left="139" w:right="138"/>
                        <w:jc w:val="both"/>
                        <w:rPr>
                          <w:bCs/>
                          <w:color w:val="231F20"/>
                          <w:spacing w:val="-10"/>
                          <w:sz w:val="16"/>
                          <w:szCs w:val="16"/>
                        </w:rPr>
                      </w:pPr>
                      <w:r w:rsidRPr="001B3560">
                        <w:rPr>
                          <w:b/>
                          <w:color w:val="231F20"/>
                          <w:sz w:val="16"/>
                          <w:szCs w:val="16"/>
                        </w:rPr>
                        <w:t>Methods</w:t>
                      </w:r>
                      <w:r w:rsidR="00C27BD9" w:rsidRPr="001B3560">
                        <w:rPr>
                          <w:b/>
                          <w:color w:val="231F20"/>
                          <w:sz w:val="16"/>
                          <w:szCs w:val="16"/>
                        </w:rPr>
                        <w:t>(62)</w:t>
                      </w:r>
                      <w:r w:rsidRPr="001B3560">
                        <w:rPr>
                          <w:b/>
                          <w:color w:val="231F20"/>
                          <w:sz w:val="16"/>
                          <w:szCs w:val="16"/>
                        </w:rPr>
                        <w:t>:</w:t>
                      </w:r>
                      <w:r w:rsidRPr="001B3560">
                        <w:rPr>
                          <w:b/>
                          <w:color w:val="231F20"/>
                          <w:spacing w:val="-10"/>
                          <w:sz w:val="16"/>
                          <w:szCs w:val="16"/>
                        </w:rPr>
                        <w:t xml:space="preserve"> </w:t>
                      </w:r>
                      <w:r w:rsidR="002B5324" w:rsidRPr="001B3560">
                        <w:rPr>
                          <w:b/>
                          <w:color w:val="231F20"/>
                          <w:spacing w:val="-10"/>
                          <w:sz w:val="16"/>
                          <w:szCs w:val="16"/>
                        </w:rPr>
                        <w:t xml:space="preserve"> </w:t>
                      </w:r>
                      <w:r w:rsidR="002B5324" w:rsidRPr="001B3560">
                        <w:rPr>
                          <w:bCs/>
                          <w:color w:val="231F20"/>
                          <w:spacing w:val="-10"/>
                          <w:sz w:val="16"/>
                          <w:szCs w:val="16"/>
                        </w:rPr>
                        <w:t xml:space="preserve">We obtained the data </w:t>
                      </w:r>
                      <w:r w:rsidR="00B93ABF" w:rsidRPr="001B3560">
                        <w:rPr>
                          <w:bCs/>
                          <w:color w:val="231F20"/>
                          <w:spacing w:val="-10"/>
                          <w:sz w:val="16"/>
                          <w:szCs w:val="16"/>
                        </w:rPr>
                        <w:t>on</w:t>
                      </w:r>
                      <w:r w:rsidR="002B5324" w:rsidRPr="001B3560">
                        <w:rPr>
                          <w:bCs/>
                          <w:color w:val="231F20"/>
                          <w:spacing w:val="-10"/>
                          <w:sz w:val="16"/>
                          <w:szCs w:val="16"/>
                        </w:rPr>
                        <w:t xml:space="preserve"> Ecuadorian vipers species occurrence from</w:t>
                      </w:r>
                      <w:r w:rsidR="00745C71" w:rsidRPr="001B3560">
                        <w:rPr>
                          <w:bCs/>
                          <w:color w:val="231F20"/>
                          <w:spacing w:val="-10"/>
                          <w:sz w:val="16"/>
                          <w:szCs w:val="16"/>
                        </w:rPr>
                        <w:t xml:space="preserve"> </w:t>
                      </w:r>
                      <w:r w:rsidR="002B5324" w:rsidRPr="001B3560">
                        <w:rPr>
                          <w:bCs/>
                          <w:color w:val="231F20"/>
                          <w:spacing w:val="-10"/>
                          <w:sz w:val="16"/>
                          <w:szCs w:val="16"/>
                        </w:rPr>
                        <w:t xml:space="preserve">online repositories and </w:t>
                      </w:r>
                      <w:r w:rsidR="00B93ABF" w:rsidRPr="001B3560">
                        <w:rPr>
                          <w:bCs/>
                          <w:color w:val="231F20"/>
                          <w:spacing w:val="-10"/>
                          <w:sz w:val="16"/>
                          <w:szCs w:val="16"/>
                        </w:rPr>
                        <w:t xml:space="preserve">the national institute of biodiversity of Ecuador. The environmental data for the present a two future scenarios (RCP 4.5 and 8.5) was obtained from </w:t>
                      </w:r>
                      <w:r w:rsidR="00745C71" w:rsidRPr="001B3560">
                        <w:rPr>
                          <w:bCs/>
                          <w:color w:val="231F20"/>
                          <w:spacing w:val="-10"/>
                          <w:sz w:val="16"/>
                          <w:szCs w:val="16"/>
                        </w:rPr>
                        <w:t xml:space="preserve">the </w:t>
                      </w:r>
                      <w:proofErr w:type="spellStart"/>
                      <w:r w:rsidR="00745C71" w:rsidRPr="001B3560">
                        <w:rPr>
                          <w:bCs/>
                          <w:color w:val="231F20"/>
                          <w:spacing w:val="-10"/>
                          <w:sz w:val="16"/>
                          <w:szCs w:val="16"/>
                        </w:rPr>
                        <w:t>WorldClim</w:t>
                      </w:r>
                      <w:proofErr w:type="spellEnd"/>
                      <w:r w:rsidR="00B93ABF" w:rsidRPr="001B3560">
                        <w:rPr>
                          <w:bCs/>
                          <w:color w:val="231F20"/>
                          <w:spacing w:val="-10"/>
                          <w:sz w:val="16"/>
                          <w:szCs w:val="16"/>
                        </w:rPr>
                        <w:t xml:space="preserve"> repository. The </w:t>
                      </w:r>
                      <w:r w:rsidR="00ED7224" w:rsidRPr="001B3560">
                        <w:rPr>
                          <w:bCs/>
                          <w:color w:val="231F20"/>
                          <w:spacing w:val="-10"/>
                          <w:sz w:val="16"/>
                          <w:szCs w:val="16"/>
                        </w:rPr>
                        <w:t>ENMs for present and future scenarios were</w:t>
                      </w:r>
                      <w:r w:rsidR="00B93ABF" w:rsidRPr="001B3560">
                        <w:rPr>
                          <w:bCs/>
                          <w:color w:val="231F20"/>
                          <w:spacing w:val="-10"/>
                          <w:sz w:val="16"/>
                          <w:szCs w:val="16"/>
                        </w:rPr>
                        <w:t xml:space="preserve"> generated using the </w:t>
                      </w:r>
                      <w:r w:rsidR="00745C71" w:rsidRPr="001B3560">
                        <w:rPr>
                          <w:bCs/>
                          <w:color w:val="231F20"/>
                          <w:spacing w:val="-10"/>
                          <w:sz w:val="16"/>
                          <w:szCs w:val="16"/>
                        </w:rPr>
                        <w:t>R package KUENM</w:t>
                      </w:r>
                      <w:r w:rsidR="00ED7224" w:rsidRPr="001B3560">
                        <w:rPr>
                          <w:bCs/>
                          <w:color w:val="231F20"/>
                          <w:spacing w:val="-10"/>
                          <w:sz w:val="16"/>
                          <w:szCs w:val="16"/>
                        </w:rPr>
                        <w:t xml:space="preserve">. Those models were later contrasted with Ecuador’s natural regions and national protected areas system(SNAP) in order to assess the research purpose </w:t>
                      </w:r>
                    </w:p>
                    <w:p w14:paraId="02CF8451" w14:textId="59B3075B" w:rsidR="00745C71" w:rsidRPr="001B3560" w:rsidRDefault="00745C71" w:rsidP="00745C71">
                      <w:pPr>
                        <w:spacing w:before="105" w:line="331" w:lineRule="auto"/>
                        <w:ind w:left="140" w:right="137"/>
                        <w:jc w:val="both"/>
                        <w:rPr>
                          <w:b/>
                          <w:color w:val="231F20"/>
                          <w:spacing w:val="-9"/>
                          <w:sz w:val="16"/>
                          <w:szCs w:val="16"/>
                        </w:rPr>
                      </w:pPr>
                      <w:r w:rsidRPr="001B3560">
                        <w:rPr>
                          <w:b/>
                          <w:color w:val="231F20"/>
                          <w:sz w:val="16"/>
                          <w:szCs w:val="16"/>
                        </w:rPr>
                        <w:t>Results(74):</w:t>
                      </w:r>
                      <w:r w:rsidRPr="001B3560">
                        <w:rPr>
                          <w:b/>
                          <w:color w:val="231F20"/>
                          <w:spacing w:val="-9"/>
                          <w:sz w:val="16"/>
                          <w:szCs w:val="16"/>
                        </w:rPr>
                        <w:t xml:space="preserve"> </w:t>
                      </w:r>
                    </w:p>
                    <w:p w14:paraId="442E0DBE" w14:textId="42B21079" w:rsidR="00ED7224" w:rsidRPr="001B3560" w:rsidRDefault="00421D8F" w:rsidP="00745C71">
                      <w:pPr>
                        <w:spacing w:before="105" w:line="331" w:lineRule="auto"/>
                        <w:ind w:left="140" w:right="137"/>
                        <w:jc w:val="both"/>
                        <w:rPr>
                          <w:bCs/>
                          <w:color w:val="231F20"/>
                          <w:spacing w:val="-9"/>
                          <w:sz w:val="16"/>
                          <w:szCs w:val="16"/>
                        </w:rPr>
                      </w:pPr>
                      <w:r w:rsidRPr="001B3560">
                        <w:rPr>
                          <w:b/>
                          <w:color w:val="231F20"/>
                          <w:spacing w:val="-9"/>
                          <w:sz w:val="16"/>
                          <w:szCs w:val="16"/>
                        </w:rPr>
                        <w:t xml:space="preserve">1 </w:t>
                      </w:r>
                      <w:r w:rsidR="00E42DFD" w:rsidRPr="001B3560">
                        <w:rPr>
                          <w:b/>
                          <w:color w:val="231F20"/>
                          <w:spacing w:val="-9"/>
                          <w:sz w:val="16"/>
                          <w:szCs w:val="16"/>
                        </w:rPr>
                        <w:t xml:space="preserve"> </w:t>
                      </w:r>
                      <w:r w:rsidR="00E42DFD" w:rsidRPr="001B3560">
                        <w:rPr>
                          <w:bCs/>
                          <w:color w:val="231F20"/>
                          <w:spacing w:val="-9"/>
                          <w:sz w:val="16"/>
                          <w:szCs w:val="16"/>
                        </w:rPr>
                        <w:t>We identified that</w:t>
                      </w:r>
                      <w:r w:rsidR="00E42DFD" w:rsidRPr="001B3560">
                        <w:rPr>
                          <w:b/>
                          <w:color w:val="231F20"/>
                          <w:spacing w:val="-9"/>
                          <w:sz w:val="16"/>
                          <w:szCs w:val="16"/>
                        </w:rPr>
                        <w:t xml:space="preserve"> </w:t>
                      </w:r>
                      <w:r w:rsidR="00E42DFD" w:rsidRPr="001B3560">
                        <w:rPr>
                          <w:bCs/>
                          <w:color w:val="231F20"/>
                          <w:spacing w:val="-9"/>
                          <w:sz w:val="16"/>
                          <w:szCs w:val="16"/>
                        </w:rPr>
                        <w:t>t</w:t>
                      </w:r>
                      <w:r w:rsidRPr="001B3560">
                        <w:rPr>
                          <w:bCs/>
                          <w:color w:val="231F20"/>
                          <w:spacing w:val="-9"/>
                          <w:sz w:val="16"/>
                          <w:szCs w:val="16"/>
                        </w:rPr>
                        <w:t>he natural regions of Ecuador where the most changes occur in the ecological niche of Ecuadorian vipers</w:t>
                      </w:r>
                      <w:r w:rsidR="00E42DFD" w:rsidRPr="001B3560">
                        <w:rPr>
                          <w:bCs/>
                          <w:color w:val="231F20"/>
                          <w:spacing w:val="-9"/>
                          <w:sz w:val="16"/>
                          <w:szCs w:val="16"/>
                        </w:rPr>
                        <w:t xml:space="preserve"> </w:t>
                      </w:r>
                      <w:r w:rsidRPr="001B3560">
                        <w:rPr>
                          <w:bCs/>
                          <w:color w:val="231F20"/>
                          <w:spacing w:val="-9"/>
                          <w:sz w:val="16"/>
                          <w:szCs w:val="16"/>
                        </w:rPr>
                        <w:t>on future climate change scenarios</w:t>
                      </w:r>
                      <w:r w:rsidR="00E42DFD" w:rsidRPr="001B3560">
                        <w:rPr>
                          <w:b/>
                          <w:color w:val="231F20"/>
                          <w:spacing w:val="-9"/>
                          <w:sz w:val="16"/>
                          <w:szCs w:val="16"/>
                        </w:rPr>
                        <w:t xml:space="preserve"> </w:t>
                      </w:r>
                      <w:r w:rsidRPr="001B3560">
                        <w:rPr>
                          <w:bCs/>
                          <w:color w:val="231F20"/>
                          <w:spacing w:val="-9"/>
                          <w:sz w:val="16"/>
                          <w:szCs w:val="16"/>
                        </w:rPr>
                        <w:t xml:space="preserve">are </w:t>
                      </w:r>
                      <w:r w:rsidR="001B3560">
                        <w:rPr>
                          <w:bCs/>
                          <w:color w:val="231F20"/>
                          <w:spacing w:val="-9"/>
                          <w:sz w:val="16"/>
                          <w:szCs w:val="16"/>
                        </w:rPr>
                        <w:t xml:space="preserve"> Amazon , Eastern Foothill and Eastern Montane</w:t>
                      </w:r>
                    </w:p>
                    <w:p w14:paraId="0C98ED63" w14:textId="3B3BD2F3" w:rsidR="00421D8F" w:rsidRPr="001B3560" w:rsidRDefault="00421D8F" w:rsidP="00745C71">
                      <w:pPr>
                        <w:spacing w:before="105" w:line="331" w:lineRule="auto"/>
                        <w:ind w:left="140" w:right="137"/>
                        <w:jc w:val="both"/>
                        <w:rPr>
                          <w:bCs/>
                          <w:color w:val="231F20"/>
                          <w:spacing w:val="-9"/>
                          <w:sz w:val="16"/>
                          <w:szCs w:val="16"/>
                        </w:rPr>
                      </w:pPr>
                      <w:r w:rsidRPr="001B3560">
                        <w:rPr>
                          <w:b/>
                          <w:color w:val="231F20"/>
                          <w:spacing w:val="-9"/>
                          <w:sz w:val="16"/>
                          <w:szCs w:val="16"/>
                        </w:rPr>
                        <w:t xml:space="preserve">2. </w:t>
                      </w:r>
                      <w:r w:rsidR="00151702" w:rsidRPr="001B3560">
                        <w:rPr>
                          <w:b/>
                          <w:color w:val="231F20"/>
                          <w:spacing w:val="-9"/>
                          <w:sz w:val="16"/>
                          <w:szCs w:val="16"/>
                        </w:rPr>
                        <w:t xml:space="preserve"> </w:t>
                      </w:r>
                      <w:r w:rsidR="00151702" w:rsidRPr="001B3560">
                        <w:rPr>
                          <w:bCs/>
                          <w:color w:val="231F20"/>
                          <w:spacing w:val="-9"/>
                          <w:sz w:val="16"/>
                          <w:szCs w:val="16"/>
                        </w:rPr>
                        <w:t>The percentage of the ecological niche of Ecuadorian vipers within the SNAP is of</w:t>
                      </w:r>
                      <w:r w:rsidR="007F111A" w:rsidRPr="001B3560">
                        <w:rPr>
                          <w:bCs/>
                          <w:color w:val="231F20"/>
                          <w:spacing w:val="-9"/>
                          <w:sz w:val="16"/>
                          <w:szCs w:val="16"/>
                        </w:rPr>
                        <w:t xml:space="preserve"> 16.95%</w:t>
                      </w:r>
                    </w:p>
                    <w:p w14:paraId="341103C7" w14:textId="5B091CDC" w:rsidR="00151702" w:rsidRDefault="00151702" w:rsidP="00745C71">
                      <w:pPr>
                        <w:spacing w:before="105" w:line="331" w:lineRule="auto"/>
                        <w:ind w:left="140" w:right="137"/>
                        <w:jc w:val="both"/>
                        <w:rPr>
                          <w:bCs/>
                          <w:color w:val="231F20"/>
                          <w:spacing w:val="-9"/>
                          <w:sz w:val="16"/>
                          <w:szCs w:val="16"/>
                        </w:rPr>
                      </w:pPr>
                      <w:r w:rsidRPr="001B3560">
                        <w:rPr>
                          <w:b/>
                          <w:color w:val="231F20"/>
                          <w:spacing w:val="-9"/>
                          <w:sz w:val="16"/>
                          <w:szCs w:val="16"/>
                        </w:rPr>
                        <w:t xml:space="preserve">3 </w:t>
                      </w:r>
                      <w:r w:rsidRPr="001B3560">
                        <w:rPr>
                          <w:bCs/>
                          <w:color w:val="231F20"/>
                          <w:spacing w:val="-9"/>
                          <w:sz w:val="16"/>
                          <w:szCs w:val="16"/>
                        </w:rPr>
                        <w:t>The priory natural regions in Ecuador for vipers conservation</w:t>
                      </w:r>
                      <w:r w:rsidR="002A3CF5" w:rsidRPr="001B3560">
                        <w:rPr>
                          <w:bCs/>
                          <w:color w:val="231F20"/>
                          <w:spacing w:val="-9"/>
                          <w:sz w:val="16"/>
                          <w:szCs w:val="16"/>
                        </w:rPr>
                        <w:t xml:space="preserve"> based on</w:t>
                      </w:r>
                      <w:r w:rsidRPr="001B3560">
                        <w:rPr>
                          <w:bCs/>
                          <w:color w:val="231F20"/>
                          <w:spacing w:val="-9"/>
                          <w:sz w:val="16"/>
                          <w:szCs w:val="16"/>
                        </w:rPr>
                        <w:t xml:space="preserve"> the richness, threatened species</w:t>
                      </w:r>
                      <w:r w:rsidR="002A3CF5" w:rsidRPr="001B3560">
                        <w:rPr>
                          <w:bCs/>
                          <w:color w:val="231F20"/>
                          <w:spacing w:val="-9"/>
                          <w:sz w:val="16"/>
                          <w:szCs w:val="16"/>
                        </w:rPr>
                        <w:t>,</w:t>
                      </w:r>
                      <w:r w:rsidRPr="001B3560">
                        <w:rPr>
                          <w:bCs/>
                          <w:color w:val="231F20"/>
                          <w:spacing w:val="-9"/>
                          <w:sz w:val="16"/>
                          <w:szCs w:val="16"/>
                        </w:rPr>
                        <w:t xml:space="preserve"> and </w:t>
                      </w:r>
                      <w:r w:rsidR="007D30FD" w:rsidRPr="001B3560">
                        <w:rPr>
                          <w:bCs/>
                          <w:color w:val="231F20"/>
                          <w:spacing w:val="-9"/>
                          <w:sz w:val="16"/>
                          <w:szCs w:val="16"/>
                        </w:rPr>
                        <w:t>endemism</w:t>
                      </w:r>
                      <w:r w:rsidRPr="001B3560">
                        <w:rPr>
                          <w:bCs/>
                          <w:color w:val="231F20"/>
                          <w:spacing w:val="-9"/>
                          <w:sz w:val="16"/>
                          <w:szCs w:val="16"/>
                        </w:rPr>
                        <w:t xml:space="preserve"> in future climate change scenarios are</w:t>
                      </w:r>
                      <w:r w:rsidR="001B3560">
                        <w:rPr>
                          <w:bCs/>
                          <w:color w:val="231F20"/>
                          <w:spacing w:val="-9"/>
                          <w:sz w:val="16"/>
                          <w:szCs w:val="16"/>
                        </w:rPr>
                        <w:t xml:space="preserve"> the lowlands natural regions of Ecuador </w:t>
                      </w:r>
                    </w:p>
                    <w:p w14:paraId="4BBB7C11" w14:textId="77777777" w:rsidR="001B3560" w:rsidRPr="001B3560" w:rsidRDefault="001B3560" w:rsidP="00745C71">
                      <w:pPr>
                        <w:spacing w:before="105" w:line="331" w:lineRule="auto"/>
                        <w:ind w:left="140" w:right="137"/>
                        <w:jc w:val="both"/>
                        <w:rPr>
                          <w:bCs/>
                          <w:sz w:val="16"/>
                          <w:szCs w:val="16"/>
                        </w:rPr>
                      </w:pPr>
                    </w:p>
                    <w:p w14:paraId="6E13CDBF" w14:textId="5FD1AC15" w:rsidR="00745C71" w:rsidRPr="001B3560" w:rsidRDefault="00745C71" w:rsidP="00745C71">
                      <w:pPr>
                        <w:spacing w:before="1" w:line="331" w:lineRule="auto"/>
                        <w:ind w:left="140" w:right="137"/>
                        <w:jc w:val="both"/>
                        <w:rPr>
                          <w:bCs/>
                          <w:sz w:val="16"/>
                          <w:szCs w:val="16"/>
                        </w:rPr>
                      </w:pPr>
                      <w:r w:rsidRPr="001B3560">
                        <w:rPr>
                          <w:b/>
                          <w:color w:val="231F20"/>
                          <w:sz w:val="16"/>
                          <w:szCs w:val="16"/>
                        </w:rPr>
                        <w:t>Conclusion(60):</w:t>
                      </w:r>
                      <w:r w:rsidR="003A0CE1" w:rsidRPr="001B3560">
                        <w:rPr>
                          <w:bCs/>
                          <w:color w:val="231F20"/>
                          <w:sz w:val="16"/>
                          <w:szCs w:val="16"/>
                        </w:rPr>
                        <w:t xml:space="preserve"> </w:t>
                      </w:r>
                      <w:r w:rsidR="001B3560" w:rsidRPr="001B3560">
                        <w:rPr>
                          <w:bCs/>
                          <w:sz w:val="16"/>
                          <w:szCs w:val="16"/>
                        </w:rPr>
                        <w:t xml:space="preserve">In conclusion, our study highlights the importance of the </w:t>
                      </w:r>
                      <w:r w:rsidR="001F2589">
                        <w:rPr>
                          <w:bCs/>
                          <w:sz w:val="16"/>
                          <w:szCs w:val="16"/>
                        </w:rPr>
                        <w:t xml:space="preserve">foothill and </w:t>
                      </w:r>
                      <w:r w:rsidR="001B3560" w:rsidRPr="001B3560">
                        <w:rPr>
                          <w:bCs/>
                          <w:sz w:val="16"/>
                          <w:szCs w:val="16"/>
                        </w:rPr>
                        <w:t xml:space="preserve">lowland natural regions in Ecuador for the conservation of vipers under current and future climate change scenarios </w:t>
                      </w:r>
                      <w:r w:rsidR="001B3560">
                        <w:rPr>
                          <w:bCs/>
                          <w:sz w:val="16"/>
                          <w:szCs w:val="16"/>
                        </w:rPr>
                        <w:t xml:space="preserve">. </w:t>
                      </w:r>
                      <w:r w:rsidR="001B3560" w:rsidRPr="00267EDC">
                        <w:rPr>
                          <w:sz w:val="16"/>
                          <w:szCs w:val="16"/>
                        </w:rPr>
                        <w:t>Additionally, targeted conservation measures should be extended beyond protected areas to safeguard the significant portion of vipers' ecological niche outside these areas</w:t>
                      </w:r>
                    </w:p>
                    <w:p w14:paraId="08C90CAE" w14:textId="77777777" w:rsidR="00745C71" w:rsidRPr="001B3560" w:rsidRDefault="00745C71" w:rsidP="00745C71">
                      <w:pPr>
                        <w:spacing w:before="3"/>
                        <w:jc w:val="both"/>
                        <w:rPr>
                          <w:sz w:val="16"/>
                          <w:szCs w:val="16"/>
                        </w:rPr>
                      </w:pPr>
                    </w:p>
                    <w:p w14:paraId="23F8362C" w14:textId="07A4F9B8" w:rsidR="00745C71" w:rsidRPr="001B3560" w:rsidRDefault="00745C71" w:rsidP="00745C71">
                      <w:pPr>
                        <w:ind w:left="140"/>
                        <w:jc w:val="both"/>
                        <w:rPr>
                          <w:bCs/>
                          <w:color w:val="231F20"/>
                          <w:w w:val="95"/>
                          <w:sz w:val="16"/>
                          <w:szCs w:val="16"/>
                        </w:rPr>
                      </w:pPr>
                      <w:r w:rsidRPr="001B3560">
                        <w:rPr>
                          <w:b/>
                          <w:color w:val="231F20"/>
                          <w:w w:val="95"/>
                          <w:sz w:val="16"/>
                          <w:szCs w:val="16"/>
                        </w:rPr>
                        <w:t>K</w:t>
                      </w:r>
                      <w:r w:rsidRPr="001B3560">
                        <w:rPr>
                          <w:b/>
                          <w:color w:val="231F20"/>
                          <w:spacing w:val="-6"/>
                          <w:w w:val="95"/>
                          <w:sz w:val="16"/>
                          <w:szCs w:val="16"/>
                        </w:rPr>
                        <w:t xml:space="preserve"> </w:t>
                      </w:r>
                      <w:r w:rsidRPr="001B3560">
                        <w:rPr>
                          <w:b/>
                          <w:color w:val="231F20"/>
                          <w:w w:val="95"/>
                          <w:sz w:val="16"/>
                          <w:szCs w:val="16"/>
                        </w:rPr>
                        <w:t>E</w:t>
                      </w:r>
                      <w:r w:rsidRPr="001B3560">
                        <w:rPr>
                          <w:b/>
                          <w:color w:val="231F20"/>
                          <w:spacing w:val="-4"/>
                          <w:w w:val="95"/>
                          <w:sz w:val="16"/>
                          <w:szCs w:val="16"/>
                        </w:rPr>
                        <w:t xml:space="preserve"> </w:t>
                      </w:r>
                      <w:r w:rsidRPr="001B3560">
                        <w:rPr>
                          <w:b/>
                          <w:color w:val="231F20"/>
                          <w:w w:val="95"/>
                          <w:sz w:val="16"/>
                          <w:szCs w:val="16"/>
                        </w:rPr>
                        <w:t>Y</w:t>
                      </w:r>
                      <w:r w:rsidRPr="001B3560">
                        <w:rPr>
                          <w:b/>
                          <w:color w:val="231F20"/>
                          <w:spacing w:val="-1"/>
                          <w:w w:val="95"/>
                          <w:sz w:val="16"/>
                          <w:szCs w:val="16"/>
                        </w:rPr>
                        <w:t xml:space="preserve"> </w:t>
                      </w:r>
                      <w:r w:rsidRPr="001B3560">
                        <w:rPr>
                          <w:b/>
                          <w:color w:val="231F20"/>
                          <w:spacing w:val="14"/>
                          <w:w w:val="95"/>
                          <w:sz w:val="16"/>
                          <w:szCs w:val="16"/>
                        </w:rPr>
                        <w:t>WO</w:t>
                      </w:r>
                      <w:r w:rsidRPr="001B3560">
                        <w:rPr>
                          <w:b/>
                          <w:color w:val="231F20"/>
                          <w:spacing w:val="-6"/>
                          <w:w w:val="95"/>
                          <w:sz w:val="16"/>
                          <w:szCs w:val="16"/>
                        </w:rPr>
                        <w:t xml:space="preserve"> </w:t>
                      </w:r>
                      <w:r w:rsidRPr="001B3560">
                        <w:rPr>
                          <w:b/>
                          <w:color w:val="231F20"/>
                          <w:w w:val="95"/>
                          <w:sz w:val="16"/>
                          <w:szCs w:val="16"/>
                        </w:rPr>
                        <w:t>R</w:t>
                      </w:r>
                      <w:r w:rsidRPr="001B3560">
                        <w:rPr>
                          <w:b/>
                          <w:color w:val="231F20"/>
                          <w:spacing w:val="-7"/>
                          <w:w w:val="95"/>
                          <w:sz w:val="16"/>
                          <w:szCs w:val="16"/>
                        </w:rPr>
                        <w:t xml:space="preserve"> </w:t>
                      </w:r>
                      <w:r w:rsidRPr="001B3560">
                        <w:rPr>
                          <w:b/>
                          <w:color w:val="231F20"/>
                          <w:w w:val="95"/>
                          <w:sz w:val="16"/>
                          <w:szCs w:val="16"/>
                        </w:rPr>
                        <w:t>D</w:t>
                      </w:r>
                      <w:r w:rsidRPr="001B3560">
                        <w:rPr>
                          <w:b/>
                          <w:color w:val="231F20"/>
                          <w:spacing w:val="-8"/>
                          <w:w w:val="95"/>
                          <w:sz w:val="16"/>
                          <w:szCs w:val="16"/>
                        </w:rPr>
                        <w:t xml:space="preserve"> </w:t>
                      </w:r>
                      <w:r w:rsidRPr="001B3560">
                        <w:rPr>
                          <w:b/>
                          <w:color w:val="231F20"/>
                          <w:w w:val="95"/>
                          <w:sz w:val="16"/>
                          <w:szCs w:val="16"/>
                        </w:rPr>
                        <w:t xml:space="preserve">S(5) :  </w:t>
                      </w:r>
                      <w:r w:rsidRPr="001B3560">
                        <w:rPr>
                          <w:bCs/>
                          <w:color w:val="231F20"/>
                          <w:w w:val="95"/>
                          <w:sz w:val="16"/>
                          <w:szCs w:val="16"/>
                        </w:rPr>
                        <w:t xml:space="preserve">Biogeographical patterns, Climate Change, Conservation Biogeography ,Ecuadorian Vipers, Ecological Niche modeling </w:t>
                      </w:r>
                      <w:r w:rsidR="00ED7224" w:rsidRPr="001B3560">
                        <w:rPr>
                          <w:bCs/>
                          <w:color w:val="231F20"/>
                          <w:w w:val="95"/>
                          <w:sz w:val="16"/>
                          <w:szCs w:val="16"/>
                        </w:rPr>
                        <w:t>.</w:t>
                      </w:r>
                    </w:p>
                    <w:p w14:paraId="0442E9FD" w14:textId="77777777" w:rsidR="00745C71" w:rsidRPr="00745C71" w:rsidRDefault="00745C71" w:rsidP="00745C71">
                      <w:pPr>
                        <w:ind w:left="140"/>
                        <w:jc w:val="both"/>
                        <w:rPr>
                          <w:b/>
                          <w:sz w:val="10"/>
                          <w:szCs w:val="18"/>
                        </w:rPr>
                      </w:pPr>
                    </w:p>
                    <w:p w14:paraId="77BC0317" w14:textId="77777777" w:rsidR="00745C71" w:rsidRPr="00745C71" w:rsidRDefault="00745C71">
                      <w:pPr>
                        <w:spacing w:before="83" w:line="331" w:lineRule="auto"/>
                        <w:ind w:left="139" w:right="138"/>
                        <w:jc w:val="both"/>
                        <w:rPr>
                          <w:bCs/>
                          <w:sz w:val="16"/>
                          <w:szCs w:val="20"/>
                        </w:rPr>
                      </w:pPr>
                    </w:p>
                  </w:txbxContent>
                </v:textbox>
                <w10:wrap anchorx="page"/>
              </v:shape>
            </w:pict>
          </mc:Fallback>
        </mc:AlternateContent>
      </w:r>
    </w:p>
    <w:bookmarkEnd w:id="3"/>
    <w:p w14:paraId="7003C90F" w14:textId="5FE50F4B" w:rsidR="00E076E2" w:rsidRPr="003E04CD" w:rsidRDefault="00B44BB3">
      <w:pPr>
        <w:spacing w:before="98"/>
        <w:ind w:left="112"/>
        <w:rPr>
          <w:b/>
          <w:sz w:val="12"/>
          <w:szCs w:val="20"/>
          <w:lang w:val="es-EC"/>
        </w:rPr>
      </w:pPr>
      <w:r w:rsidRPr="0035186D">
        <w:rPr>
          <w:noProof/>
          <w:sz w:val="20"/>
          <w:szCs w:val="20"/>
        </w:rPr>
        <mc:AlternateContent>
          <mc:Choice Requires="wps">
            <w:drawing>
              <wp:anchor distT="0" distB="0" distL="114300" distR="114300" simplePos="0" relativeHeight="15736832" behindDoc="0" locked="0" layoutInCell="1" allowOverlap="1" wp14:anchorId="15B03126" wp14:editId="0B3699A6">
                <wp:simplePos x="0" y="0"/>
                <wp:positionH relativeFrom="page">
                  <wp:posOffset>2373630</wp:posOffset>
                </wp:positionH>
                <wp:positionV relativeFrom="paragraph">
                  <wp:posOffset>79375</wp:posOffset>
                </wp:positionV>
                <wp:extent cx="28575" cy="4818380"/>
                <wp:effectExtent l="11430" t="10795" r="7620" b="9525"/>
                <wp:wrapNone/>
                <wp:docPr id="41" name="Lin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575" cy="4818380"/>
                        </a:xfrm>
                        <a:prstGeom prst="line">
                          <a:avLst/>
                        </a:prstGeom>
                        <a:noFill/>
                        <a:ln w="6350">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4E22BA" id="Line 63" o:spid="_x0000_s1026" style="position:absolute;flip:x;z-index:15736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86.9pt,6.25pt" to="189.15pt,38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" strokecolor="#231f20" strokeweight=".5pt">
                <w10:wrap anchorx="page"/>
              </v:line>
            </w:pict>
          </mc:Fallback>
        </mc:AlternateContent>
      </w:r>
      <w:proofErr w:type="spellStart"/>
      <w:r w:rsidR="004A555E" w:rsidRPr="003E04CD">
        <w:rPr>
          <w:b/>
          <w:color w:val="231F20"/>
          <w:sz w:val="12"/>
          <w:szCs w:val="20"/>
          <w:lang w:val="es-EC"/>
        </w:rPr>
        <w:t>Correspondence</w:t>
      </w:r>
      <w:proofErr w:type="spellEnd"/>
    </w:p>
    <w:p w14:paraId="366A0085" w14:textId="77777777" w:rsidR="00C27BD9" w:rsidRPr="003E04CD" w:rsidRDefault="009615FF" w:rsidP="00C27BD9">
      <w:pPr>
        <w:spacing w:before="31" w:line="283" w:lineRule="auto"/>
        <w:ind w:left="112" w:right="7535"/>
        <w:rPr>
          <w:color w:val="231F20"/>
          <w:sz w:val="12"/>
          <w:szCs w:val="20"/>
          <w:lang w:val="es-EC"/>
        </w:rPr>
      </w:pPr>
      <w:r w:rsidRPr="003E04CD">
        <w:rPr>
          <w:color w:val="231F20"/>
          <w:sz w:val="12"/>
          <w:szCs w:val="20"/>
          <w:lang w:val="es-EC"/>
        </w:rPr>
        <w:t xml:space="preserve">Mateo Noboa, </w:t>
      </w:r>
      <w:r w:rsidR="00C27BD9" w:rsidRPr="003E04CD">
        <w:rPr>
          <w:color w:val="231F20"/>
          <w:sz w:val="12"/>
          <w:szCs w:val="20"/>
          <w:vertAlign w:val="superscript"/>
          <w:lang w:val="es-EC"/>
        </w:rPr>
        <w:t>1</w:t>
      </w:r>
      <w:r w:rsidR="00C27BD9" w:rsidRPr="003E04CD">
        <w:rPr>
          <w:color w:val="231F20"/>
          <w:sz w:val="12"/>
          <w:szCs w:val="20"/>
          <w:lang w:val="es-EC"/>
        </w:rPr>
        <w:t xml:space="preserve">Grupo de Investigación en Biogeografía y Ecología Espacial, Facultad de Ciencias de la Vida, Universidad Regional Amazónica </w:t>
      </w:r>
      <w:proofErr w:type="spellStart"/>
      <w:r w:rsidR="00C27BD9" w:rsidRPr="003E04CD">
        <w:rPr>
          <w:color w:val="231F20"/>
          <w:sz w:val="12"/>
          <w:szCs w:val="20"/>
          <w:lang w:val="es-EC"/>
        </w:rPr>
        <w:t>Ikiam</w:t>
      </w:r>
      <w:proofErr w:type="spellEnd"/>
      <w:r w:rsidR="00C27BD9" w:rsidRPr="003E04CD">
        <w:rPr>
          <w:color w:val="231F20"/>
          <w:sz w:val="12"/>
          <w:szCs w:val="20"/>
          <w:lang w:val="es-EC"/>
        </w:rPr>
        <w:t>, Tena, Ecuador</w:t>
      </w:r>
    </w:p>
    <w:p w14:paraId="5C452867" w14:textId="1BA2C29D" w:rsidR="00E076E2" w:rsidRPr="0035186D" w:rsidRDefault="008E7C9E">
      <w:pPr>
        <w:spacing w:before="31" w:line="283" w:lineRule="auto"/>
        <w:ind w:left="112" w:right="7535"/>
        <w:rPr>
          <w:sz w:val="12"/>
          <w:szCs w:val="20"/>
        </w:rPr>
      </w:pPr>
      <w:r w:rsidRPr="0035186D">
        <w:rPr>
          <w:color w:val="231F20"/>
          <w:sz w:val="12"/>
          <w:szCs w:val="20"/>
        </w:rPr>
        <w:t>.</w:t>
      </w:r>
      <w:r w:rsidRPr="0035186D">
        <w:rPr>
          <w:color w:val="231F20"/>
          <w:spacing w:val="-40"/>
          <w:sz w:val="12"/>
          <w:szCs w:val="20"/>
        </w:rPr>
        <w:t xml:space="preserve"> </w:t>
      </w:r>
      <w:r w:rsidRPr="0035186D">
        <w:rPr>
          <w:color w:val="231F20"/>
          <w:sz w:val="12"/>
          <w:szCs w:val="20"/>
        </w:rPr>
        <w:t>Email:</w:t>
      </w:r>
      <w:r w:rsidRPr="0035186D">
        <w:rPr>
          <w:color w:val="231F20"/>
          <w:spacing w:val="-8"/>
          <w:sz w:val="12"/>
          <w:szCs w:val="20"/>
        </w:rPr>
        <w:t xml:space="preserve"> </w:t>
      </w:r>
      <w:r w:rsidR="009615FF" w:rsidRPr="0035186D">
        <w:rPr>
          <w:color w:val="4F81BD" w:themeColor="accent1"/>
          <w:spacing w:val="-8"/>
          <w:sz w:val="12"/>
          <w:szCs w:val="20"/>
        </w:rPr>
        <w:t>mateo.noboa@est.ikiam.edu.ec</w:t>
      </w:r>
    </w:p>
    <w:p w14:paraId="1EA6A51F" w14:textId="77777777" w:rsidR="009615FF" w:rsidRPr="0035186D" w:rsidRDefault="009615FF">
      <w:pPr>
        <w:ind w:left="112"/>
        <w:rPr>
          <w:color w:val="231F20"/>
          <w:sz w:val="12"/>
          <w:szCs w:val="20"/>
        </w:rPr>
      </w:pPr>
    </w:p>
    <w:p w14:paraId="279C0256" w14:textId="259D4D2E" w:rsidR="00E076E2" w:rsidRPr="0035186D" w:rsidRDefault="008E7C9E">
      <w:pPr>
        <w:ind w:left="112"/>
        <w:rPr>
          <w:b/>
          <w:sz w:val="12"/>
          <w:szCs w:val="20"/>
        </w:rPr>
      </w:pPr>
      <w:r w:rsidRPr="0035186D">
        <w:rPr>
          <w:b/>
          <w:color w:val="231F20"/>
          <w:w w:val="90"/>
          <w:sz w:val="12"/>
          <w:szCs w:val="20"/>
        </w:rPr>
        <w:t>Funding</w:t>
      </w:r>
      <w:r w:rsidRPr="0035186D">
        <w:rPr>
          <w:b/>
          <w:color w:val="231F20"/>
          <w:spacing w:val="1"/>
          <w:w w:val="90"/>
          <w:sz w:val="12"/>
          <w:szCs w:val="20"/>
        </w:rPr>
        <w:t xml:space="preserve"> </w:t>
      </w:r>
      <w:r w:rsidRPr="0035186D">
        <w:rPr>
          <w:b/>
          <w:color w:val="231F20"/>
          <w:w w:val="90"/>
          <w:sz w:val="12"/>
          <w:szCs w:val="20"/>
        </w:rPr>
        <w:t>information</w:t>
      </w:r>
    </w:p>
    <w:p w14:paraId="08D32CD7" w14:textId="77777777" w:rsidR="00E076E2" w:rsidRPr="0035186D" w:rsidRDefault="00E076E2">
      <w:pPr>
        <w:pStyle w:val="Textoindependiente"/>
        <w:spacing w:before="8"/>
        <w:rPr>
          <w:sz w:val="14"/>
          <w:szCs w:val="14"/>
        </w:rPr>
      </w:pPr>
    </w:p>
    <w:p w14:paraId="286BF7C4" w14:textId="7A194DB5" w:rsidR="00E076E2" w:rsidRPr="0035186D" w:rsidRDefault="008E7C9E">
      <w:pPr>
        <w:ind w:left="112"/>
        <w:rPr>
          <w:sz w:val="12"/>
          <w:szCs w:val="20"/>
        </w:rPr>
      </w:pPr>
      <w:r w:rsidRPr="0035186D">
        <w:rPr>
          <w:b/>
          <w:color w:val="231F20"/>
          <w:w w:val="90"/>
          <w:sz w:val="12"/>
          <w:szCs w:val="20"/>
        </w:rPr>
        <w:t>Handling</w:t>
      </w:r>
      <w:r w:rsidRPr="0035186D">
        <w:rPr>
          <w:b/>
          <w:color w:val="231F20"/>
          <w:spacing w:val="19"/>
          <w:w w:val="90"/>
          <w:sz w:val="12"/>
          <w:szCs w:val="20"/>
        </w:rPr>
        <w:t xml:space="preserve"> </w:t>
      </w:r>
      <w:r w:rsidRPr="0035186D">
        <w:rPr>
          <w:b/>
          <w:color w:val="231F20"/>
          <w:w w:val="90"/>
          <w:sz w:val="12"/>
          <w:szCs w:val="20"/>
        </w:rPr>
        <w:t>Editor:</w:t>
      </w:r>
      <w:r w:rsidRPr="0035186D">
        <w:rPr>
          <w:b/>
          <w:color w:val="231F20"/>
          <w:spacing w:val="22"/>
          <w:w w:val="90"/>
          <w:sz w:val="12"/>
          <w:szCs w:val="20"/>
        </w:rPr>
        <w:t xml:space="preserve"> </w:t>
      </w:r>
    </w:p>
    <w:p w14:paraId="510CF4DE" w14:textId="77777777" w:rsidR="00E076E2" w:rsidRPr="0035186D" w:rsidRDefault="00E076E2">
      <w:pPr>
        <w:pStyle w:val="Textoindependiente"/>
        <w:rPr>
          <w:sz w:val="18"/>
          <w:szCs w:val="14"/>
        </w:rPr>
      </w:pPr>
    </w:p>
    <w:p w14:paraId="791ABA3E" w14:textId="77777777" w:rsidR="00E076E2" w:rsidRPr="0035186D" w:rsidRDefault="00E076E2">
      <w:pPr>
        <w:pStyle w:val="Textoindependiente"/>
        <w:rPr>
          <w:sz w:val="18"/>
          <w:szCs w:val="14"/>
        </w:rPr>
      </w:pPr>
    </w:p>
    <w:p w14:paraId="1167D550" w14:textId="77777777" w:rsidR="00E076E2" w:rsidRPr="0035186D" w:rsidRDefault="00E076E2">
      <w:pPr>
        <w:pStyle w:val="Textoindependiente"/>
        <w:rPr>
          <w:sz w:val="18"/>
          <w:szCs w:val="14"/>
        </w:rPr>
      </w:pPr>
    </w:p>
    <w:p w14:paraId="576F0A0B" w14:textId="77777777" w:rsidR="00E076E2" w:rsidRPr="0035186D" w:rsidRDefault="00E076E2">
      <w:pPr>
        <w:pStyle w:val="Textoindependiente"/>
        <w:rPr>
          <w:sz w:val="18"/>
          <w:szCs w:val="14"/>
        </w:rPr>
      </w:pPr>
    </w:p>
    <w:p w14:paraId="32A58462" w14:textId="77777777" w:rsidR="00A539C3" w:rsidRPr="0035186D" w:rsidRDefault="00A539C3">
      <w:pPr>
        <w:pStyle w:val="Textoindependiente"/>
        <w:spacing w:before="11"/>
        <w:rPr>
          <w:sz w:val="22"/>
          <w:szCs w:val="14"/>
        </w:rPr>
      </w:pPr>
    </w:p>
    <w:p w14:paraId="7CC62AC1" w14:textId="77777777" w:rsidR="00A539C3" w:rsidRPr="0035186D" w:rsidRDefault="00A539C3">
      <w:pPr>
        <w:pStyle w:val="Textoindependiente"/>
        <w:spacing w:before="11"/>
        <w:rPr>
          <w:sz w:val="22"/>
          <w:szCs w:val="14"/>
        </w:rPr>
      </w:pPr>
    </w:p>
    <w:p w14:paraId="4C147542" w14:textId="77777777" w:rsidR="00A539C3" w:rsidRPr="0035186D" w:rsidRDefault="00A539C3">
      <w:pPr>
        <w:pStyle w:val="Textoindependiente"/>
        <w:spacing w:before="11"/>
        <w:rPr>
          <w:sz w:val="22"/>
          <w:szCs w:val="14"/>
        </w:rPr>
      </w:pPr>
    </w:p>
    <w:p w14:paraId="77156541" w14:textId="77777777" w:rsidR="00A539C3" w:rsidRPr="0035186D" w:rsidRDefault="00A539C3">
      <w:pPr>
        <w:pStyle w:val="Textoindependiente"/>
        <w:spacing w:before="11"/>
        <w:rPr>
          <w:sz w:val="22"/>
          <w:szCs w:val="14"/>
        </w:rPr>
      </w:pPr>
    </w:p>
    <w:p w14:paraId="77B7C6CE" w14:textId="77777777" w:rsidR="00A539C3" w:rsidRPr="0035186D" w:rsidRDefault="00A539C3">
      <w:pPr>
        <w:pStyle w:val="Textoindependiente"/>
        <w:spacing w:before="11"/>
        <w:rPr>
          <w:sz w:val="22"/>
          <w:szCs w:val="14"/>
        </w:rPr>
      </w:pPr>
    </w:p>
    <w:p w14:paraId="64B8DD22" w14:textId="77777777" w:rsidR="00A539C3" w:rsidRPr="0035186D" w:rsidRDefault="00A539C3">
      <w:pPr>
        <w:pStyle w:val="Textoindependiente"/>
        <w:spacing w:before="11"/>
        <w:rPr>
          <w:sz w:val="22"/>
          <w:szCs w:val="14"/>
        </w:rPr>
      </w:pPr>
    </w:p>
    <w:p w14:paraId="0F7A2577" w14:textId="77777777" w:rsidR="00A539C3" w:rsidRPr="0035186D" w:rsidRDefault="00A539C3">
      <w:pPr>
        <w:pStyle w:val="Textoindependiente"/>
        <w:spacing w:before="11"/>
        <w:rPr>
          <w:sz w:val="22"/>
          <w:szCs w:val="14"/>
        </w:rPr>
      </w:pPr>
    </w:p>
    <w:p w14:paraId="6DC9B95D" w14:textId="77777777" w:rsidR="00A539C3" w:rsidRPr="0035186D" w:rsidRDefault="00A539C3">
      <w:pPr>
        <w:pStyle w:val="Textoindependiente"/>
        <w:spacing w:before="11"/>
        <w:rPr>
          <w:sz w:val="22"/>
          <w:szCs w:val="14"/>
        </w:rPr>
      </w:pPr>
    </w:p>
    <w:p w14:paraId="167928C4" w14:textId="77777777" w:rsidR="00A539C3" w:rsidRPr="0035186D" w:rsidRDefault="00A539C3">
      <w:pPr>
        <w:pStyle w:val="Textoindependiente"/>
        <w:spacing w:before="11"/>
        <w:rPr>
          <w:sz w:val="22"/>
          <w:szCs w:val="14"/>
        </w:rPr>
      </w:pPr>
    </w:p>
    <w:p w14:paraId="2BF126C6" w14:textId="77777777" w:rsidR="00A539C3" w:rsidRPr="0035186D" w:rsidRDefault="00A539C3">
      <w:pPr>
        <w:pStyle w:val="Textoindependiente"/>
        <w:spacing w:before="11"/>
        <w:rPr>
          <w:sz w:val="22"/>
          <w:szCs w:val="14"/>
        </w:rPr>
      </w:pPr>
    </w:p>
    <w:p w14:paraId="2CE7BC6E" w14:textId="77777777" w:rsidR="00A539C3" w:rsidRPr="0035186D" w:rsidRDefault="00A539C3">
      <w:pPr>
        <w:pStyle w:val="Textoindependiente"/>
        <w:spacing w:before="11"/>
        <w:rPr>
          <w:sz w:val="22"/>
          <w:szCs w:val="14"/>
        </w:rPr>
      </w:pPr>
    </w:p>
    <w:p w14:paraId="68392949" w14:textId="77777777" w:rsidR="00A539C3" w:rsidRPr="0035186D" w:rsidRDefault="00A539C3">
      <w:pPr>
        <w:pStyle w:val="Textoindependiente"/>
        <w:spacing w:before="11"/>
        <w:rPr>
          <w:sz w:val="22"/>
          <w:szCs w:val="14"/>
        </w:rPr>
      </w:pPr>
    </w:p>
    <w:p w14:paraId="1BE0D714" w14:textId="77777777" w:rsidR="00A539C3" w:rsidRPr="0035186D" w:rsidRDefault="00A539C3">
      <w:pPr>
        <w:pStyle w:val="Textoindependiente"/>
        <w:spacing w:before="11"/>
        <w:rPr>
          <w:sz w:val="22"/>
          <w:szCs w:val="14"/>
        </w:rPr>
      </w:pPr>
    </w:p>
    <w:p w14:paraId="0EC94C7E" w14:textId="77777777" w:rsidR="00A539C3" w:rsidRPr="0035186D" w:rsidRDefault="00A539C3">
      <w:pPr>
        <w:pStyle w:val="Textoindependiente"/>
        <w:spacing w:before="11"/>
        <w:rPr>
          <w:sz w:val="22"/>
          <w:szCs w:val="14"/>
        </w:rPr>
      </w:pPr>
    </w:p>
    <w:p w14:paraId="14856287" w14:textId="77777777" w:rsidR="00A539C3" w:rsidRPr="0035186D" w:rsidRDefault="00A539C3">
      <w:pPr>
        <w:pStyle w:val="Textoindependiente"/>
        <w:spacing w:before="11"/>
        <w:rPr>
          <w:sz w:val="22"/>
          <w:szCs w:val="14"/>
        </w:rPr>
      </w:pPr>
    </w:p>
    <w:p w14:paraId="0CC73045" w14:textId="77777777" w:rsidR="00A539C3" w:rsidRPr="0035186D" w:rsidRDefault="00A539C3">
      <w:pPr>
        <w:pStyle w:val="Textoindependiente"/>
        <w:spacing w:before="11"/>
        <w:rPr>
          <w:sz w:val="22"/>
          <w:szCs w:val="14"/>
        </w:rPr>
      </w:pPr>
    </w:p>
    <w:p w14:paraId="4407C139" w14:textId="77777777" w:rsidR="00A539C3" w:rsidRPr="0035186D" w:rsidRDefault="00A539C3">
      <w:pPr>
        <w:pStyle w:val="Textoindependiente"/>
        <w:spacing w:before="11"/>
        <w:rPr>
          <w:sz w:val="22"/>
          <w:szCs w:val="14"/>
        </w:rPr>
      </w:pPr>
    </w:p>
    <w:p w14:paraId="3E7E4A1F" w14:textId="4DAD3525" w:rsidR="00A539C3" w:rsidRDefault="00A539C3">
      <w:pPr>
        <w:pStyle w:val="Textoindependiente"/>
        <w:spacing w:before="11"/>
        <w:rPr>
          <w:sz w:val="22"/>
          <w:szCs w:val="14"/>
        </w:rPr>
      </w:pPr>
    </w:p>
    <w:p w14:paraId="08DCB01A" w14:textId="155C78E4" w:rsidR="001B3560" w:rsidRDefault="001B3560">
      <w:pPr>
        <w:pStyle w:val="Textoindependiente"/>
        <w:spacing w:before="11"/>
        <w:rPr>
          <w:sz w:val="22"/>
          <w:szCs w:val="14"/>
        </w:rPr>
      </w:pPr>
    </w:p>
    <w:p w14:paraId="17967316" w14:textId="77777777" w:rsidR="001B3560" w:rsidRPr="0035186D" w:rsidRDefault="001B3560">
      <w:pPr>
        <w:pStyle w:val="Textoindependiente"/>
        <w:spacing w:before="11"/>
        <w:rPr>
          <w:sz w:val="22"/>
          <w:szCs w:val="14"/>
        </w:rPr>
      </w:pPr>
    </w:p>
    <w:p w14:paraId="59E139BC" w14:textId="7389B89F" w:rsidR="00E076E2" w:rsidRPr="0035186D" w:rsidRDefault="00B44BB3">
      <w:pPr>
        <w:pStyle w:val="Textoindependiente"/>
        <w:spacing w:before="11"/>
        <w:rPr>
          <w:sz w:val="22"/>
          <w:szCs w:val="14"/>
        </w:rPr>
      </w:pPr>
      <w:r w:rsidRPr="0035186D">
        <w:rPr>
          <w:noProof/>
          <w:sz w:val="14"/>
          <w:szCs w:val="14"/>
        </w:rPr>
        <mc:AlternateContent>
          <mc:Choice Requires="wps">
            <w:drawing>
              <wp:anchor distT="0" distB="0" distL="0" distR="0" simplePos="0" relativeHeight="487588352" behindDoc="1" locked="0" layoutInCell="1" allowOverlap="1" wp14:anchorId="7AD0AC6E" wp14:editId="4CE7CBFE">
                <wp:simplePos x="0" y="0"/>
                <wp:positionH relativeFrom="page">
                  <wp:posOffset>579755</wp:posOffset>
                </wp:positionH>
                <wp:positionV relativeFrom="paragraph">
                  <wp:posOffset>226695</wp:posOffset>
                </wp:positionV>
                <wp:extent cx="6400800" cy="1270"/>
                <wp:effectExtent l="0" t="0" r="0" b="0"/>
                <wp:wrapTopAndBottom/>
                <wp:docPr id="40" name="Forma libre: forma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270"/>
                        </a:xfrm>
                        <a:custGeom>
                          <a:avLst/>
                          <a:gdLst>
                            <a:gd name="T0" fmla="+- 0 913 913"/>
                            <a:gd name="T1" fmla="*/ T0 w 10080"/>
                            <a:gd name="T2" fmla="+- 0 10993 913"/>
                            <a:gd name="T3" fmla="*/ T2 w 10080"/>
                          </a:gdLst>
                          <a:ahLst/>
                          <a:cxnLst>
                            <a:cxn ang="0">
                              <a:pos x="T1" y="0"/>
                            </a:cxn>
                            <a:cxn ang="0">
                              <a:pos x="T3" y="0"/>
                            </a:cxn>
                          </a:cxnLst>
                          <a:rect l="0" t="0" r="r" b="b"/>
                          <a:pathLst>
                            <a:path w="10080">
                              <a:moveTo>
                                <a:pt x="0" y="0"/>
                              </a:moveTo>
                              <a:lnTo>
                                <a:pt x="10080" y="0"/>
                              </a:lnTo>
                            </a:path>
                          </a:pathLst>
                        </a:custGeom>
                        <a:noFill/>
                        <a:ln w="6350">
                          <a:solidFill>
                            <a:srgbClr val="939598"/>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2756D3" id="Forma libre: forma 40" o:spid="_x0000_s1026" style="position:absolute;margin-left:45.65pt;margin-top:17.85pt;width:7in;height:.1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08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" path="m,l10080,e" filled="f" strokecolor="#939598" strokeweight=".5pt">
                <v:path arrowok="t" o:connecttype="custom" o:connectlocs="0,0;6400800,0" o:connectangles="0,0"/>
                <w10:wrap type="topAndBottom" anchorx="page"/>
              </v:shape>
            </w:pict>
          </mc:Fallback>
        </mc:AlternateContent>
      </w:r>
    </w:p>
    <w:p w14:paraId="3070D729" w14:textId="77777777" w:rsidR="00E076E2" w:rsidRPr="0035186D" w:rsidRDefault="008E7C9E">
      <w:pPr>
        <w:spacing w:before="31" w:line="297" w:lineRule="auto"/>
        <w:ind w:left="112" w:right="268"/>
        <w:rPr>
          <w:sz w:val="10"/>
          <w:szCs w:val="20"/>
        </w:rPr>
      </w:pPr>
      <w:r w:rsidRPr="0035186D">
        <w:rPr>
          <w:color w:val="231F20"/>
          <w:sz w:val="10"/>
          <w:szCs w:val="20"/>
        </w:rPr>
        <w:t>The</w:t>
      </w:r>
      <w:r w:rsidRPr="0035186D">
        <w:rPr>
          <w:color w:val="231F20"/>
          <w:spacing w:val="8"/>
          <w:sz w:val="10"/>
          <w:szCs w:val="20"/>
        </w:rPr>
        <w:t xml:space="preserve"> </w:t>
      </w:r>
      <w:r w:rsidRPr="0035186D">
        <w:rPr>
          <w:color w:val="231F20"/>
          <w:sz w:val="10"/>
          <w:szCs w:val="20"/>
        </w:rPr>
        <w:t>two</w:t>
      </w:r>
      <w:r w:rsidRPr="0035186D">
        <w:rPr>
          <w:color w:val="231F20"/>
          <w:spacing w:val="8"/>
          <w:sz w:val="10"/>
          <w:szCs w:val="20"/>
        </w:rPr>
        <w:t xml:space="preserve"> </w:t>
      </w:r>
      <w:r w:rsidRPr="0035186D">
        <w:rPr>
          <w:color w:val="231F20"/>
          <w:sz w:val="10"/>
          <w:szCs w:val="20"/>
        </w:rPr>
        <w:t>most</w:t>
      </w:r>
      <w:r w:rsidRPr="0035186D">
        <w:rPr>
          <w:color w:val="231F20"/>
          <w:spacing w:val="9"/>
          <w:sz w:val="10"/>
          <w:szCs w:val="20"/>
        </w:rPr>
        <w:t xml:space="preserve"> </w:t>
      </w:r>
      <w:r w:rsidRPr="0035186D">
        <w:rPr>
          <w:color w:val="231F20"/>
          <w:sz w:val="10"/>
          <w:szCs w:val="20"/>
        </w:rPr>
        <w:t>important</w:t>
      </w:r>
      <w:r w:rsidRPr="0035186D">
        <w:rPr>
          <w:color w:val="231F20"/>
          <w:spacing w:val="8"/>
          <w:sz w:val="10"/>
          <w:szCs w:val="20"/>
        </w:rPr>
        <w:t xml:space="preserve"> </w:t>
      </w:r>
      <w:r w:rsidRPr="0035186D">
        <w:rPr>
          <w:color w:val="231F20"/>
          <w:sz w:val="10"/>
          <w:szCs w:val="20"/>
        </w:rPr>
        <w:t>sources</w:t>
      </w:r>
      <w:r w:rsidRPr="0035186D">
        <w:rPr>
          <w:color w:val="231F20"/>
          <w:spacing w:val="9"/>
          <w:sz w:val="10"/>
          <w:szCs w:val="20"/>
        </w:rPr>
        <w:t xml:space="preserve"> </w:t>
      </w:r>
      <w:r w:rsidRPr="0035186D">
        <w:rPr>
          <w:color w:val="231F20"/>
          <w:sz w:val="10"/>
          <w:szCs w:val="20"/>
        </w:rPr>
        <w:t>of</w:t>
      </w:r>
      <w:r w:rsidRPr="0035186D">
        <w:rPr>
          <w:color w:val="231F20"/>
          <w:spacing w:val="8"/>
          <w:sz w:val="10"/>
          <w:szCs w:val="20"/>
        </w:rPr>
        <w:t xml:space="preserve"> </w:t>
      </w:r>
      <w:r w:rsidRPr="0035186D">
        <w:rPr>
          <w:color w:val="231F20"/>
          <w:sz w:val="10"/>
          <w:szCs w:val="20"/>
        </w:rPr>
        <w:t>global</w:t>
      </w:r>
      <w:r w:rsidRPr="0035186D">
        <w:rPr>
          <w:color w:val="231F20"/>
          <w:spacing w:val="9"/>
          <w:sz w:val="10"/>
          <w:szCs w:val="20"/>
        </w:rPr>
        <w:t xml:space="preserve"> </w:t>
      </w:r>
      <w:r w:rsidRPr="0035186D">
        <w:rPr>
          <w:color w:val="231F20"/>
          <w:sz w:val="10"/>
          <w:szCs w:val="20"/>
        </w:rPr>
        <w:t>information</w:t>
      </w:r>
      <w:r w:rsidRPr="0035186D">
        <w:rPr>
          <w:color w:val="231F20"/>
          <w:spacing w:val="8"/>
          <w:sz w:val="10"/>
          <w:szCs w:val="20"/>
        </w:rPr>
        <w:t xml:space="preserve"> </w:t>
      </w:r>
      <w:r w:rsidRPr="0035186D">
        <w:rPr>
          <w:color w:val="231F20"/>
          <w:sz w:val="10"/>
          <w:szCs w:val="20"/>
        </w:rPr>
        <w:t>on</w:t>
      </w:r>
      <w:r w:rsidRPr="0035186D">
        <w:rPr>
          <w:color w:val="231F20"/>
          <w:spacing w:val="9"/>
          <w:sz w:val="10"/>
          <w:szCs w:val="20"/>
        </w:rPr>
        <w:t xml:space="preserve"> </w:t>
      </w:r>
      <w:r w:rsidRPr="0035186D">
        <w:rPr>
          <w:color w:val="231F20"/>
          <w:sz w:val="10"/>
          <w:szCs w:val="20"/>
        </w:rPr>
        <w:t>species</w:t>
      </w:r>
      <w:r w:rsidRPr="0035186D">
        <w:rPr>
          <w:color w:val="231F20"/>
          <w:spacing w:val="8"/>
          <w:sz w:val="10"/>
          <w:szCs w:val="20"/>
        </w:rPr>
        <w:t xml:space="preserve"> </w:t>
      </w:r>
      <w:r w:rsidRPr="0035186D">
        <w:rPr>
          <w:color w:val="231F20"/>
          <w:sz w:val="10"/>
          <w:szCs w:val="20"/>
        </w:rPr>
        <w:t>distributions</w:t>
      </w:r>
      <w:r w:rsidRPr="0035186D">
        <w:rPr>
          <w:color w:val="231F20"/>
          <w:spacing w:val="9"/>
          <w:sz w:val="10"/>
          <w:szCs w:val="20"/>
        </w:rPr>
        <w:t xml:space="preserve"> </w:t>
      </w:r>
      <w:r w:rsidRPr="0035186D">
        <w:rPr>
          <w:color w:val="231F20"/>
          <w:sz w:val="10"/>
          <w:szCs w:val="20"/>
        </w:rPr>
        <w:t>show</w:t>
      </w:r>
      <w:r w:rsidRPr="0035186D">
        <w:rPr>
          <w:color w:val="231F20"/>
          <w:spacing w:val="8"/>
          <w:sz w:val="10"/>
          <w:szCs w:val="20"/>
        </w:rPr>
        <w:t xml:space="preserve"> </w:t>
      </w:r>
      <w:r w:rsidRPr="0035186D">
        <w:rPr>
          <w:color w:val="231F20"/>
          <w:sz w:val="10"/>
          <w:szCs w:val="20"/>
        </w:rPr>
        <w:t>dramatic</w:t>
      </w:r>
      <w:r w:rsidRPr="0035186D">
        <w:rPr>
          <w:color w:val="231F20"/>
          <w:spacing w:val="9"/>
          <w:sz w:val="10"/>
          <w:szCs w:val="20"/>
        </w:rPr>
        <w:t xml:space="preserve"> </w:t>
      </w:r>
      <w:r w:rsidRPr="0035186D">
        <w:rPr>
          <w:color w:val="231F20"/>
          <w:sz w:val="10"/>
          <w:szCs w:val="20"/>
        </w:rPr>
        <w:t>differences</w:t>
      </w:r>
      <w:r w:rsidRPr="0035186D">
        <w:rPr>
          <w:color w:val="231F20"/>
          <w:spacing w:val="8"/>
          <w:sz w:val="10"/>
          <w:szCs w:val="20"/>
        </w:rPr>
        <w:t xml:space="preserve"> </w:t>
      </w:r>
      <w:r w:rsidRPr="0035186D">
        <w:rPr>
          <w:color w:val="231F20"/>
          <w:sz w:val="10"/>
          <w:szCs w:val="20"/>
        </w:rPr>
        <w:t>in</w:t>
      </w:r>
      <w:r w:rsidRPr="0035186D">
        <w:rPr>
          <w:color w:val="231F20"/>
          <w:spacing w:val="9"/>
          <w:sz w:val="10"/>
          <w:szCs w:val="20"/>
        </w:rPr>
        <w:t xml:space="preserve"> </w:t>
      </w:r>
      <w:r w:rsidRPr="0035186D">
        <w:rPr>
          <w:color w:val="231F20"/>
          <w:sz w:val="10"/>
          <w:szCs w:val="20"/>
        </w:rPr>
        <w:t>the</w:t>
      </w:r>
      <w:r w:rsidRPr="0035186D">
        <w:rPr>
          <w:color w:val="231F20"/>
          <w:spacing w:val="8"/>
          <w:sz w:val="10"/>
          <w:szCs w:val="20"/>
        </w:rPr>
        <w:t xml:space="preserve"> </w:t>
      </w:r>
      <w:r w:rsidRPr="0035186D">
        <w:rPr>
          <w:color w:val="231F20"/>
          <w:sz w:val="10"/>
          <w:szCs w:val="20"/>
        </w:rPr>
        <w:t>estimation</w:t>
      </w:r>
      <w:r w:rsidRPr="0035186D">
        <w:rPr>
          <w:color w:val="231F20"/>
          <w:spacing w:val="9"/>
          <w:sz w:val="10"/>
          <w:szCs w:val="20"/>
        </w:rPr>
        <w:t xml:space="preserve"> </w:t>
      </w:r>
      <w:r w:rsidRPr="0035186D">
        <w:rPr>
          <w:color w:val="231F20"/>
          <w:sz w:val="10"/>
          <w:szCs w:val="20"/>
        </w:rPr>
        <w:t>of</w:t>
      </w:r>
      <w:r w:rsidRPr="0035186D">
        <w:rPr>
          <w:color w:val="231F20"/>
          <w:spacing w:val="8"/>
          <w:sz w:val="10"/>
          <w:szCs w:val="20"/>
        </w:rPr>
        <w:t xml:space="preserve"> </w:t>
      </w:r>
      <w:r w:rsidRPr="0035186D">
        <w:rPr>
          <w:color w:val="231F20"/>
          <w:sz w:val="10"/>
          <w:szCs w:val="20"/>
        </w:rPr>
        <w:t>global</w:t>
      </w:r>
      <w:r w:rsidRPr="0035186D">
        <w:rPr>
          <w:color w:val="231F20"/>
          <w:spacing w:val="9"/>
          <w:sz w:val="10"/>
          <w:szCs w:val="20"/>
        </w:rPr>
        <w:t xml:space="preserve"> </w:t>
      </w:r>
      <w:r w:rsidRPr="0035186D">
        <w:rPr>
          <w:color w:val="231F20"/>
          <w:sz w:val="10"/>
          <w:szCs w:val="20"/>
        </w:rPr>
        <w:t>richness</w:t>
      </w:r>
      <w:r w:rsidRPr="0035186D">
        <w:rPr>
          <w:color w:val="231F20"/>
          <w:spacing w:val="8"/>
          <w:sz w:val="10"/>
          <w:szCs w:val="20"/>
        </w:rPr>
        <w:t xml:space="preserve"> </w:t>
      </w:r>
      <w:r w:rsidRPr="0035186D">
        <w:rPr>
          <w:color w:val="231F20"/>
          <w:sz w:val="10"/>
          <w:szCs w:val="20"/>
        </w:rPr>
        <w:t>patterns</w:t>
      </w:r>
      <w:r w:rsidRPr="0035186D">
        <w:rPr>
          <w:color w:val="231F20"/>
          <w:spacing w:val="9"/>
          <w:sz w:val="10"/>
          <w:szCs w:val="20"/>
        </w:rPr>
        <w:t xml:space="preserve"> </w:t>
      </w:r>
      <w:r w:rsidRPr="0035186D">
        <w:rPr>
          <w:color w:val="231F20"/>
          <w:sz w:val="10"/>
          <w:szCs w:val="20"/>
        </w:rPr>
        <w:t>of</w:t>
      </w:r>
      <w:r w:rsidRPr="0035186D">
        <w:rPr>
          <w:color w:val="231F20"/>
          <w:spacing w:val="8"/>
          <w:sz w:val="10"/>
          <w:szCs w:val="20"/>
        </w:rPr>
        <w:t xml:space="preserve"> </w:t>
      </w:r>
      <w:r w:rsidRPr="0035186D">
        <w:rPr>
          <w:color w:val="231F20"/>
          <w:sz w:val="10"/>
          <w:szCs w:val="20"/>
        </w:rPr>
        <w:t>threatened</w:t>
      </w:r>
      <w:r w:rsidRPr="0035186D">
        <w:rPr>
          <w:color w:val="231F20"/>
          <w:spacing w:val="9"/>
          <w:sz w:val="10"/>
          <w:szCs w:val="20"/>
        </w:rPr>
        <w:t xml:space="preserve"> </w:t>
      </w:r>
      <w:r w:rsidRPr="0035186D">
        <w:rPr>
          <w:color w:val="231F20"/>
          <w:sz w:val="10"/>
          <w:szCs w:val="20"/>
        </w:rPr>
        <w:t>vertebrates</w:t>
      </w:r>
      <w:r w:rsidRPr="0035186D">
        <w:rPr>
          <w:color w:val="231F20"/>
          <w:spacing w:val="8"/>
          <w:sz w:val="10"/>
          <w:szCs w:val="20"/>
        </w:rPr>
        <w:t xml:space="preserve"> </w:t>
      </w:r>
      <w:r w:rsidRPr="0035186D">
        <w:rPr>
          <w:color w:val="231F20"/>
          <w:sz w:val="10"/>
          <w:szCs w:val="20"/>
        </w:rPr>
        <w:t>in</w:t>
      </w:r>
      <w:r w:rsidRPr="0035186D">
        <w:rPr>
          <w:color w:val="231F20"/>
          <w:spacing w:val="1"/>
          <w:sz w:val="10"/>
          <w:szCs w:val="20"/>
        </w:rPr>
        <w:t xml:space="preserve"> </w:t>
      </w:r>
      <w:r w:rsidRPr="0035186D">
        <w:rPr>
          <w:color w:val="231F20"/>
          <w:sz w:val="10"/>
          <w:szCs w:val="20"/>
        </w:rPr>
        <w:t>marine</w:t>
      </w:r>
      <w:r w:rsidRPr="0035186D">
        <w:rPr>
          <w:color w:val="231F20"/>
          <w:spacing w:val="-7"/>
          <w:sz w:val="10"/>
          <w:szCs w:val="20"/>
        </w:rPr>
        <w:t xml:space="preserve"> </w:t>
      </w:r>
      <w:r w:rsidRPr="0035186D">
        <w:rPr>
          <w:color w:val="231F20"/>
          <w:sz w:val="10"/>
          <w:szCs w:val="20"/>
        </w:rPr>
        <w:t>islands.</w:t>
      </w:r>
    </w:p>
    <w:p w14:paraId="73FB0F04" w14:textId="77777777" w:rsidR="00E076E2" w:rsidRPr="0035186D" w:rsidRDefault="00E076E2">
      <w:pPr>
        <w:spacing w:line="297" w:lineRule="auto"/>
        <w:rPr>
          <w:sz w:val="10"/>
          <w:szCs w:val="20"/>
        </w:rPr>
        <w:sectPr w:rsidR="00E076E2" w:rsidRPr="0035186D">
          <w:type w:val="continuous"/>
          <w:pgSz w:w="11910" w:h="15650"/>
          <w:pgMar w:top="420" w:right="780" w:bottom="280" w:left="800" w:header="720" w:footer="720" w:gutter="0"/>
          <w:cols w:space="720"/>
        </w:sectPr>
      </w:pPr>
    </w:p>
    <w:p w14:paraId="017C0577" w14:textId="77777777" w:rsidR="00E076E2" w:rsidRPr="0035186D" w:rsidRDefault="00E076E2">
      <w:pPr>
        <w:pStyle w:val="Textoindependiente"/>
        <w:spacing w:before="6"/>
        <w:rPr>
          <w:sz w:val="14"/>
          <w:szCs w:val="14"/>
        </w:rPr>
      </w:pPr>
    </w:p>
    <w:p w14:paraId="0DEA6732" w14:textId="1EAAFEC0" w:rsidR="00E076E2" w:rsidRPr="0035186D" w:rsidRDefault="00B44BB3">
      <w:pPr>
        <w:tabs>
          <w:tab w:val="left" w:pos="4134"/>
        </w:tabs>
        <w:ind w:left="112"/>
        <w:rPr>
          <w:sz w:val="12"/>
          <w:szCs w:val="20"/>
        </w:rPr>
      </w:pPr>
      <w:r w:rsidRPr="0035186D">
        <w:rPr>
          <w:noProof/>
          <w:sz w:val="20"/>
          <w:szCs w:val="20"/>
        </w:rPr>
        <mc:AlternateContent>
          <mc:Choice Requires="wps">
            <w:drawing>
              <wp:anchor distT="4294967295" distB="4294967295" distL="114300" distR="114300" simplePos="0" relativeHeight="487161344" behindDoc="1" locked="0" layoutInCell="1" allowOverlap="1" wp14:anchorId="3F86AAEB" wp14:editId="6A140FB2">
                <wp:simplePos x="0" y="0"/>
                <wp:positionH relativeFrom="page">
                  <wp:posOffset>579755</wp:posOffset>
                </wp:positionH>
                <wp:positionV relativeFrom="paragraph">
                  <wp:posOffset>-28576</wp:posOffset>
                </wp:positionV>
                <wp:extent cx="6400800" cy="0"/>
                <wp:effectExtent l="0" t="0" r="0" b="0"/>
                <wp:wrapNone/>
                <wp:docPr id="38" name="Conector recto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231F2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70393794" id="Conector recto 38" o:spid="_x0000_s1026" style="position:absolute;z-index:-16155136;visibility:visible;mso-wrap-style:square;mso-width-percent:0;mso-height-percent:0;mso-wrap-distance-left:9pt;mso-wrap-distance-top:-3e-5mm;mso-wrap-distance-right:9pt;mso-wrap-distance-bottom:-3e-5mm;mso-position-horizontal:absolute;mso-position-horizontal-relative:page;mso-position-vertical:absolute;mso-position-vertical-relative:text;mso-width-percent:0;mso-height-percent:0;mso-width-relative:page;mso-height-relative:page" from="45.65pt,-2.25pt" to="549.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" strokecolor="#231f20" strokeweight=".5pt">
                <w10:wrap anchorx="page"/>
              </v:line>
            </w:pict>
          </mc:Fallback>
        </mc:AlternateContent>
      </w:r>
      <w:r w:rsidR="004A555E" w:rsidRPr="0035186D">
        <w:rPr>
          <w:i/>
          <w:color w:val="231F20"/>
          <w:w w:val="95"/>
          <w:sz w:val="12"/>
          <w:szCs w:val="20"/>
        </w:rPr>
        <w:t>Journal</w:t>
      </w:r>
      <w:r w:rsidR="004A555E" w:rsidRPr="0035186D">
        <w:rPr>
          <w:i/>
          <w:color w:val="231F20"/>
          <w:spacing w:val="-8"/>
          <w:w w:val="95"/>
          <w:sz w:val="12"/>
          <w:szCs w:val="20"/>
        </w:rPr>
        <w:t xml:space="preserve"> </w:t>
      </w:r>
      <w:r w:rsidR="004A555E" w:rsidRPr="0035186D">
        <w:rPr>
          <w:i/>
          <w:color w:val="231F20"/>
          <w:w w:val="95"/>
          <w:sz w:val="12"/>
          <w:szCs w:val="20"/>
        </w:rPr>
        <w:t>of</w:t>
      </w:r>
      <w:r w:rsidR="004A555E" w:rsidRPr="0035186D">
        <w:rPr>
          <w:i/>
          <w:color w:val="231F20"/>
          <w:spacing w:val="-8"/>
          <w:w w:val="95"/>
          <w:sz w:val="12"/>
          <w:szCs w:val="20"/>
        </w:rPr>
        <w:t xml:space="preserve"> </w:t>
      </w:r>
      <w:r w:rsidR="004A555E" w:rsidRPr="0035186D">
        <w:rPr>
          <w:i/>
          <w:color w:val="231F20"/>
          <w:w w:val="95"/>
          <w:sz w:val="12"/>
          <w:szCs w:val="20"/>
        </w:rPr>
        <w:t>Biogeography.</w:t>
      </w:r>
      <w:r w:rsidR="004A555E" w:rsidRPr="0035186D">
        <w:rPr>
          <w:i/>
          <w:color w:val="231F20"/>
          <w:spacing w:val="-6"/>
          <w:w w:val="95"/>
          <w:sz w:val="12"/>
          <w:szCs w:val="20"/>
        </w:rPr>
        <w:t xml:space="preserve"> </w:t>
      </w:r>
      <w:r w:rsidR="004A555E" w:rsidRPr="0035186D">
        <w:rPr>
          <w:color w:val="231F20"/>
          <w:w w:val="95"/>
          <w:sz w:val="12"/>
          <w:szCs w:val="20"/>
        </w:rPr>
        <w:t>2022;00:1–10.</w:t>
      </w:r>
      <w:r w:rsidR="004A555E" w:rsidRPr="0035186D">
        <w:rPr>
          <w:color w:val="231F20"/>
          <w:w w:val="95"/>
          <w:sz w:val="12"/>
          <w:szCs w:val="20"/>
        </w:rPr>
        <w:tab/>
      </w:r>
      <w:hyperlink r:id="rId9">
        <w:r w:rsidR="004A555E" w:rsidRPr="0035186D">
          <w:rPr>
            <w:color w:val="231F20"/>
            <w:sz w:val="12"/>
            <w:szCs w:val="20"/>
          </w:rPr>
          <w:t>wileyonlinelibrary.com/journal/</w:t>
        </w:r>
        <w:proofErr w:type="spellStart"/>
        <w:r w:rsidR="004A555E" w:rsidRPr="0035186D">
          <w:rPr>
            <w:color w:val="231F20"/>
            <w:sz w:val="12"/>
            <w:szCs w:val="20"/>
          </w:rPr>
          <w:t>jbi</w:t>
        </w:r>
        <w:proofErr w:type="spellEnd"/>
      </w:hyperlink>
    </w:p>
    <w:p w14:paraId="7485AF25" w14:textId="77777777" w:rsidR="00E076E2" w:rsidRPr="0035186D" w:rsidRDefault="008E7C9E">
      <w:pPr>
        <w:spacing w:before="99"/>
        <w:ind w:left="112"/>
        <w:rPr>
          <w:b/>
          <w:sz w:val="12"/>
          <w:szCs w:val="20"/>
        </w:rPr>
      </w:pPr>
      <w:r w:rsidRPr="0035186D">
        <w:rPr>
          <w:sz w:val="20"/>
          <w:szCs w:val="20"/>
        </w:rPr>
        <w:br w:type="column"/>
      </w:r>
      <w:r w:rsidRPr="0035186D">
        <w:rPr>
          <w:color w:val="231F20"/>
          <w:sz w:val="12"/>
          <w:szCs w:val="20"/>
        </w:rPr>
        <w:t>©</w:t>
      </w:r>
      <w:r w:rsidRPr="0035186D">
        <w:rPr>
          <w:color w:val="231F20"/>
          <w:spacing w:val="-11"/>
          <w:sz w:val="12"/>
          <w:szCs w:val="20"/>
        </w:rPr>
        <w:t xml:space="preserve"> </w:t>
      </w:r>
      <w:r w:rsidRPr="0035186D">
        <w:rPr>
          <w:color w:val="231F20"/>
          <w:sz w:val="12"/>
          <w:szCs w:val="20"/>
        </w:rPr>
        <w:t>2022</w:t>
      </w:r>
      <w:r w:rsidRPr="0035186D">
        <w:rPr>
          <w:color w:val="231F20"/>
          <w:spacing w:val="-10"/>
          <w:sz w:val="12"/>
          <w:szCs w:val="20"/>
        </w:rPr>
        <w:t xml:space="preserve"> </w:t>
      </w:r>
      <w:r w:rsidRPr="0035186D">
        <w:rPr>
          <w:color w:val="231F20"/>
          <w:sz w:val="12"/>
          <w:szCs w:val="20"/>
        </w:rPr>
        <w:t>John</w:t>
      </w:r>
      <w:r w:rsidRPr="0035186D">
        <w:rPr>
          <w:color w:val="231F20"/>
          <w:spacing w:val="-10"/>
          <w:sz w:val="12"/>
          <w:szCs w:val="20"/>
        </w:rPr>
        <w:t xml:space="preserve"> </w:t>
      </w:r>
      <w:r w:rsidRPr="0035186D">
        <w:rPr>
          <w:color w:val="231F20"/>
          <w:sz w:val="12"/>
          <w:szCs w:val="20"/>
        </w:rPr>
        <w:t>Wiley</w:t>
      </w:r>
      <w:r w:rsidRPr="0035186D">
        <w:rPr>
          <w:color w:val="231F20"/>
          <w:spacing w:val="-11"/>
          <w:sz w:val="12"/>
          <w:szCs w:val="20"/>
        </w:rPr>
        <w:t xml:space="preserve"> </w:t>
      </w:r>
      <w:r w:rsidRPr="0035186D">
        <w:rPr>
          <w:color w:val="231F20"/>
          <w:sz w:val="12"/>
          <w:szCs w:val="20"/>
        </w:rPr>
        <w:t>&amp;</w:t>
      </w:r>
      <w:r w:rsidRPr="0035186D">
        <w:rPr>
          <w:color w:val="231F20"/>
          <w:spacing w:val="-9"/>
          <w:sz w:val="12"/>
          <w:szCs w:val="20"/>
        </w:rPr>
        <w:t xml:space="preserve"> </w:t>
      </w:r>
      <w:r w:rsidRPr="0035186D">
        <w:rPr>
          <w:color w:val="231F20"/>
          <w:sz w:val="12"/>
          <w:szCs w:val="20"/>
        </w:rPr>
        <w:t>Sons</w:t>
      </w:r>
      <w:r w:rsidRPr="0035186D">
        <w:rPr>
          <w:color w:val="231F20"/>
          <w:spacing w:val="-11"/>
          <w:sz w:val="12"/>
          <w:szCs w:val="20"/>
        </w:rPr>
        <w:t xml:space="preserve"> </w:t>
      </w:r>
      <w:r w:rsidRPr="0035186D">
        <w:rPr>
          <w:color w:val="231F20"/>
          <w:sz w:val="12"/>
          <w:szCs w:val="20"/>
        </w:rPr>
        <w:t>Ltd.</w:t>
      </w:r>
      <w:r w:rsidRPr="0035186D">
        <w:rPr>
          <w:color w:val="231F20"/>
          <w:spacing w:val="80"/>
          <w:sz w:val="12"/>
          <w:szCs w:val="20"/>
        </w:rPr>
        <w:t xml:space="preserve"> </w:t>
      </w:r>
      <w:r w:rsidRPr="0035186D">
        <w:rPr>
          <w:color w:val="231F20"/>
          <w:w w:val="80"/>
          <w:position w:val="1"/>
          <w:sz w:val="20"/>
          <w:szCs w:val="20"/>
        </w:rPr>
        <w:t>|</w:t>
      </w:r>
      <w:r w:rsidRPr="0035186D">
        <w:rPr>
          <w:color w:val="231F20"/>
          <w:spacing w:val="45"/>
          <w:position w:val="1"/>
          <w:sz w:val="20"/>
          <w:szCs w:val="20"/>
        </w:rPr>
        <w:t xml:space="preserve"> </w:t>
      </w:r>
      <w:r w:rsidRPr="0035186D">
        <w:rPr>
          <w:b/>
          <w:color w:val="231F20"/>
          <w:sz w:val="12"/>
          <w:szCs w:val="20"/>
        </w:rPr>
        <w:t>1</w:t>
      </w:r>
    </w:p>
    <w:p w14:paraId="479D1CCF" w14:textId="77777777" w:rsidR="00E076E2" w:rsidRPr="0035186D" w:rsidRDefault="00E076E2">
      <w:pPr>
        <w:rPr>
          <w:sz w:val="12"/>
          <w:szCs w:val="20"/>
        </w:rPr>
        <w:sectPr w:rsidR="00E076E2" w:rsidRPr="0035186D">
          <w:type w:val="continuous"/>
          <w:pgSz w:w="11910" w:h="15650"/>
          <w:pgMar w:top="420" w:right="780" w:bottom="280" w:left="800" w:header="720" w:footer="720" w:gutter="0"/>
          <w:cols w:num="2" w:space="720" w:equalWidth="0">
            <w:col w:w="6250" w:space="1529"/>
            <w:col w:w="2551"/>
          </w:cols>
        </w:sectPr>
      </w:pPr>
    </w:p>
    <w:p w14:paraId="716704E4" w14:textId="3C5140D4" w:rsidR="00E076E2" w:rsidRPr="0035186D" w:rsidRDefault="00E076E2">
      <w:pPr>
        <w:pStyle w:val="Textoindependiente"/>
        <w:ind w:left="107"/>
        <w:rPr>
          <w:sz w:val="18"/>
          <w:szCs w:val="14"/>
        </w:rPr>
      </w:pPr>
    </w:p>
    <w:p w14:paraId="18339AEA" w14:textId="77777777" w:rsidR="00E076E2" w:rsidRPr="0035186D" w:rsidRDefault="00E076E2">
      <w:pPr>
        <w:pStyle w:val="Textoindependiente"/>
        <w:rPr>
          <w:b/>
          <w:sz w:val="20"/>
        </w:rPr>
      </w:pPr>
    </w:p>
    <w:p w14:paraId="0ECAAEB2" w14:textId="77777777" w:rsidR="00E076E2" w:rsidRPr="0035186D" w:rsidRDefault="00E076E2">
      <w:pPr>
        <w:pStyle w:val="Textoindependiente"/>
        <w:spacing w:before="11"/>
        <w:rPr>
          <w:b/>
          <w:sz w:val="18"/>
        </w:rPr>
      </w:pPr>
    </w:p>
    <w:p w14:paraId="109C922C" w14:textId="77777777" w:rsidR="00E076E2" w:rsidRPr="0035186D" w:rsidRDefault="00E076E2">
      <w:pPr>
        <w:rPr>
          <w:sz w:val="20"/>
          <w:szCs w:val="24"/>
        </w:rPr>
        <w:sectPr w:rsidR="00E076E2" w:rsidRPr="0035186D">
          <w:pgSz w:w="11910" w:h="15650"/>
          <w:pgMar w:top="360" w:right="780" w:bottom="280" w:left="800" w:header="720" w:footer="720" w:gutter="0"/>
          <w:cols w:space="720"/>
        </w:sectPr>
      </w:pPr>
    </w:p>
    <w:p w14:paraId="61A05B9A" w14:textId="2A9B7740" w:rsidR="00E076E2" w:rsidRPr="00EA106F" w:rsidRDefault="008E7C9E">
      <w:pPr>
        <w:pStyle w:val="Ttulo1"/>
        <w:numPr>
          <w:ilvl w:val="0"/>
          <w:numId w:val="1"/>
        </w:numPr>
        <w:tabs>
          <w:tab w:val="left" w:pos="441"/>
          <w:tab w:val="left" w:pos="442"/>
          <w:tab w:val="left" w:pos="704"/>
        </w:tabs>
        <w:spacing w:before="98"/>
        <w:ind w:hanging="330"/>
      </w:pPr>
      <w:r w:rsidRPr="0035186D">
        <w:rPr>
          <w:b w:val="0"/>
          <w:color w:val="231F20"/>
          <w:w w:val="95"/>
          <w:sz w:val="22"/>
          <w:szCs w:val="22"/>
        </w:rPr>
        <w:t>|</w:t>
      </w:r>
      <w:r w:rsidRPr="00EA106F">
        <w:rPr>
          <w:b w:val="0"/>
          <w:color w:val="231F20"/>
          <w:w w:val="95"/>
        </w:rPr>
        <w:tab/>
      </w:r>
      <w:r w:rsidRPr="00EA106F">
        <w:rPr>
          <w:color w:val="231F20"/>
          <w:spacing w:val="17"/>
          <w:w w:val="95"/>
        </w:rPr>
        <w:t>INTRODUC</w:t>
      </w:r>
      <w:r w:rsidRPr="00EA106F">
        <w:rPr>
          <w:color w:val="231F20"/>
          <w:spacing w:val="-30"/>
          <w:w w:val="95"/>
        </w:rPr>
        <w:t xml:space="preserve"> </w:t>
      </w:r>
      <w:r w:rsidRPr="00EA106F">
        <w:rPr>
          <w:color w:val="231F20"/>
          <w:spacing w:val="15"/>
          <w:w w:val="95"/>
        </w:rPr>
        <w:t>TION</w:t>
      </w:r>
      <w:r w:rsidR="00C27BD9" w:rsidRPr="00EA106F">
        <w:rPr>
          <w:color w:val="231F20"/>
          <w:spacing w:val="15"/>
          <w:w w:val="95"/>
        </w:rPr>
        <w:t>(1000</w:t>
      </w:r>
      <w:r w:rsidR="00800D75" w:rsidRPr="00EA106F">
        <w:rPr>
          <w:color w:val="231F20"/>
          <w:spacing w:val="15"/>
          <w:w w:val="95"/>
        </w:rPr>
        <w:t>)</w:t>
      </w:r>
    </w:p>
    <w:p w14:paraId="293AA400" w14:textId="4FD665BC" w:rsidR="000464ED" w:rsidRPr="0035186D" w:rsidRDefault="000464ED" w:rsidP="000464ED">
      <w:pPr>
        <w:pStyle w:val="Ttulo1"/>
        <w:tabs>
          <w:tab w:val="left" w:pos="441"/>
          <w:tab w:val="left" w:pos="442"/>
          <w:tab w:val="left" w:pos="704"/>
        </w:tabs>
        <w:spacing w:before="98"/>
        <w:ind w:firstLine="0"/>
        <w:rPr>
          <w:sz w:val="22"/>
          <w:szCs w:val="22"/>
        </w:rPr>
      </w:pPr>
    </w:p>
    <w:p w14:paraId="59F018A9" w14:textId="1FEC2F2E" w:rsidR="00203CFA" w:rsidRPr="00EA106F" w:rsidRDefault="00203CFA" w:rsidP="002F2D33">
      <w:pPr>
        <w:pStyle w:val="Textoindependiente"/>
      </w:pPr>
      <w:r w:rsidRPr="00EA106F">
        <w:t>Anthropogenic climate change has been extensively documented, and it is predicted that without a significant reduction in greenhouse gas emissions, it could lead to an increase in global temperatures by over 4°C within this century</w:t>
      </w:r>
      <w:r w:rsidR="000464ED" w:rsidRPr="00EA106F">
        <w:fldChar w:fldCharType="begin" w:fldLock="1"/>
      </w:r>
      <w:r w:rsidR="000464ED" w:rsidRPr="00EA106F">
        <w:instrText>ADDIN CSL_CITATION {"citationItems":[{"id":"ITEM-1","itemData":{"DOI":"10.1111/1365-2435.12040","ISSN":"02698463","abstract":"A future warmer climate is generally predicted to threaten reptiles. But many high-altitude reptiles that rely on external heat to survive current cold climate may benefit from future warmth. This prediction can be tested by simulating activity time and energetics of reptiles with a biophysical model. We modelled the potential response of a high-altitude snake, Trimeresurus gracilis, to a 3 °C increase in air temperature, using the biophysical/behavioural NicheMapper™ model. Using animal and environmental properties, we first analysed the effects of shade level (i.e. the reduction of solar radiation) on activity time and energetics of T. gracilis. We then computed activity time, energetics and potential habitats in its current range of Taroko National Park, Taiwan (&gt;1800 m in altitude), with a spatial climate, vegetation and topography data set. In the current climate, increased shade levels were predicted to decrease activity time, maintenance energy requirements and discretionary energy (i.e. energy left after maintenance costs are met). In heavy shade (i.e. 81-100% reduction of solar radiation) at 3000 and 3500 m, T. gracilis was predicted to have impaired digestive capacity and hence to be unable to meet basic maintenance costs for survival. In a warmer climate, the predicted digestive capacity, energetics and activity time of T. gracilis increase. But in heavy shade at 3500 m, the digestive capacity was predicted to remain impaired for supporting basic energy requirements for survival. In the current climate, the predicted suitable habitat area (i.e. where T. gracilis obtains positive discretionary energy) in coniferous and coniferous-broadleaf forests decreased with increasing elevation. At elevations higher than 3000 m, most suitable habitats were in open areas like grasslands where T. gracilis was also predicted to have more discretionary energy than in heavily forested habitats. Our field sightings agreed with model predictions. A warmer climate was generally predicted to increase the activity time, energetics and habitat area, given the current vegetation pattern. Overall, we demonstrate that metabolism, digestive function and vegetative shade levels are critical elements affecting T. gracilis' energetics and habitats with climate change. Trimeresurus gracilis is likely to benefit energetically from future warmth. © 2013 British Ecological Society.","author":[{"dropping-particle":"","family":"Huang","given":"Shu Ping","non-dropping-particle":"","parse-names":false,"suffix":""},{"dropping-particle":"","family":"Chiou","given":"Chyi Rong","non-dropping-particle":"","parse-names":false,"suffix":""},{"dropping-particle":"","family":"Lin","given":"Te En","non-dropping-particle":"","parse-names":false,"suffix":""},{"dropping-particle":"","family":"Tu","given":"Ming Chung","non-dropping-particle":"","parse-names":false,"suffix":""},{"dropping-particle":"","family":"Lin","given":"Chia Chen","non-dropping-particle":"","parse-names":false,"suffix":""},{"dropping-particle":"","family":"Porter","given":"Warren P.","non-dropping-particle":"","parse-names":false,"suffix":""}],"container-title":"Functional Ecology","id":"ITEM-1","issue":"2","issued":{"date-parts":[["2013"]]},"page":"446-458","title":"Future advantages in energetics, activity time, and habitats predicted in a high-altitude pit viper with climate warming","type":"article-journal","volume":"27"},"uris":["http://www.mendeley.com/documents/?uuid=88a9eaeb-359d-4678-875b-96999b306ff4"]}],"mendeley":{"formattedCitation":"(Huang et al., 2013)","plainTextFormattedCitation":"(Huang et al., 2013)","previouslyFormattedCitation":"(Huang et al., 2013)"},"properties":{"noteIndex":0},"schema":"https://github.com/citation-style-language/schema/raw/master/csl-citation.json"}</w:instrText>
      </w:r>
      <w:r w:rsidR="000464ED" w:rsidRPr="00EA106F">
        <w:fldChar w:fldCharType="separate"/>
      </w:r>
      <w:r w:rsidR="000464ED" w:rsidRPr="00EA106F">
        <w:rPr>
          <w:noProof/>
        </w:rPr>
        <w:t>(</w:t>
      </w:r>
      <w:r w:rsidR="000464ED" w:rsidRPr="00EA106F">
        <w:rPr>
          <w:noProof/>
          <w:color w:val="00B0F0"/>
        </w:rPr>
        <w:t>Huang et al., 2013</w:t>
      </w:r>
      <w:r w:rsidR="000464ED" w:rsidRPr="00EA106F">
        <w:rPr>
          <w:noProof/>
        </w:rPr>
        <w:t>)</w:t>
      </w:r>
      <w:r w:rsidR="000464ED" w:rsidRPr="00EA106F">
        <w:fldChar w:fldCharType="end"/>
      </w:r>
      <w:r w:rsidR="000464ED" w:rsidRPr="00EA106F">
        <w:t>.</w:t>
      </w:r>
      <w:r w:rsidRPr="00EA106F">
        <w:t xml:space="preserve"> As ectothermic animals, vipers depend on external heat sources to carry out their physiological processes, and a rise in temperatures has been observed to increase their activity time, metabolic rate, digestive function, and activity levels</w:t>
      </w:r>
      <w:r w:rsidR="008144E7" w:rsidRPr="00EA106F">
        <w:t xml:space="preserve">, </w:t>
      </w:r>
      <w:r w:rsidRPr="00EA106F">
        <w:t>thus</w:t>
      </w:r>
      <w:r w:rsidR="008144E7" w:rsidRPr="00EA106F">
        <w:t xml:space="preserve"> impact</w:t>
      </w:r>
      <w:r w:rsidRPr="00EA106F">
        <w:t xml:space="preserve">ing </w:t>
      </w:r>
      <w:r w:rsidR="008144E7" w:rsidRPr="00EA106F">
        <w:t>their survival and reproduction</w:t>
      </w:r>
      <w:r w:rsidR="00FE69B7" w:rsidRPr="00EA106F">
        <w:fldChar w:fldCharType="begin" w:fldLock="1"/>
      </w:r>
      <w:r w:rsidR="00FE69B7" w:rsidRPr="00EA106F">
        <w:instrText>ADDIN CSL_CITATION {"citationItems":[{"id":"ITEM-1","itemData":{"ISBN":"9978443061","abstract":"Siguiendo las manecillas del reloj: B oa co n stricto r co n stricto r, C helu s fim b r ia tu s , C rocodylu s acu tu s, T u pin am bis teg u ix in , C h elon ia m ydas. Zárate. 2005. Lista Roja de los Reptiles del Ecuador. Fundación N ov u m M ile n iu m , U IC N -Sur, U IC N -C om ité E cu atorian o, M inisterio de Educación y Cultura. Serie Proyecto PEEPE. Quito. b) Si cita una especie: Valencia, J. y M. Morales. 2005. Boa colombiana o del Chocó (C o r a llu s b lo m b e r g i) . Pp. 18 en : E. Carrillo, S. Aldás, M. Altamirano..., Lista Roja de los Reptiles del Ecuador. Fundación N ovum M ilen iu m , UICN-Sur, UICN-Comité Ecuatoriano, Ministerio de Educación y Cultura. Serie Proyecto PEEPE. Quito. Tiraje: 1 000 ejemplares. No se autoriza la reproducción total o parcial de esta obra por ningún medio impreso, digital o de otra índole. Para intercambio con otras publicaciones afines, dirigirse a Fundación N ovum M ilen iu m , a los teléfonos 022 500 274/ 022 413 934 Quito-Ecuador.","author":[{"dropping-particle":"","family":"Carrillo","given":"E","non-dropping-particle":"","parse-names":false,"suffix":""},{"dropping-particle":"","family":"Aldás","given":"A","non-dropping-particle":"","parse-names":false,"suffix":""},{"dropping-particle":"","family":"Altamirano","given":"M","non-dropping-particle":"","parse-names":false,"suffix":""},{"dropping-particle":"","family":"Ayala","given":"F","non-dropping-particle":"","parse-names":false,"suffix":""},{"dropping-particle":"","family":"Cisneros-Heredia","given":"DF","non-dropping-particle":"","parse-names":false,"suffix":""},{"dropping-particle":"","family":"Endara","given":"A","non-dropping-particle":"","parse-names":false,"suffix":""},{"dropping-particle":"","family":"Márquez","given":"C","non-dropping-particle":"","parse-names":false,"suffix":""},{"dropping-particle":"","family":"Morales","given":"M","non-dropping-particle":"","parse-names":false,"suffix":""},{"dropping-particle":"","family":"Nogales","given":"F","non-dropping-particle":"","parse-names":false,"suffix":""},{"dropping-particle":"","family":"Salvador","given":"P","non-dropping-particle":"","parse-names":false,"suffix":""},{"dropping-particle":"","family":"Torres","given":"ML","non-dropping-particle":"","parse-names":false,"suffix":""},{"dropping-particle":"","family":"Valencia","given":"J","non-dropping-particle":"","parse-names":false,"suffix":""},{"dropping-particle":"","family":"Villamarín","given":"F","non-dropping-particle":"","parse-names":false,"suffix":""},{"dropping-particle":"","family":"Yánez-Muñoz","given":"M","non-dropping-particle":"","parse-names":false,"suffix":""},{"dropping-particle":"","family":"Zárate","given":"P","non-dropping-particle":"","parse-names":false,"suffix":""}],"id":"ITEM-1","issued":{"date-parts":[["2005"]]},"number-of-pages":"46","title":"Lista Roja De Los Reptiles Del Ecuador","type":"book"},"uris":["http://www.mendeley.com/documents/?uuid=6fae6fb9-5d9f-4648-87ce-90a01483b13d"]}],"mendeley":{"formattedCitation":"(Carrillo et al., 2005)","plainTextFormattedCitation":"(Carrillo et al., 2005)","previouslyFormattedCitation":"(Carrillo et al., 2005)"},"properties":{"noteIndex":0},"schema":"https://github.com/citation-style-language/schema/raw/master/csl-citation.json"}</w:instrText>
      </w:r>
      <w:r w:rsidR="00FE69B7" w:rsidRPr="00EA106F">
        <w:fldChar w:fldCharType="separate"/>
      </w:r>
      <w:r w:rsidR="00FE69B7" w:rsidRPr="00EA106F">
        <w:rPr>
          <w:noProof/>
        </w:rPr>
        <w:t>(</w:t>
      </w:r>
      <w:r w:rsidR="00FE69B7" w:rsidRPr="00EA106F">
        <w:rPr>
          <w:noProof/>
          <w:color w:val="00B0F0"/>
        </w:rPr>
        <w:t>Carrillo et al., 2005</w:t>
      </w:r>
      <w:r w:rsidR="00FE69B7" w:rsidRPr="00EA106F">
        <w:rPr>
          <w:noProof/>
        </w:rPr>
        <w:t>)</w:t>
      </w:r>
      <w:r w:rsidR="00FE69B7" w:rsidRPr="00EA106F">
        <w:fldChar w:fldCharType="end"/>
      </w:r>
      <w:r w:rsidR="00FE69B7" w:rsidRPr="00EA106F">
        <w:t>.</w:t>
      </w:r>
      <w:r w:rsidR="000464ED" w:rsidRPr="00EA106F">
        <w:t xml:space="preserve"> </w:t>
      </w:r>
      <w:r w:rsidRPr="00EA106F">
        <w:t>As temperatures rise, the habitats where vipers live are becoming drier and less hospitable</w:t>
      </w:r>
      <w:r w:rsidR="00C477ED" w:rsidRPr="00EA106F">
        <w:fldChar w:fldCharType="begin" w:fldLock="1"/>
      </w:r>
      <w:r w:rsidR="00C477ED" w:rsidRPr="00EA106F">
        <w:instrText>ADDIN CSL_CITATION {"citationItems":[{"id":"ITEM-1","itemData":{"DOI":"10.1111/conl.12258","ISSN":"1755263X","abstract":"Rising rates of extinction create an urgent need to identify the mechanisms and drivers of endangerment. One critical question is whether major phylogenetic lineages are equally at risk to the same threats. We used the IUCN Red List classification to explore the effect of four major threatening processes (habitat alteration, invasive species, climate change and overexploitation) on 7,441 species in four terrestrial vertebrate classes. As expected, species rated as vulnerable to a higher number of threats were also at greater risk of extinction. However, this pattern differed strongly among classes. Notably, invasive species and climate change were strongly associated with increased risk of extinction in birds but not mammals. These large-scale differences might be artifacts of differing methodologies used by class specialists to classify species vulnerability; or might reflect biological differences. That ambiguity needs to be resolved, because it has strong implications for the assessment and amelioration of threatening processes.","author":[{"dropping-particle":"","family":"Ducatez","given":"Simon","non-dropping-particle":"","parse-names":false,"suffix":""},{"dropping-particle":"","family":"Shine","given":"Richard","non-dropping-particle":"","parse-names":false,"suffix":""}],"container-title":"Conservation Letters","id":"ITEM-1","issue":"2","issued":{"date-parts":[["2017"]]},"page":"186-194","title":"Drivers of Extinction Risk in Terrestrial Vertebrates","type":"article-journal","volume":"10"},"uris":["http://www.mendeley.com/documents/?uuid=d568c163-3306-4a34-878a-a4c6e0f3dc49"]}],"mendeley":{"formattedCitation":"(Ducatez &amp; Shine, 2017)","plainTextFormattedCitation":"(Ducatez &amp; Shine, 2017)","previouslyFormattedCitation":"(Ducatez &amp; Shine, 2017)"},"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Ducatez &amp; Shine, 2017</w:t>
      </w:r>
      <w:r w:rsidR="00C477ED" w:rsidRPr="00EA106F">
        <w:rPr>
          <w:noProof/>
        </w:rPr>
        <w:t>)</w:t>
      </w:r>
      <w:r w:rsidR="00C477ED" w:rsidRPr="00EA106F">
        <w:fldChar w:fldCharType="end"/>
      </w:r>
      <w:r w:rsidRPr="00EA106F">
        <w:t xml:space="preserve"> </w:t>
      </w:r>
      <w:r w:rsidR="00C477ED" w:rsidRPr="00EA106F">
        <w:t>,</w:t>
      </w:r>
      <w:r w:rsidRPr="00EA106F">
        <w:t xml:space="preserve">forcing vipers to move to new areas in search of suitable habitat, and some species are already struggling to adapt to the rapid environmental changes </w:t>
      </w:r>
      <w:r w:rsidR="00C477ED" w:rsidRPr="00EA106F">
        <w:fldChar w:fldCharType="begin" w:fldLock="1"/>
      </w:r>
      <w:r w:rsidR="00C477ED" w:rsidRPr="00EA106F">
        <w:instrText>ADDIN CSL_CITATION {"citationItems":[{"id":"ITEM-1","itemData":{"DOI":"10.1016/j.wem.2017.11.004","ISSN":"10806032","PMID":"29395962","abstract":"Introduction: Climate change has been scientifically documented, and its effects on wildlife have been prognosticated. We sought to predict the overall impact of climate change on venomous terrestrial species. We hypothesize that given the close relationship between terrestrial venomous species and climate, a changing global environment may result in increased species migration, geographical redistribution, and longer seasons for envenomation, which would have repercussions on human health. Methods: A retrospective analysis of environmental, ecological, and medical literature was performed with a focus on climate change, toxinology, and future modeling specific to venomous terrestrial creatures. Species included venomous reptiles, snakes, arthropods, spiders, and Hymenoptera (ants and bees). Animals that are vectors of hemorrhagic infectious disease (eg, mosquitos, ticks) were excluded. Results: Our review of the literature indicates that changes to climatic norms will have a potentially dramatic effect on terrestrial venomous creatures. Empirical evidence demonstrates that geographic distributions of many species have already shifted due to changing climatic conditions. Given that most terrestrial venomous species are ectotherms closely tied to ambient temperature, and that climate change is shifting temperature zones away from the equator, further significant distribution and population changes should be anticipated. For those species able to migrate to match the changing temperatures, new geographical locations may open. For those species with limited distribution capabilities, the rate of climate change may accelerate faster than species can adapt, causing population declines. Specifically, poisonous snakes and spiders will likely maintain their population numbers but will shift their geographic distribution to traditionally temperate zones more often inhabited by humans. Fire ants and Africanized honey bees are expected to have an expanded range distribution due to predicted warming trends. Human encounters with these types of creatures are likely to increase, resulting in potential human morbidity and mortality. Conclusions: Temperature extremes and changes to climatic norms may have a dramatic effect on venomous terrestrial species. As climate change affects the distribution, populations, and life histories of these organisms, the chance of encounters could be altered, thus affecting human health and the survivability of these creatures.","author":[{"dropping-particle":"","family":"Needleman","given":"Robert K.","non-dropping-particle":"","parse-names":false,"suffix":""},{"dropping-particle":"","family":"Neylan","given":"Isabelle P.","non-dropping-particle":"","parse-names":false,"suffix":""},{"dropping-particle":"","family":"Erickson","given":"Timothy","non-dropping-particle":"","parse-names":false,"suffix":""}],"container-title":"Wilderness and Environmental Medicine","id":"ITEM-1","issue":"2","issued":{"date-parts":[["2018"]]},"page":"226-238","publisher":"Elsevier Inc.","title":"Potential Environmental and Ecological Effects of Global Climate Change on Venomous Terrestrial Species in the Wilderness","type":"article-journal","volume":"29"},"uris":["http://www.mendeley.com/documents/?uuid=a1740c6e-36fa-4631-b8af-def89909cec4"]}],"mendeley":{"formattedCitation":"(Needleman et al., 2018)","plainTextFormattedCitation":"(Needleman et al., 2018)","previouslyFormattedCitation":"(Needleman et al., 2018)"},"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Needleman et al., 2018</w:t>
      </w:r>
      <w:r w:rsidR="00C477ED" w:rsidRPr="00EA106F">
        <w:rPr>
          <w:noProof/>
        </w:rPr>
        <w:t>)</w:t>
      </w:r>
      <w:r w:rsidR="00C477ED" w:rsidRPr="00EA106F">
        <w:fldChar w:fldCharType="end"/>
      </w:r>
      <w:r w:rsidRPr="00EA106F">
        <w:t xml:space="preserve">.  </w:t>
      </w:r>
    </w:p>
    <w:p w14:paraId="6C5B23C2" w14:textId="77777777" w:rsidR="00203CFA" w:rsidRPr="00EA106F" w:rsidRDefault="00203CFA" w:rsidP="002F2D33">
      <w:pPr>
        <w:pStyle w:val="Textoindependiente"/>
      </w:pPr>
    </w:p>
    <w:p w14:paraId="5F309EC9" w14:textId="79142E89" w:rsidR="00203CFA" w:rsidRPr="00EA106F" w:rsidRDefault="00203CFA" w:rsidP="00203CFA">
      <w:pPr>
        <w:pStyle w:val="Textoindependiente"/>
      </w:pPr>
      <w:r w:rsidRPr="00EA106F">
        <w:t>Vipers play a crucial role in maintaining healthy ecosystems as they serve as predators that control the populations of prey species</w:t>
      </w:r>
      <w:r w:rsidR="00C477ED" w:rsidRPr="00EA106F">
        <w:fldChar w:fldCharType="begin" w:fldLock="1"/>
      </w:r>
      <w:r w:rsidR="00C477ED" w:rsidRPr="00EA106F">
        <w:instrText>ADDIN CSL_CITATION {"citationItems":[{"id":"ITEM-1","itemData":{"DOI":"10.2307/1310891","ISSN":"00063568","author":[{"dropping-particle":"","family":"Crews","given":"David","non-dropping-particle":"","parse-names":false,"suffix":""}],"container-title":"BioScience","id":"ITEM-1","issue":"10","issued":{"date-parts":[["1988"]]},"page":"716-717","title":"Life History of Snakes Snakes: Ecology and Evolutionary Biology R. A. Siegel J. T. Collins S. S. Novak","type":"article-journal","volume":"38"},"uris":["http://www.mendeley.com/documents/?uuid=7c114c07-2ec6-4bd9-b927-18b199fae5d7"]}],"mendeley":{"formattedCitation":"(Crews, 1988)","plainTextFormattedCitation":"(Crews, 1988)","previouslyFormattedCitation":"(Crews, 1988)"},"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Crews, 1988</w:t>
      </w:r>
      <w:r w:rsidR="00C477ED" w:rsidRPr="00EA106F">
        <w:rPr>
          <w:noProof/>
        </w:rPr>
        <w:t>)</w:t>
      </w:r>
      <w:r w:rsidR="00C477ED" w:rsidRPr="00EA106F">
        <w:fldChar w:fldCharType="end"/>
      </w:r>
      <w:r w:rsidRPr="00EA106F">
        <w:t xml:space="preserve">, thus contributing to the balance of the trophic chain. However, with possible changes in the distribution of venomous species, there is a risk that the incidence of snake bites could become a public health concern related to climate change </w:t>
      </w:r>
      <w:r w:rsidR="00C477ED" w:rsidRPr="00EA106F">
        <w:fldChar w:fldCharType="begin" w:fldLock="1"/>
      </w:r>
      <w:r w:rsidR="00C477ED" w:rsidRPr="00EA106F">
        <w:instrText>ADDIN CSL_CITATION {"citationItems":[{"id":"ITEM-1","itemData":{"DOI":"10.1016/j.toxcx.2021.100069","ISSN":"25901710","abstract":"Snakebite envenoming is a set of intoxication diseases that disproportionately affect people of poor socioeconomic backgrounds in tropical countries. As it is highly dependent on the environment its burden is expected to shift spatially with global anthropogenic environmental (climate, land use) and demographic change. The mechanisms underlying the changes to snakebite epidemiology are related to factors of snakes and humans. The distribution and abundance of snakes are expected to change with global warming via their thermal tolerance, while rainfall may affect the timing of key activities like feeding and reproduction. Human population growth is the primary cause of land-use change, which may impact snakes at smaller spatial scales than climate via habitat and biodiversity loss (e.g. prey availability). Human populations, on the other hand, could experience novel patterns and morbidity of snakebite envenoming, both as a result of snake responses to environmental change and due to the development of agricultural adaptations to climate change, socioeconomic and cultural changes, development and availability of better antivenoms, personal protective equipment, and mechanization of agriculture that mediate risk of encounters with snakes and their outcomes. The likely global effects of environmental and demographic change are thus context-dependent and could encompass both increasing and or snakebite burden (incidence, number of cases or morbidity), exposing new populations to snakes in temperate areas due to “tropicalization”, or by land use change-induced snake biodiversity loss, respectively. Tackling global change requires drastic measures to ensure large-scale ecosystem functionality. However, as ecosystems represent the main source of venomous snakes their conservation should be accompanied by comprehensive public health campaigns. The challenges associated with the joint efforts of biodiversity conservation and public health professionals should be considered in the global sustainability agenda in a wider context that applies to neglected tropical and zoonotic and emerging diseases.","author":[{"dropping-particle":"","family":"Yánez","given":"Martín","non-dropping-particle":"","parse-names":false,"suffix":""},{"dropping-particle":"","family":"Rangel","given":"Carlos","non-dropping-particle":"","parse-names":false,"suffix":""},{"dropping-particle":"","family":"Murray","given":"Kris A.","non-dropping-particle":"","parse-names":false,"suffix":""},{"dropping-particle":"","family":"Goldstein","given":"Eyal","non-dropping-particle":"","parse-names":false,"suffix":""},{"dropping-particle":"","family":"Iwamura","given":"Takuya","non-dropping-particle":"","parse-names":false,"suffix":""},{"dropping-particle":"","family":"Chiappa","given":"Xavier","non-dropping-particle":"","parse-names":false,"suffix":""}],"container-title":"Toxicon: X","id":"ITEM-1","issued":{"date-parts":[["2021"]]},"title":"Implications of global environmental change for the burden of snakebite","type":"article-journal","volume":"9-10"},"uris":["http://www.mendeley.com/documents/?uuid=a1add0ce-4a7d-43aa-adfe-30a30afd711e"]}],"mendeley":{"formattedCitation":"(Yánez et al., 2021)","plainTextFormattedCitation":"(Yánez et al., 2021)","previouslyFormattedCitation":"(Yánez et al., 2021)"},"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Yánez et al., 2021</w:t>
      </w:r>
      <w:r w:rsidR="00C477ED" w:rsidRPr="00EA106F">
        <w:rPr>
          <w:noProof/>
        </w:rPr>
        <w:t>)</w:t>
      </w:r>
      <w:r w:rsidR="00C477ED" w:rsidRPr="00EA106F">
        <w:fldChar w:fldCharType="end"/>
      </w:r>
      <w:r w:rsidRPr="00EA106F">
        <w:t>. The proteins isolated from snake venom have practical applications in pharmaceuticals, making it imperative to protect these invaluable natural resources (</w:t>
      </w:r>
      <w:r w:rsidRPr="00EA106F">
        <w:rPr>
          <w:color w:val="00B0F0"/>
        </w:rPr>
        <w:t>Kumar et al., 2002</w:t>
      </w:r>
      <w:r w:rsidRPr="00EA106F">
        <w:t>).</w:t>
      </w:r>
    </w:p>
    <w:p w14:paraId="6748806D" w14:textId="77777777" w:rsidR="00203CFA" w:rsidRPr="00EA106F" w:rsidRDefault="00203CFA" w:rsidP="00203CFA">
      <w:pPr>
        <w:pStyle w:val="Textoindependiente"/>
      </w:pPr>
    </w:p>
    <w:p w14:paraId="02108692" w14:textId="06E7124F" w:rsidR="006674D0" w:rsidRPr="00EA106F" w:rsidRDefault="00203CFA" w:rsidP="00203CFA">
      <w:pPr>
        <w:pStyle w:val="Textoindependiente"/>
      </w:pPr>
      <w:r w:rsidRPr="00EA106F">
        <w:t>Moreover, studies have shown that Viperidae species and the ecosystems where they reside are vulnerable to the effects of climate change (</w:t>
      </w:r>
      <w:r w:rsidRPr="00EA106F">
        <w:rPr>
          <w:color w:val="00B0F0"/>
        </w:rPr>
        <w:t>Wu, 2016</w:t>
      </w:r>
      <w:r w:rsidRPr="00EA106F">
        <w:t>), which makes their conservation a top priority. Protecting these species and their habitats is crucial not only for their survival but also for the overall health of the ecosystem</w:t>
      </w:r>
    </w:p>
    <w:p w14:paraId="69B625A2" w14:textId="77777777" w:rsidR="00266AC0" w:rsidRPr="00EA106F" w:rsidRDefault="00266AC0" w:rsidP="00203CFA">
      <w:pPr>
        <w:pStyle w:val="Textoindependiente"/>
      </w:pPr>
    </w:p>
    <w:p w14:paraId="1FDD556B" w14:textId="3ED61601" w:rsidR="00500479" w:rsidRPr="00EA106F" w:rsidRDefault="0096032B" w:rsidP="00500479">
      <w:pPr>
        <w:pStyle w:val="Textoindependiente"/>
      </w:pPr>
      <w:r w:rsidRPr="00EA106F">
        <w:t>Vipers, along with reptiles in general, are among the terrestrial vertebrates with the highest number of threatened species, exceeding the number of endangered bird or mammal species</w:t>
      </w:r>
      <w:r w:rsidR="00C477ED" w:rsidRPr="00EA106F">
        <w:fldChar w:fldCharType="begin" w:fldLock="1"/>
      </w:r>
      <w:r w:rsidR="00C477ED" w:rsidRPr="00EA106F">
        <w:instrText>ADDIN CSL_CITATION {"citationItems":[{"id":"ITEM-1","itemData":{"DOI":"10.1111/conl.12258","ISSN":"1755263X","abstract":"Rising rates of extinction create an urgent need to identify the mechanisms and drivers of endangerment. One critical question is whether major phylogenetic lineages are equally at risk to the same threats. We used the IUCN Red List classification to explore the effect of four major threatening processes (habitat alteration, invasive species, climate change and overexploitation) on 7,441 species in four terrestrial vertebrate classes. As expected, species rated as vulnerable to a higher number of threats were also at greater risk of extinction. However, this pattern differed strongly among classes. Notably, invasive species and climate change were strongly associated with increased risk of extinction in birds but not mammals. These large-scale differences might be artifacts of differing methodologies used by class specialists to classify species vulnerability; or might reflect biological differences. That ambiguity needs to be resolved, because it has strong implications for the assessment and amelioration of threatening processes.","author":[{"dropping-particle":"","family":"Ducatez","given":"Simon","non-dropping-particle":"","parse-names":false,"suffix":""},{"dropping-particle":"","family":"Shine","given":"Richard","non-dropping-particle":"","parse-names":false,"suffix":""}],"container-title":"Conservation Letters","id":"ITEM-1","issue":"2","issued":{"date-parts":[["2017"]]},"page":"186-194","title":"Drivers of Extinction Risk in Terrestrial Vertebrates","type":"article-journal","volume":"10"},"uris":["http://www.mendeley.com/documents/?uuid=d568c163-3306-4a34-878a-a4c6e0f3dc49"]}],"mendeley":{"formattedCitation":"(Ducatez &amp; Shine, 2017)","plainTextFormattedCitation":"(Ducatez &amp; Shine, 2017)","previouslyFormattedCitation":"(Ducatez &amp; Shine, 2017)"},"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Ducatez &amp; Shine, 2017</w:t>
      </w:r>
      <w:r w:rsidR="00C477ED" w:rsidRPr="00EA106F">
        <w:rPr>
          <w:noProof/>
        </w:rPr>
        <w:t>)</w:t>
      </w:r>
      <w:r w:rsidR="00C477ED" w:rsidRPr="00EA106F">
        <w:fldChar w:fldCharType="end"/>
      </w:r>
      <w:r w:rsidRPr="00EA106F">
        <w:t xml:space="preserve"> . Unfortunately, they have been subject to indiscriminate depletion and population decline due to their historical perception as enigmatic and feared animals</w:t>
      </w:r>
      <w:r w:rsidR="00C477ED" w:rsidRPr="00EA106F">
        <w:fldChar w:fldCharType="begin" w:fldLock="1"/>
      </w:r>
      <w:r w:rsidR="00C477ED" w:rsidRPr="00EA106F">
        <w:instrText>ADDIN CSL_CITATION {"citationItems":[{"id":"ITEM-1","itemData":{"DOI":"10.1186/s13002-016-0092-0","ISSN":"17464269","PMID":"27255454","abstract":"Background: Venomous snakebite and its effects are a source of fear for people living in southern Nepal. As a result, people have developed a negative attitude towards snakes, which can lead to human-snake conflicts that result in killing of snakes. Attempting to kill snakes increases the risk of snakebite, and actual killing of snakes contributes to loss of biodiversity. Currently, snake populations in southern Nepal are thought to be declining, but more research is needed to evaluate the conservation status of snakes. Therefore, we assessed attitudes, knowledge, and awareness of snakes and snakebite by Chitwan National Park's (CNP) buffer zone (BZ) inhabitants in an effort to better understand challenges to snake conservation and snakebite management. The results of this study have the potential to promote biodiversity conservation and increase human health in southern Nepal and beyond. Methods: We carried out face-to-face interviews of 150 randomly selected CNP BZ inhabitants, adopting a cross-sectional mixed research design and structured and semi-structured questionnaires from January-February 2013. Results: Results indicated that 43 % of respondents disliked snakes, 49 % would exterminate all venomous snakes, and 86 % feared snakes. Farmers were the most negative and teachers were the most ambivalent towards snakes. Respondents were generally unable to identify different snake species, and were almost completely unaware of the need of conserve snakes and how to prevent snakebites. Belief in a snake god, and the ability of snakes to absorb poisonous gases from the atmosphere were among many superstitions that appeared to predispose negativity towards snakes of BZ residents. Conclusion: People with predisposed negativity towards snakes were not proponents of snake conservation. Fear, negativity, ambivalence towards, and ignorance about, snakes and the need for snake conservation were strong indicators of the propensity to harm or kill snakes. It seems that if wanton killing of snakes continues, local snake populations will decline, and rare and endangered snake species may even become locally extirpated. Moreover, inappropriate perception and knowledge about snakes and snakebites may put BZ people at increased risk of venomous snakebite. Therefore, intensive, pragmatic educational efforts focused on natural history and ecology of snakes and prevention of snakebite should be undertaken in communities and at schools and universities.","author":[{"dropping-particle":"","family":"Pandey","given":"Deb Prasad","non-dropping-particle":"","parse-names":false,"suffix":""},{"dropping-particle":"","family":"Subedi Pandey","given":"Gita","non-dropping-particle":"","parse-names":false,"suffix":""},{"dropping-particle":"","family":"Devkota","given":"Kamal","non-dropping-particle":"","parse-names":false,"suffix":""},{"dropping-particle":"","family":"Goode","given":"Matt","non-dropping-particle":"","parse-names":false,"suffix":""}],"container-title":"Journal of Ethnobiology and Ethnomedicine","id":"ITEM-1","issue":"1","issued":{"date-parts":[["2016"]]},"publisher":"Journal of Ethnobiology and Ethnomedicine","title":"Public perceptions of snakes and snakebite management: Implications for conservation and human health in southern Nepal","type":"article-journal","volume":"12"},"uris":["http://www.mendeley.com/documents/?uuid=4a8103f3-3448-42f9-8022-ae325e8249e5"]}],"mendeley":{"formattedCitation":"(Pandey et al., 2016)","plainTextFormattedCitation":"(Pandey et al., 2016)","previouslyFormattedCitation":"(Pandey et al., 2016)"},"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Pandey et al., 2016</w:t>
      </w:r>
      <w:r w:rsidR="00C477ED" w:rsidRPr="00EA106F">
        <w:rPr>
          <w:noProof/>
        </w:rPr>
        <w:t>)</w:t>
      </w:r>
      <w:r w:rsidR="00C477ED" w:rsidRPr="00EA106F">
        <w:fldChar w:fldCharType="end"/>
      </w:r>
      <w:r w:rsidRPr="00EA106F">
        <w:t>.</w:t>
      </w:r>
    </w:p>
    <w:p w14:paraId="01695ADF" w14:textId="77777777" w:rsidR="00A038A5" w:rsidRPr="00EA106F" w:rsidRDefault="00A038A5" w:rsidP="00A038A5">
      <w:pPr>
        <w:pStyle w:val="Textoindependiente"/>
      </w:pPr>
    </w:p>
    <w:p w14:paraId="22A889C8" w14:textId="45CB6663" w:rsidR="00352346" w:rsidRPr="00EA106F" w:rsidRDefault="0096032B" w:rsidP="00A038A5">
      <w:pPr>
        <w:pStyle w:val="Textoindependiente"/>
      </w:pPr>
      <w:r w:rsidRPr="00EA106F">
        <w:t xml:space="preserve">The majority of viper species are found in the tropics and subtropics, where some are already experiencing temperatures above their optimal physiological range </w:t>
      </w:r>
      <w:r w:rsidR="00C477ED" w:rsidRPr="00EA106F">
        <w:fldChar w:fldCharType="begin" w:fldLock="1"/>
      </w:r>
      <w:r w:rsidR="00C477ED" w:rsidRPr="00EA106F">
        <w:instrText>ADDIN CSL_CITATION {"citationItems":[{"id":"ITEM-1","itemData":{"DOI":"10.1016/j.scitotenv.2020.137782","ISSN":"18791026","PMID":"32209235","abstract":"Climate change is a pervasive and growing global threat to biodiversity and ecosystems. Here, we present the most up-to-date assessment of climate change impacts on biodiversity, ecosystems, and ecosystem services in the U.S. and implications for natural resource management. We draw from the 4th National Climate Assessment to summarize observed and projected changes to ecosystems and biodiversity, explore linkages to important ecosystem services, and discuss associated challenges and opportunities for natural resource management. We find that species are responding to climate change through changes in morphology and behavior, phenology, and geographic range shifts, and these changes are mediated by plastic and evolutionary responses. Responses by species and populations, combined with direct effects of climate change on ecosystems (including more extreme events), are resulting in widespread changes in productivity, species interactions, vulnerability to biological invasions, and other emergent properties. Collectively, these impacts alter the benefits and services that natural ecosystems can provide to society. Although not all impacts are negative, even positive changes can require costly societal adjustments. Natural resource managers need proactive, flexible adaptation strategies that consider historical and future outlooks to minimize costs over the long term. Many organizations are beginning to explore these approaches, but implementation is not yet prevalent or systematic across the nation.","author":[{"dropping-particle":"","family":"Weiskopf","given":"Sarah R.","non-dropping-particle":"","parse-names":false,"suffix":""},{"dropping-particle":"","family":"Rubenstein","given":"Madeleine A.","non-dropping-particle":"","parse-names":false,"suffix":""},{"dropping-particle":"","family":"Crozier","given":"Lisa G.","non-dropping-particle":"","parse-names":false,"suffix":""},{"dropping-particle":"","family":"Gaichas","given":"Sarah","non-dropping-particle":"","parse-names":false,"suffix":""},{"dropping-particle":"","family":"Griffis","given":"Roger","non-dropping-particle":"","parse-names":false,"suffix":""},{"dropping-particle":"","family":"Halofsky","given":"Jessica E.","non-dropping-particle":"","parse-names":false,"suffix":""},{"dropping-particle":"","family":"Hyde","given":"Kimberly J.W.","non-dropping-particle":"","parse-names":false,"suffix":""},{"dropping-particle":"","family":"Morelli","given":"Toni Lyn","non-dropping-particle":"","parse-names":false,"suffix":""},{"dropping-particle":"","family":"Morisette","given":"Jeffrey T.","non-dropping-particle":"","parse-names":false,"suffix":""},{"dropping-particle":"","family":"Muñoz","given":"Roldan C.","non-dropping-particle":"","parse-names":false,"suffix":""},{"dropping-particle":"","family":"Pershing","given":"Andrew J.","non-dropping-particle":"","parse-names":false,"suffix":""},{"dropping-particle":"","family":"Peterson","given":"David L.","non-dropping-particle":"","parse-names":false,"suffix":""},{"dropping-particle":"","family":"Poudel","given":"Rajendra","non-dropping-particle":"","parse-names":false,"suffix":""},{"dropping-particle":"","family":"Staudinger","given":"Michelle D.","non-dropping-particle":"","parse-names":false,"suffix":""},{"dropping-particle":"","family":"Sutton-Grier","given":"Ariana E.","non-dropping-particle":"","parse-names":false,"suffix":""},{"dropping-particle":"","family":"Thompson","given":"Laura","non-dropping-particle":"","parse-names":false,"suffix":""},{"dropping-particle":"","family":"Vose","given":"James","non-dropping-particle":"","parse-names":false,"suffix":""},{"dropping-particle":"","family":"Weltzin","given":"Jake F.","non-dropping-particle":"","parse-names":false,"suffix":""},{"dropping-particle":"","family":"Whyte","given":"Kyle Powys","non-dropping-particle":"","parse-names":false,"suffix":""}],"container-title":"Science of the Total Environment","id":"ITEM-1","issue":"xxxx","issued":{"date-parts":[["2020"]]},"title":"Climate change effects on biodiversity, ecosystems, ecosystem services, and natural resource management in the United States","type":"article-journal","volume":"733"},"uris":["http://www.mendeley.com/documents/?uuid=d46fbd8d-de04-49d1-bc6a-e4f7d00610da"]}],"mendeley":{"formattedCitation":"(Weiskopf et al., 2020)","plainTextFormattedCitation":"(Weiskopf et al., 2020)","previouslyFormattedCitation":"(Weiskopf et al., 2020)"},"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Weiskopf et al., 2020</w:t>
      </w:r>
      <w:r w:rsidR="00C477ED" w:rsidRPr="00EA106F">
        <w:rPr>
          <w:noProof/>
        </w:rPr>
        <w:t>)</w:t>
      </w:r>
      <w:r w:rsidR="00C477ED" w:rsidRPr="00EA106F">
        <w:fldChar w:fldCharType="end"/>
      </w:r>
      <w:r w:rsidRPr="00EA106F">
        <w:t>. Ecuador is located in this region and is recognized as the seventh country in the world with the highest reptile diversity, including 401 species present in its territo</w:t>
      </w:r>
      <w:r w:rsidR="001437A3" w:rsidRPr="00EA106F">
        <w:t xml:space="preserve">ry with 17 belonging </w:t>
      </w:r>
      <w:r w:rsidRPr="00EA106F">
        <w:t>to the Viperidae family</w:t>
      </w:r>
      <w:r w:rsidR="00C477ED" w:rsidRPr="00EA106F">
        <w:fldChar w:fldCharType="begin" w:fldLock="1"/>
      </w:r>
      <w:r w:rsidR="008B68A1" w:rsidRPr="00EA106F">
        <w:instrText>ADDIN CSL_CITATION {"citationItems":[{"id":"ITEM-1","itemData":{"DOI":"10.18520/cs/v114/i03/519-531","ISSN":"00113891","abstract":"Categorization of species under different threat classes is a pre-requisite for planning, management and monitoring of any species conservation programme. However, data availability, particularly at the population level, has been a major bottleneck in the correct categorization of threatened species. Till date, threat assessments have been mostly based on expert opinion and/or herbarium records. The availability of primary data on distribution of species and their population attributes is limited in India because of inadequate field survey, which has been ascribed to resource constraints and inaccessibility. In this study, we demonstrate that ecological niche modelling (ENM) can be an economical and effective tool to guide surveys overcoming the above two constraints leading to the discovery of new populations of threatened species. Such data lead to improved threat assessment and more accurate categorization. We selected 14 threatened plants comprising 5 trees (Acer hookeri Miq., Bhesa robusta (Roxb.) Ding Hou, Gynocardia odorata Roxb., Ilex venulosa Hook. f. and Lagerstroemia minuticarpa Debb. ex P.C. Kanjilal), 8 herbs (Angelica glauca Edgew., Aquilegia nivalis Falc. ex Jackson, Artemisia amygdalina DC., Begonia satrapis C.B. Clarke, Corydalis cashmeriana Royle, Dactylorhiza hatagirea (D. Don) Soo, Podophyllum hexandrum Royle, and Rheum australe D. Don), and 1 pteridophyte (Angiopteris evecta (Forst.) Hoffm.) having distribution range in North East India, Eastern and Western Himalaya, and Jammu and Kashmir. The study was carried out between 2012 and 2016. ENM-based survey led to the discovery and characterization of 348 new populations. The data so obtained helped in assigning conservation status to 10 species, which earlier were never classified due to data deficiency. Using the new population and distribution data of the remaining four species, only one was confirmed regarding its existing status and two species were classified as 'Critically endangered' instead of the present classification as 'Endangered'. The fourth species was classified as 'Critically endangered' against the earlier category of 'Least concerned'.","author":[{"dropping-particle":"","family":"Adhikari","given":"D.","non-dropping-particle":"","parse-names":false,"suffix":""},{"dropping-particle":"","family":"Reshi","given":"Z.","non-dropping-particle":"","parse-names":false,"suffix":""},{"dropping-particle":"","family":"Datta","given":"B. K.","non-dropping-particle":"","parse-names":false,"suffix":""},{"dropping-particle":"","family":"Samant","given":"S. S.","non-dropping-particle":"","parse-names":false,"suffix":""},{"dropping-particle":"","family":"Chettri","given":"A.","non-dropping-particle":"","parse-names":false,"suffix":""},{"dropping-particle":"","family":"Upadhaya","given":"K.","non-dropping-particle":"","parse-names":false,"suffix":""},{"dropping-particle":"","family":"Shah","given":"M. A.","non-dropping-particle":"","parse-names":false,"suffix":""},{"dropping-particle":"","family":"Singh","given":"P. P.","non-dropping-particle":"","parse-names":false,"suffix":""},{"dropping-particle":"","family":"Tiwary","given":"R.","non-dropping-particle":"","parse-names":false,"suffix":""},{"dropping-particle":"","family":"Majumdar","given":"K.","non-dropping-particle":"","parse-names":false,"suffix":""},{"dropping-particle":"","family":"Pradhan","given":"A.","non-dropping-particle":"","parse-names":false,"suffix":""},{"dropping-particle":"","family":"Thakur","given":"M. L.","non-dropping-particle":"","parse-names":false,"suffix":""},{"dropping-particle":"","family":"Salam","given":"N.","non-dropping-particle":"","parse-names":false,"suffix":""},{"dropping-particle":"","family":"Zahoor","given":"Z.","non-dropping-particle":"","parse-names":false,"suffix":""},{"dropping-particle":"","family":"Mir","given":"S. H.","non-dropping-particle":"","parse-names":false,"suffix":""},{"dropping-particle":"","family":"Kaloo","given":"Z. A.","non-dropping-particle":"","parse-names":false,"suffix":""},{"dropping-particle":"","family":"Barik","given":"S. K.","non-dropping-particle":"","parse-names":false,"suffix":""}],"container-title":"Current Science","id":"ITEM-1","issue":"3","issued":{"date-parts":[["2018"]]},"page":"519-531","title":"Inventory and characterization of new populations through ecological niche modelling improve threat assessment","type":"article-journal","volume":"114"},"uris":["http://www.mendeley.com/documents/?uuid=06c3b661-f17d-4b4d-b524-1467b7360c05"]}],"mendeley":{"formattedCitation":"(Adhikari et al., 2018)","plainTextFormattedCitation":"(Adhikari et al., 2018)","previouslyFormattedCitation":"(Adhikari et al., 2018)"},"properties":{"noteIndex":0},"schema":"https://github.com/citation-style-language/schema/raw/master/csl-citation.json"}</w:instrText>
      </w:r>
      <w:r w:rsidR="00C477ED" w:rsidRPr="00EA106F">
        <w:fldChar w:fldCharType="separate"/>
      </w:r>
      <w:r w:rsidR="00C477ED" w:rsidRPr="00EA106F">
        <w:rPr>
          <w:noProof/>
        </w:rPr>
        <w:t>(</w:t>
      </w:r>
      <w:r w:rsidR="00C477ED" w:rsidRPr="00EA106F">
        <w:rPr>
          <w:noProof/>
          <w:color w:val="00B0F0"/>
        </w:rPr>
        <w:t>Adhikari et al., 2018</w:t>
      </w:r>
      <w:r w:rsidR="00C477ED" w:rsidRPr="00EA106F">
        <w:rPr>
          <w:noProof/>
        </w:rPr>
        <w:t>)</w:t>
      </w:r>
      <w:r w:rsidR="00C477ED" w:rsidRPr="00EA106F">
        <w:fldChar w:fldCharType="end"/>
      </w:r>
      <w:r w:rsidRPr="00EA106F">
        <w:t xml:space="preserve"> </w:t>
      </w:r>
      <w:r w:rsidR="001437A3" w:rsidRPr="00EA106F">
        <w:t>.Among this vipers species one is endemic (</w:t>
      </w:r>
      <w:proofErr w:type="spellStart"/>
      <w:r w:rsidR="001437A3" w:rsidRPr="00EA106F">
        <w:rPr>
          <w:i/>
          <w:iCs/>
        </w:rPr>
        <w:t>Porthidium</w:t>
      </w:r>
      <w:proofErr w:type="spellEnd"/>
      <w:r w:rsidR="001437A3" w:rsidRPr="00EA106F">
        <w:rPr>
          <w:i/>
          <w:iCs/>
        </w:rPr>
        <w:t xml:space="preserve"> </w:t>
      </w:r>
      <w:proofErr w:type="spellStart"/>
      <w:r w:rsidR="001437A3" w:rsidRPr="00EA106F">
        <w:rPr>
          <w:i/>
          <w:iCs/>
        </w:rPr>
        <w:t>arcosae</w:t>
      </w:r>
      <w:proofErr w:type="spellEnd"/>
      <w:r w:rsidR="001437A3" w:rsidRPr="00EA106F">
        <w:t>), twelve whose threat status by the  IUCN red list standards (</w:t>
      </w:r>
      <w:hyperlink r:id="rId10" w:history="1">
        <w:r w:rsidR="00D40D2A" w:rsidRPr="00EA106F">
          <w:rPr>
            <w:rStyle w:val="Hipervnculo"/>
          </w:rPr>
          <w:t>https://www.iucnredlist.org/</w:t>
        </w:r>
      </w:hyperlink>
      <w:r w:rsidR="001437A3" w:rsidRPr="00EA106F">
        <w:t>)</w:t>
      </w:r>
      <w:r w:rsidR="00D40D2A" w:rsidRPr="00EA106F">
        <w:t xml:space="preserve"> is of</w:t>
      </w:r>
      <w:r w:rsidR="001437A3" w:rsidRPr="00EA106F">
        <w:t xml:space="preserve"> least concern(LC) :  </w:t>
      </w:r>
      <w:r w:rsidR="001437A3" w:rsidRPr="00EA106F">
        <w:rPr>
          <w:i/>
          <w:iCs/>
        </w:rPr>
        <w:t xml:space="preserve">Lachesis </w:t>
      </w:r>
      <w:proofErr w:type="spellStart"/>
      <w:r w:rsidR="001437A3" w:rsidRPr="00EA106F">
        <w:rPr>
          <w:i/>
          <w:iCs/>
        </w:rPr>
        <w:t>acrochorda</w:t>
      </w:r>
      <w:proofErr w:type="spellEnd"/>
      <w:r w:rsidR="001437A3" w:rsidRPr="00EA106F">
        <w:rPr>
          <w:i/>
          <w:iCs/>
        </w:rPr>
        <w:t xml:space="preserve">, Lachesis </w:t>
      </w:r>
      <w:proofErr w:type="spellStart"/>
      <w:r w:rsidR="001437A3" w:rsidRPr="00EA106F">
        <w:rPr>
          <w:i/>
          <w:iCs/>
        </w:rPr>
        <w:t>muta</w:t>
      </w:r>
      <w:proofErr w:type="spellEnd"/>
      <w:r w:rsidR="001437A3" w:rsidRPr="00EA106F">
        <w:rPr>
          <w:i/>
          <w:iCs/>
        </w:rPr>
        <w:t xml:space="preserve">, </w:t>
      </w:r>
      <w:proofErr w:type="spellStart"/>
      <w:r w:rsidR="001437A3" w:rsidRPr="00EA106F">
        <w:rPr>
          <w:i/>
          <w:iCs/>
        </w:rPr>
        <w:t>Bothrops</w:t>
      </w:r>
      <w:proofErr w:type="spellEnd"/>
      <w:r w:rsidR="001437A3" w:rsidRPr="00EA106F">
        <w:rPr>
          <w:i/>
          <w:iCs/>
        </w:rPr>
        <w:t xml:space="preserve"> </w:t>
      </w:r>
      <w:proofErr w:type="spellStart"/>
      <w:r w:rsidR="001437A3" w:rsidRPr="00EA106F">
        <w:rPr>
          <w:i/>
          <w:iCs/>
        </w:rPr>
        <w:t>taeniatus</w:t>
      </w:r>
      <w:proofErr w:type="spellEnd"/>
      <w:r w:rsidR="001437A3" w:rsidRPr="00EA106F">
        <w:rPr>
          <w:i/>
          <w:iCs/>
        </w:rPr>
        <w:t xml:space="preserve">, </w:t>
      </w:r>
      <w:proofErr w:type="spellStart"/>
      <w:r w:rsidR="001437A3" w:rsidRPr="00EA106F">
        <w:rPr>
          <w:i/>
          <w:iCs/>
        </w:rPr>
        <w:t>Bothrops</w:t>
      </w:r>
      <w:proofErr w:type="spellEnd"/>
      <w:r w:rsidR="001437A3" w:rsidRPr="00EA106F">
        <w:rPr>
          <w:i/>
          <w:iCs/>
        </w:rPr>
        <w:t xml:space="preserve"> asper, </w:t>
      </w:r>
      <w:proofErr w:type="spellStart"/>
      <w:r w:rsidR="001437A3" w:rsidRPr="00EA106F">
        <w:rPr>
          <w:i/>
          <w:iCs/>
        </w:rPr>
        <w:t>Bothrops</w:t>
      </w:r>
      <w:proofErr w:type="spellEnd"/>
      <w:r w:rsidR="001437A3" w:rsidRPr="00EA106F">
        <w:rPr>
          <w:i/>
          <w:iCs/>
        </w:rPr>
        <w:t xml:space="preserve"> pulchra, </w:t>
      </w:r>
      <w:proofErr w:type="spellStart"/>
      <w:r w:rsidR="001437A3" w:rsidRPr="00EA106F">
        <w:rPr>
          <w:i/>
          <w:iCs/>
        </w:rPr>
        <w:t>Bothrops</w:t>
      </w:r>
      <w:proofErr w:type="spellEnd"/>
      <w:r w:rsidR="001437A3" w:rsidRPr="00EA106F">
        <w:rPr>
          <w:i/>
          <w:iCs/>
        </w:rPr>
        <w:t xml:space="preserve"> punctatus, </w:t>
      </w:r>
      <w:proofErr w:type="spellStart"/>
      <w:r w:rsidR="001437A3" w:rsidRPr="00EA106F">
        <w:rPr>
          <w:i/>
          <w:iCs/>
        </w:rPr>
        <w:t>Bothrops</w:t>
      </w:r>
      <w:proofErr w:type="spellEnd"/>
      <w:r w:rsidR="001437A3" w:rsidRPr="00EA106F">
        <w:rPr>
          <w:i/>
          <w:iCs/>
        </w:rPr>
        <w:t xml:space="preserve"> </w:t>
      </w:r>
      <w:proofErr w:type="spellStart"/>
      <w:r w:rsidR="001437A3" w:rsidRPr="00EA106F">
        <w:rPr>
          <w:i/>
          <w:iCs/>
        </w:rPr>
        <w:t>brazili</w:t>
      </w:r>
      <w:proofErr w:type="spellEnd"/>
      <w:r w:rsidR="001437A3" w:rsidRPr="00EA106F">
        <w:rPr>
          <w:i/>
          <w:iCs/>
        </w:rPr>
        <w:t xml:space="preserve">, </w:t>
      </w:r>
      <w:proofErr w:type="spellStart"/>
      <w:r w:rsidR="001437A3" w:rsidRPr="00EA106F">
        <w:rPr>
          <w:i/>
          <w:iCs/>
        </w:rPr>
        <w:t>Bothrops</w:t>
      </w:r>
      <w:proofErr w:type="spellEnd"/>
      <w:r w:rsidR="001437A3" w:rsidRPr="00EA106F">
        <w:rPr>
          <w:i/>
          <w:iCs/>
        </w:rPr>
        <w:t xml:space="preserve"> </w:t>
      </w:r>
      <w:proofErr w:type="spellStart"/>
      <w:r w:rsidR="001437A3" w:rsidRPr="00EA106F">
        <w:rPr>
          <w:i/>
          <w:iCs/>
        </w:rPr>
        <w:t>bilineatus</w:t>
      </w:r>
      <w:proofErr w:type="spellEnd"/>
      <w:r w:rsidR="001437A3" w:rsidRPr="00EA106F">
        <w:rPr>
          <w:i/>
          <w:iCs/>
        </w:rPr>
        <w:t xml:space="preserve">, </w:t>
      </w:r>
      <w:proofErr w:type="spellStart"/>
      <w:r w:rsidR="001437A3" w:rsidRPr="00EA106F">
        <w:rPr>
          <w:i/>
          <w:iCs/>
        </w:rPr>
        <w:t>Bothrops</w:t>
      </w:r>
      <w:proofErr w:type="spellEnd"/>
      <w:r w:rsidR="001437A3" w:rsidRPr="00EA106F">
        <w:rPr>
          <w:i/>
          <w:iCs/>
        </w:rPr>
        <w:t xml:space="preserve"> </w:t>
      </w:r>
      <w:proofErr w:type="spellStart"/>
      <w:r w:rsidR="001437A3" w:rsidRPr="00EA106F">
        <w:rPr>
          <w:i/>
          <w:iCs/>
        </w:rPr>
        <w:t>atrox,Bothrocophias</w:t>
      </w:r>
      <w:proofErr w:type="spellEnd"/>
      <w:r w:rsidR="001437A3" w:rsidRPr="00EA106F">
        <w:rPr>
          <w:i/>
          <w:iCs/>
        </w:rPr>
        <w:t xml:space="preserve"> </w:t>
      </w:r>
      <w:proofErr w:type="spellStart"/>
      <w:r w:rsidR="001437A3" w:rsidRPr="00EA106F">
        <w:rPr>
          <w:i/>
          <w:iCs/>
        </w:rPr>
        <w:t>microphthalmus</w:t>
      </w:r>
      <w:proofErr w:type="spellEnd"/>
      <w:r w:rsidR="001437A3" w:rsidRPr="00EA106F">
        <w:rPr>
          <w:i/>
          <w:iCs/>
        </w:rPr>
        <w:t xml:space="preserve">, </w:t>
      </w:r>
      <w:proofErr w:type="spellStart"/>
      <w:r w:rsidR="001437A3" w:rsidRPr="00EA106F">
        <w:rPr>
          <w:i/>
          <w:iCs/>
        </w:rPr>
        <w:t>Bothrocophias</w:t>
      </w:r>
      <w:proofErr w:type="spellEnd"/>
      <w:r w:rsidR="001437A3" w:rsidRPr="00EA106F">
        <w:rPr>
          <w:i/>
          <w:iCs/>
        </w:rPr>
        <w:t xml:space="preserve"> </w:t>
      </w:r>
      <w:proofErr w:type="spellStart"/>
      <w:r w:rsidR="001437A3" w:rsidRPr="00EA106F">
        <w:rPr>
          <w:i/>
          <w:iCs/>
        </w:rPr>
        <w:t>hyoprora</w:t>
      </w:r>
      <w:proofErr w:type="spellEnd"/>
      <w:r w:rsidR="001437A3" w:rsidRPr="00EA106F">
        <w:rPr>
          <w:i/>
          <w:iCs/>
        </w:rPr>
        <w:t xml:space="preserve">, </w:t>
      </w:r>
      <w:proofErr w:type="spellStart"/>
      <w:r w:rsidR="001437A3" w:rsidRPr="00EA106F">
        <w:rPr>
          <w:i/>
          <w:iCs/>
        </w:rPr>
        <w:t>Bothriechis</w:t>
      </w:r>
      <w:proofErr w:type="spellEnd"/>
      <w:r w:rsidR="001437A3" w:rsidRPr="00EA106F">
        <w:rPr>
          <w:i/>
          <w:iCs/>
        </w:rPr>
        <w:t xml:space="preserve"> </w:t>
      </w:r>
      <w:proofErr w:type="spellStart"/>
      <w:r w:rsidR="001437A3" w:rsidRPr="00EA106F">
        <w:rPr>
          <w:i/>
          <w:iCs/>
        </w:rPr>
        <w:t>schlegelii</w:t>
      </w:r>
      <w:proofErr w:type="spellEnd"/>
      <w:r w:rsidR="001437A3" w:rsidRPr="00EA106F">
        <w:rPr>
          <w:i/>
          <w:iCs/>
        </w:rPr>
        <w:t xml:space="preserve">, </w:t>
      </w:r>
      <w:proofErr w:type="spellStart"/>
      <w:r w:rsidR="001437A3" w:rsidRPr="00EA106F">
        <w:rPr>
          <w:i/>
          <w:iCs/>
        </w:rPr>
        <w:t>Porthidium</w:t>
      </w:r>
      <w:proofErr w:type="spellEnd"/>
      <w:r w:rsidR="001437A3" w:rsidRPr="00EA106F">
        <w:rPr>
          <w:i/>
          <w:iCs/>
        </w:rPr>
        <w:t xml:space="preserve"> </w:t>
      </w:r>
      <w:proofErr w:type="spellStart"/>
      <w:r w:rsidR="001437A3" w:rsidRPr="00EA106F">
        <w:rPr>
          <w:i/>
          <w:iCs/>
        </w:rPr>
        <w:t>nasutum</w:t>
      </w:r>
      <w:proofErr w:type="spellEnd"/>
      <w:r w:rsidR="001437A3" w:rsidRPr="00EA106F">
        <w:rPr>
          <w:i/>
          <w:iCs/>
        </w:rPr>
        <w:t>,</w:t>
      </w:r>
      <w:r w:rsidR="001437A3" w:rsidRPr="00EA106F">
        <w:t xml:space="preserve"> ; three whose level of threat is vulnerable (VU) : </w:t>
      </w:r>
      <w:proofErr w:type="spellStart"/>
      <w:r w:rsidR="001437A3" w:rsidRPr="00EA106F">
        <w:rPr>
          <w:i/>
          <w:iCs/>
        </w:rPr>
        <w:t>Bothrocophias</w:t>
      </w:r>
      <w:proofErr w:type="spellEnd"/>
      <w:r w:rsidR="001437A3" w:rsidRPr="00EA106F">
        <w:rPr>
          <w:i/>
          <w:iCs/>
        </w:rPr>
        <w:t xml:space="preserve"> </w:t>
      </w:r>
      <w:proofErr w:type="spellStart"/>
      <w:r w:rsidR="001437A3" w:rsidRPr="00EA106F">
        <w:rPr>
          <w:i/>
          <w:iCs/>
        </w:rPr>
        <w:t>campbelli</w:t>
      </w:r>
      <w:proofErr w:type="spellEnd"/>
      <w:r w:rsidR="001437A3" w:rsidRPr="00EA106F">
        <w:rPr>
          <w:i/>
          <w:iCs/>
        </w:rPr>
        <w:t xml:space="preserve"> , </w:t>
      </w:r>
      <w:proofErr w:type="spellStart"/>
      <w:r w:rsidR="001437A3" w:rsidRPr="00EA106F">
        <w:rPr>
          <w:i/>
          <w:iCs/>
        </w:rPr>
        <w:t>Bothrops</w:t>
      </w:r>
      <w:proofErr w:type="spellEnd"/>
      <w:r w:rsidR="001437A3" w:rsidRPr="00EA106F">
        <w:rPr>
          <w:i/>
          <w:iCs/>
        </w:rPr>
        <w:t xml:space="preserve"> </w:t>
      </w:r>
      <w:proofErr w:type="spellStart"/>
      <w:r w:rsidR="001437A3" w:rsidRPr="00EA106F">
        <w:rPr>
          <w:i/>
          <w:iCs/>
        </w:rPr>
        <w:t>lojanus</w:t>
      </w:r>
      <w:proofErr w:type="spellEnd"/>
      <w:r w:rsidR="001437A3" w:rsidRPr="00EA106F">
        <w:rPr>
          <w:i/>
          <w:iCs/>
        </w:rPr>
        <w:t xml:space="preserve">, </w:t>
      </w:r>
      <w:proofErr w:type="spellStart"/>
      <w:r w:rsidR="001437A3" w:rsidRPr="00EA106F">
        <w:rPr>
          <w:i/>
          <w:iCs/>
        </w:rPr>
        <w:t>Bothrops</w:t>
      </w:r>
      <w:proofErr w:type="spellEnd"/>
      <w:r w:rsidR="001437A3" w:rsidRPr="00EA106F">
        <w:rPr>
          <w:i/>
          <w:iCs/>
        </w:rPr>
        <w:t xml:space="preserve"> </w:t>
      </w:r>
      <w:proofErr w:type="spellStart"/>
      <w:r w:rsidR="001437A3" w:rsidRPr="00EA106F">
        <w:rPr>
          <w:i/>
          <w:iCs/>
        </w:rPr>
        <w:t>osbornei</w:t>
      </w:r>
      <w:proofErr w:type="spellEnd"/>
      <w:r w:rsidR="001437A3" w:rsidRPr="00EA106F">
        <w:rPr>
          <w:i/>
          <w:iCs/>
        </w:rPr>
        <w:t xml:space="preserve"> </w:t>
      </w:r>
      <w:r w:rsidR="001437A3" w:rsidRPr="00EA106F">
        <w:t xml:space="preserve">; And two with an endangered (EN)  threat status :  </w:t>
      </w:r>
      <w:proofErr w:type="spellStart"/>
      <w:r w:rsidR="001437A3" w:rsidRPr="00EA106F">
        <w:rPr>
          <w:i/>
          <w:iCs/>
        </w:rPr>
        <w:t>Porthidium</w:t>
      </w:r>
      <w:proofErr w:type="spellEnd"/>
      <w:r w:rsidR="001437A3" w:rsidRPr="00EA106F">
        <w:rPr>
          <w:i/>
          <w:iCs/>
        </w:rPr>
        <w:t xml:space="preserve"> </w:t>
      </w:r>
      <w:proofErr w:type="spellStart"/>
      <w:r w:rsidR="001437A3" w:rsidRPr="00EA106F">
        <w:rPr>
          <w:i/>
          <w:iCs/>
        </w:rPr>
        <w:t>arcosae</w:t>
      </w:r>
      <w:proofErr w:type="spellEnd"/>
      <w:r w:rsidR="001437A3" w:rsidRPr="00EA106F">
        <w:t xml:space="preserve"> </w:t>
      </w:r>
      <w:r w:rsidR="008B68A1" w:rsidRPr="00EA106F">
        <w:fldChar w:fldCharType="begin" w:fldLock="1"/>
      </w:r>
      <w:r w:rsidR="008B68A1" w:rsidRPr="00EA106F">
        <w:instrText>ADDIN CSL_CITATION {"citationItems":[{"id":"ITEM-1","itemData":{"ISBN":"9978443061","abstract":"Siguiendo las manecillas del reloj: B oa co n stricto r co n stricto r, C helu s fim b r ia tu s , C rocodylu s acu tu s, T u pin am bis teg u ix in , C h elon ia m ydas. Zárate. 2005. Lista Roja de los Reptiles del Ecuador. Fundación N ov u m M ile n iu m , U IC N -Sur, U IC N -C om ité E cu atorian o, M inisterio de Educación y Cultura. Serie Proyecto PEEPE. Quito. b) Si cita una especie: Valencia, J. y M. Morales. 2005. Boa colombiana o del Chocó (C o r a llu s b lo m b e r g i) . Pp. 18 en : E. Carrillo, S. Aldás, M. Altamirano..., Lista Roja de los Reptiles del Ecuador. Fundación N ovum M ilen iu m , UICN-Sur, UICN-Comité Ecuatoriano, Ministerio de Educación y Cultura. Serie Proyecto PEEPE. Quito. Tiraje: 1 000 ejemplares. No se autoriza la reproducción total o parcial de esta obra por ningún medio impreso, digital o de otra índole. Para intercambio con otras publicaciones afines, dirigirse a Fundación N ovum M ilen iu m , a los teléfonos 022 500 274/ 022 413 934 Quito-Ecuador.","author":[{"dropping-particle":"","family":"Carrillo","given":"E","non-dropping-particle":"","parse-names":false,"suffix":""},{"dropping-particle":"","family":"Aldás","given":"A","non-dropping-particle":"","parse-names":false,"suffix":""},{"dropping-particle":"","family":"Altamirano","given":"M","non-dropping-particle":"","parse-names":false,"suffix":""},{"dropping-particle":"","family":"Ayala","given":"F","non-dropping-particle":"","parse-names":false,"suffix":""},{"dropping-particle":"","family":"Cisneros-Heredia","given":"DF","non-dropping-particle":"","parse-names":false,"suffix":""},{"dropping-particle":"","family":"Endara","given":"A","non-dropping-particle":"","parse-names":false,"suffix":""},{"dropping-particle":"","family":"Márquez","given":"C","non-dropping-particle":"","parse-names":false,"suffix":""},{"dropping-particle":"","family":"Morales","given":"M","non-dropping-particle":"","parse-names":false,"suffix":""},{"dropping-particle":"","family":"Nogales","given":"F","non-dropping-particle":"","parse-names":false,"suffix":""},{"dropping-particle":"","family":"Salvador","given":"P","non-dropping-particle":"","parse-names":false,"suffix":""},{"dropping-particle":"","family":"Torres","given":"ML","non-dropping-particle":"","parse-names":false,"suffix":""},{"dropping-particle":"","family":"Valencia","given":"J","non-dropping-particle":"","parse-names":false,"suffix":""},{"dropping-particle":"","family":"Villamarín","given":"F","non-dropping-particle":"","parse-names":false,"suffix":""},{"dropping-particle":"","family":"Yánez-Muñoz","given":"M","non-dropping-particle":"","parse-names":false,"suffix":""},{"dropping-particle":"","family":"Zárate","given":"P","non-dropping-particle":"","parse-names":false,"suffix":""}],"id":"ITEM-1","issued":{"date-parts":[["2005"]]},"number-of-pages":"46","title":"Lista Roja De Los Reptiles Del Ecuador","type":"book"},"uris":["http://www.mendeley.com/documents/?uuid=6fae6fb9-5d9f-4648-87ce-90a01483b13d"]}],"mendeley":{"formattedCitation":"(Carrillo et al., 2005)","plainTextFormattedCitation":"(Carrillo et al., 2005)","previouslyFormattedCitation":"(Carrillo et al., 2005)"},"properties":{"noteIndex":0},"schema":"https://github.com/citation-style-language/schema/raw/master/csl-citation.json"}</w:instrText>
      </w:r>
      <w:r w:rsidR="008B68A1" w:rsidRPr="00EA106F">
        <w:fldChar w:fldCharType="separate"/>
      </w:r>
      <w:r w:rsidR="008B68A1" w:rsidRPr="00EA106F">
        <w:rPr>
          <w:noProof/>
        </w:rPr>
        <w:t>(</w:t>
      </w:r>
      <w:r w:rsidR="008B68A1" w:rsidRPr="00EA106F">
        <w:rPr>
          <w:noProof/>
          <w:color w:val="00B0F0"/>
        </w:rPr>
        <w:t>Carrillo et al., 2005</w:t>
      </w:r>
      <w:r w:rsidR="008B68A1" w:rsidRPr="00EA106F">
        <w:rPr>
          <w:noProof/>
        </w:rPr>
        <w:t>)</w:t>
      </w:r>
      <w:r w:rsidR="008B68A1" w:rsidRPr="00EA106F">
        <w:fldChar w:fldCharType="end"/>
      </w:r>
      <w:r w:rsidR="001437A3" w:rsidRPr="00EA106F">
        <w:t xml:space="preserve">, </w:t>
      </w:r>
      <w:r w:rsidRPr="00EA106F">
        <w:t>However, a national assessment of the threat level for most vipers in Ecuador has not been conducted, making the use of ecological niche models a practical tool for this purpose</w:t>
      </w:r>
      <w:r w:rsidR="008B68A1" w:rsidRPr="00EA106F">
        <w:fldChar w:fldCharType="begin" w:fldLock="1"/>
      </w:r>
      <w:r w:rsidR="008B68A1" w:rsidRPr="00EA106F">
        <w:instrText>ADDIN CSL_CITATION {"citationItems":[{"id":"ITEM-1","itemData":{"DOI":"10.1371/journal.pone.0251027","ISBN":"1111111111","ISSN":"19326203","PMID":"33956885","abstract":"Ecuador is one of the most biodiverse countries in the world, but faces severe pressures and threats to its natural ecosystems. Numerous species have declined and require to be objectively evaluated and quantified, as a step towards the development of conservation strategies. Herein, we present an updated National Red List Assessment for amphibian species of Ecuador, with one of the most detailed and complete coverages for any Ecuadorian taxonomic group to date. Based on standardized methodologies that integrate taxonomic work, spatial analyses, and ecological niche modeling, we assessed the extinction risk and identified the main threats for all Ecuadorian native amphibians (635 species), using the IUCN Red List Categories and Criteria. Our evaluation reveals that 57% (363 species) are categorized as Threatened, 12% (78 species) as Near Threatened, 4% (26 species) as Data Deficient, and 27% (168 species) as Least Concern. Our assessment almost doubles the number of threatened species in comparison with previous evaluations. In addition to habitat loss, the expansion of the agricultural/cattle raising frontier and other anthropogenic threats (roads, human settlements, and mining/oil activities) amplify the incidence of other pressures as relevant predictors of ecological integrity. Potential synergic effects with climate change and emergent diseases (apparently responsible for the sudden declines), had particular importance amongst the threats sustained by Ecuadorian amphibians. Most threatened species are distributed in montane forests and paramo habitats of the Andes, with nearly 10% of them occurring outside the National System of Protected Areas of the Ecuadorian government. Based on our results, we recommend the following actions: (i) An increase of the National System of Protected Areas to include threatened species. (ii) Supporting the ex/in-situ conservation programs to protect species considered like Critically Endangered and Endangered. (iii) Focalizing research efforts towards the description of new species, as well as species currently categorized as Data Deficient (DD) that may turn out to be threatened. The implementation of the described actions is challenging, but urgent, given the current conservation crisis faced by amphibians.","author":[{"dropping-particle":"","family":"Ortega","given":"Mauricio","non-dropping-particle":"","parse-names":false,"suffix":""},{"dropping-particle":"","family":"Rodes Blanco","given":"Marina","non-dropping-particle":"","parse-names":false,"suffix":""},{"dropping-particle":"","family":"Cisneros","given":"Diego","non-dropping-particle":"","parse-names":false,"suffix":""},{"dropping-particle":"","family":"Guerra","given":"Nereida","non-dropping-particle":"","parse-names":false,"suffix":""},{"dropping-particle":"","family":"López","given":"Karima G","non-dropping-particle":"","parse-names":false,"suffix":""},{"dropping-particle":"","family":"Sánchez","given":"Juan C.","non-dropping-particle":"","parse-names":false,"suffix":""},{"dropping-particle":"","family":"Armijos","given":"Diego","non-dropping-particle":"","parse-names":false,"suffix":""},{"dropping-particle":"","family":"Andrade","given":"José F.","non-dropping-particle":"","parse-names":false,"suffix":""},{"dropping-particle":"","family":"Reyes","given":"Carolina","non-dropping-particle":"","parse-names":false,"suffix":""},{"dropping-particle":"","family":"Riera","given":"Amanda B.","non-dropping-particle":"","parse-names":false,"suffix":""},{"dropping-particle":"","family":"Székely","given":"Paul","non-dropping-particle":"","parse-names":false,"suffix":""},{"dropping-particle":"","family":"Soto","given":"Octavio R.","non-dropping-particle":"","parse-names":false,"suffix":""},{"dropping-particle":"","family":"Székely","given":"Diana","non-dropping-particle":"","parse-names":false,"suffix":""},{"dropping-particle":"","family":"Guayasamin","given":"Juan M.","non-dropping-particle":"","parse-names":false,"suffix":""},{"dropping-particle":"","family":"Pesántez","given":"Fausto R.","non-dropping-particle":"","parse-names":false,"suffix":""},{"dropping-particle":"","family":"Amador","given":"Luis","non-dropping-particle":"","parse-names":false,"suffix":""},{"dropping-particle":"","family":"Betancourt","given":"Raquel","non-dropping-particle":"","parse-names":false,"suffix":""},{"dropping-particle":"","family":"Ramírez","given":"Salomón M.","non-dropping-particle":"","parse-names":false,"suffix":""},{"dropping-particle":"","family":"Timbe","given":"Bruno","non-dropping-particle":"","parse-names":false,"suffix":""},{"dropping-particle":"","family":"Laporta","given":"Miguel Gómez","non-dropping-particle":"","parse-names":false,"suffix":""},{"dropping-particle":"","family":"Bernal","given":"Juan F","non-dropping-particle":"","parse-names":false,"suffix":""},{"dropping-particle":"","family":"Cachimuel","given":"Luis Alfredo Oyagata","non-dropping-particle":"","parse-names":false,"suffix":""},{"dropping-particle":"","family":"Jácome","given":"Daniel Chávez","non-dropping-particle":"","parse-names":false,"suffix":""},{"dropping-particle":"","family":"Posse","given":"Valentina","non-dropping-particle":"","parse-names":false,"suffix":""},{"dropping-particle":"","family":"Valle-Piñuela","given":"Carlos","non-dropping-particle":"","parse-names":false,"suffix":""},{"dropping-particle":"","family":"Jiménez","given":"Daniel Padilla","non-dropping-particle":"","parse-names":false,"suffix":""},{"dropping-particle":"","family":"Reyes-Puig","given":"Juan Pablo","non-dropping-particle":"","parse-names":false,"suffix":""},{"dropping-particle":"","family":"Terán-Valdez","given":"Andrea","non-dropping-particle":"","parse-names":false,"suffix":""},{"dropping-particle":"","family":"Coloma","given":"Luis A.","non-dropping-particle":"","parse-names":false,"suffix":""},{"dropping-particle":"","family":"Lara","given":"Ma Beatriz Pérez","non-dropping-particle":"","parse-names":false,"suffix":""},{"dropping-particle":"","family":"Carvajal-Endara","given":"Sofía","non-dropping-particle":"","parse-names":false,"suffix":""},{"dropping-particle":"","family":"Urgilés","given":"Miguel","non-dropping-particle":"","parse-names":false,"suffix":""},{"dropping-particle":"","family":"Muñoz","given":"Mario H.Yánez","non-dropping-particle":"","parse-names":false,"suffix":""}],"container-title":"PLoS ONE","id":"ITEM-1","issue":"5 May","issued":{"date-parts":[["2021"]]},"page":"1-28","title":"Red List assessment of amphibian species of Ecuador: A multidimensional approach for their conservation","type":"article-journal","volume":"16"},"uris":["http://www.mendeley.com/documents/?uuid=5dcbda97-d6e9-467a-b526-bf8c8db1611b"]}],"mendeley":{"formattedCitation":"(Ortega et al., 2021)","plainTextFormattedCitation":"(Ortega et al., 2021)","previouslyFormattedCitation":"(Ortega et al., 2021)"},"properties":{"noteIndex":0},"schema":"https://github.com/citation-style-language/schema/raw/master/csl-citation.json"}</w:instrText>
      </w:r>
      <w:r w:rsidR="008B68A1" w:rsidRPr="00EA106F">
        <w:fldChar w:fldCharType="separate"/>
      </w:r>
      <w:r w:rsidR="008B68A1" w:rsidRPr="00EA106F">
        <w:rPr>
          <w:noProof/>
        </w:rPr>
        <w:t>(</w:t>
      </w:r>
      <w:r w:rsidR="008B68A1" w:rsidRPr="00EA106F">
        <w:rPr>
          <w:noProof/>
          <w:color w:val="00B0F0"/>
        </w:rPr>
        <w:t>Ortega et al., 2021</w:t>
      </w:r>
      <w:r w:rsidR="008B68A1" w:rsidRPr="00EA106F">
        <w:rPr>
          <w:noProof/>
        </w:rPr>
        <w:t>)</w:t>
      </w:r>
      <w:r w:rsidR="008B68A1" w:rsidRPr="00EA106F">
        <w:fldChar w:fldCharType="end"/>
      </w:r>
      <w:r w:rsidR="008B68A1" w:rsidRPr="00EA106F">
        <w:fldChar w:fldCharType="begin" w:fldLock="1"/>
      </w:r>
      <w:r w:rsidR="008B68A1" w:rsidRPr="00EA106F">
        <w:instrText>ADDIN CSL_CITATION {"citationItems":[{"id":"ITEM-1","itemData":{"abstract":"Direct or indirect human impacts can pose significant risks to healthy ecological processes that sustain biodiversity. Understanding the spatial relationships between ecological health and human activities can provide valuable insight into conservation planning and management. We present the tools and methodology for developing Environmental Risk Surface (ERS) models using Geographic Information Systems (GIS) data for use in biodiversity assessments and conservation planning. This method incorporates human impact considerations into the ecological assessment process by exploring the spatial relationships between human activities and biodiversity features. The overall contribution of each human activity is weighed by assigning different intensity values and influence distances to each activity class and subclass. The ERS tool is designed for non-advanced GIS users and operates using expert- defined intensity values and influence distances that correspond to spatially-explicit human activities. This permits modeling of habitat-specific environmental risk surfaces that can be designed to a) identify and manage risks to critical habitat/species occurrences; and b) spatially identify levels of low (intact) and high (threatened) risk areas in terrestrial, freshwater and marine habitat realms. This approach provides conservation planners with a simple method for assessing risk to habitats/species occurrences that is quantitative, transferable, and iterative, accommodating new spatial data. The final risk model reflects the spatial distribution of cumulative intensity values for all risk elements (e.g. human activities) which can be used to assess habitat condition, vulnerability to environmental pressures, or be used as a cost surface input for conservation goal optimization software (e.g. Marxan, SPOT).","author":[{"dropping-particle":"","family":"Mcpherson","given":"Matthew","non-dropping-particle":"","parse-names":false,"suffix":""},{"dropping-particle":"","family":"Schill","given":"Steve","non-dropping-particle":"","parse-names":false,"suffix":""},{"dropping-particle":"","family":"Raber","given":"George","non-dropping-particle":"","parse-names":false,"suffix":""},{"dropping-particle":"","family":"John","given":"Kimberly","non-dropping-particle":"","parse-names":false,"suffix":""},{"dropping-particle":"","family":"Zenny","given":"Nathalie","non-dropping-particle":"","parse-names":false,"suffix":""},{"dropping-particle":"","family":"Thurlow","given":"Kim","non-dropping-particle":"","parse-names":false,"suffix":""},{"dropping-particle":"","family":"Sutton","given":"Ann Haynes","non-dropping-particle":"","parse-names":false,"suffix":""},{"dropping-particle":"","family":"Street","given":"Lake","non-dropping-particle":"","parse-names":false,"suffix":""},{"dropping-particle":"","family":"Schill","given":"Steven","non-dropping-particle":"","parse-names":false,"suffix":""},{"dropping-particle":"","family":"José","given":"San","non-dropping-particle":"","parse-names":false,"suffix":""},{"dropping-particle":"","family":"Rica","given":"Costa","non-dropping-particle":"","parse-names":false,"suffix":""},{"dropping-particle":"","family":"Pen","given":"Marshall","non-dropping-particle":"","parse-names":false,"suffix":""}],"container-title":"Journal of Conservation Planning","id":"ITEM-1","issued":{"date-parts":[["2008"]]},"page":"60-89","title":"GIS-based Modeling of Environmental Risk Surfaces ( ERS ) for Conservation Planning in Jamaica","type":"article-journal","volume":"4"},"uris":["http://www.mendeley.com/documents/?uuid=f387a38b-dee9-43d9-8901-4993ebe05ae3"]}],"mendeley":{"formattedCitation":"(Mcpherson et al., 2008)","plainTextFormattedCitation":"(Mcpherson et al., 2008)","previouslyFormattedCitation":"(Mcpherson et al., 2008)"},"properties":{"noteIndex":0},"schema":"https://github.com/citation-style-language/schema/raw/master/csl-citation.json"}</w:instrText>
      </w:r>
      <w:r w:rsidR="008B68A1" w:rsidRPr="00EA106F">
        <w:fldChar w:fldCharType="separate"/>
      </w:r>
      <w:r w:rsidR="008B68A1" w:rsidRPr="00EA106F">
        <w:rPr>
          <w:noProof/>
        </w:rPr>
        <w:t>(</w:t>
      </w:r>
      <w:r w:rsidR="008B68A1" w:rsidRPr="00EA106F">
        <w:rPr>
          <w:noProof/>
          <w:color w:val="00B0F0"/>
        </w:rPr>
        <w:t>Mcpherson et al., 2008)</w:t>
      </w:r>
      <w:r w:rsidR="008B68A1" w:rsidRPr="00EA106F">
        <w:fldChar w:fldCharType="end"/>
      </w:r>
      <w:r w:rsidRPr="00EA106F">
        <w:t>.</w:t>
      </w:r>
    </w:p>
    <w:p w14:paraId="773732E0" w14:textId="77777777" w:rsidR="000464ED" w:rsidRPr="00EA106F" w:rsidRDefault="000464ED" w:rsidP="000464ED">
      <w:pPr>
        <w:pStyle w:val="Textoindependiente"/>
        <w:rPr>
          <w:color w:val="FF0000"/>
        </w:rPr>
      </w:pPr>
    </w:p>
    <w:p w14:paraId="131F14F7" w14:textId="77777777" w:rsidR="000464ED" w:rsidRPr="00EA106F" w:rsidRDefault="000464ED" w:rsidP="000464ED">
      <w:pPr>
        <w:pStyle w:val="Textoindependiente"/>
      </w:pPr>
    </w:p>
    <w:p w14:paraId="2B22693F" w14:textId="47861EB6" w:rsidR="002F2D33" w:rsidRPr="00EA106F" w:rsidRDefault="00343500" w:rsidP="000464ED">
      <w:pPr>
        <w:pStyle w:val="Textoindependiente"/>
      </w:pPr>
      <w:r w:rsidRPr="00EA106F">
        <w:t>The high diversity of species in Ecuador can be attributed</w:t>
      </w:r>
      <w:r w:rsidR="00D40D2A" w:rsidRPr="00EA106F">
        <w:t xml:space="preserve"> to</w:t>
      </w:r>
      <w:r w:rsidRPr="00EA106F">
        <w:t xml:space="preserve"> the country's location within the intertropical convergence zone and the presence of diverse altitudinal levels in the Andes</w:t>
      </w:r>
      <w:r w:rsidR="008B68A1" w:rsidRPr="00EA106F">
        <w:fldChar w:fldCharType="begin" w:fldLock="1"/>
      </w:r>
      <w:r w:rsidR="001845CF" w:rsidRPr="00EA106F">
        <w:instrText>ADDIN CSL_CITATION {"citationItems":[{"id":"ITEM-1","itemData":{"DOI":"10.1111/evo.13657","ISSN":"15585646","PMID":"30536929","abstract":"Testing hypotheses on drivers of clade evolution and trait diversification provides insight into many aspects of evolutionary biology. Often, studies investigate only intrinsic biological properties of organisms as the causes of diversity, however, extrinsic properties of a clade's environment, particularly geological history, may also offer compelling explanations. The Andes are a young mountain chain known to have shaped many aspects of climate and diversity of South America. The Liolaemidae are a radiation of South American reptiles with over 300 species found across most biomes and with similar numbers of egg-laying and live-bearing species. Using the most complete dated phylogeny of the family, we tested the role of Andean uplift in biogeography, diversification patterns, and parity mode of the Liolaemidae. We find that the Andes promoted lineage diversification and acted as a species pump into surrounding biomes. We also find strong support for the role of Andean uplift in boosting the species diversity of these lizards via allopatric fragmentation. Finally, we find repeated shifts in parity mode associated with changing thermal niches, with live-bearing favored in cold climates and egg-laying favored in warm climates. Importantly, we find evidence for possible reversals to oviparity, an evolutionary transition believed to be extremely rare.","author":[{"dropping-particle":"","family":"Esquerré","given":"Damien","non-dropping-particle":"","parse-names":false,"suffix":""},{"dropping-particle":"","family":"Brennan","given":"Ian G.","non-dropping-particle":"","parse-names":false,"suffix":""},{"dropping-particle":"","family":"Catullo","given":"Renee A.","non-dropping-particle":"","parse-names":false,"suffix":""},{"dropping-particle":"","family":"Torres-Pérez","given":"Fernando","non-dropping-particle":"","parse-names":false,"suffix":""},{"dropping-particle":"","family":"Keogh","given":"J. Scott","non-dropping-particle":"","parse-names":false,"suffix":""}],"container-title":"Evolution","id":"ITEM-1","issue":"2","issued":{"date-parts":[["2019"]]},"page":"214-230","title":"How mountains shape biodiversity: The role of the Andes in biogeography, diversification, and reproductive biology in South America's most species-rich lizard radiation (Squamata: Liolaemidae)","type":"article-journal","volume":"73"},"uris":["http://www.mendeley.com/documents/?uuid=7df4bebf-23cb-4480-8862-8de72768e4cb"]}],"mendeley":{"formattedCitation":"(Esquerré et al., 2019)","plainTextFormattedCitation":"(Esquerré et al., 2019)","previouslyFormattedCitation":"(Esquerré et al., 2019)"},"properties":{"noteIndex":0},"schema":"https://github.com/citation-style-language/schema/raw/master/csl-citation.json"}</w:instrText>
      </w:r>
      <w:r w:rsidR="008B68A1" w:rsidRPr="00EA106F">
        <w:fldChar w:fldCharType="separate"/>
      </w:r>
      <w:r w:rsidR="008B68A1" w:rsidRPr="00EA106F">
        <w:rPr>
          <w:noProof/>
        </w:rPr>
        <w:t>(</w:t>
      </w:r>
      <w:r w:rsidR="008B68A1" w:rsidRPr="00EA106F">
        <w:rPr>
          <w:noProof/>
          <w:color w:val="00B0F0"/>
        </w:rPr>
        <w:t>Esquerré et al., 2019</w:t>
      </w:r>
      <w:r w:rsidR="008B68A1" w:rsidRPr="00EA106F">
        <w:rPr>
          <w:noProof/>
        </w:rPr>
        <w:t>)</w:t>
      </w:r>
      <w:r w:rsidR="008B68A1" w:rsidRPr="00EA106F">
        <w:fldChar w:fldCharType="end"/>
      </w:r>
      <w:r w:rsidRPr="00EA106F">
        <w:t xml:space="preserve">. These conditions create a wide range of physical, climatic, and biological environments that contribute to the diversity of natural regions in Ecuador, each with unique characteristics and supporting a variety of endemic species </w:t>
      </w:r>
      <w:r w:rsidR="001845CF" w:rsidRPr="00EA106F">
        <w:fldChar w:fldCharType="begin" w:fldLock="1"/>
      </w:r>
      <w:r w:rsidR="001845CF" w:rsidRPr="00EA106F">
        <w:instrText>ADDIN CSL_CITATION {"citationItems":[{"id":"ITEM-1","itemData":{"DOI":"10.1073/pnas.1803908115","ISSN":"10916490","PMID":"30018064","abstract":"Understanding the spatial and temporal evolution of biota in the tropical Andes is a major challenge, given the region’s topographic complexity and high beta diversity. We used a network approach to find biogeographic regions (bioregions) based on high-resolution species distribution models for 151 endemic bird taxa. Then, we used dated molecular phylogenies of 14 genera to reconstruct the area history through a sequence of allopatric speciation processes. We identified 15 biogeographical regions and found 26 events of isolation and diversification within their boundaries that are independently confirmed with disjunct distributions of sister taxa. Furthermore, these events are spatially congruent with six geographical barriers related to warm and/or dry river valleys, discontinuities in elevation, and high peaks separating fauna from different range slopes. The most important barrier is the Marañon River Valley, which limits the boundaries of four bioregions and is congruent with eight phylogenetic distribution breaks, separating the Central and Northern Andes, where the most bioregions are found. We also show that many bioregions have diffuse and overlapping structures, with contact and transition zones that challenge previous conceptions of biogeographical regions as spatially simple in structure. This study found evidence that the drivers of our identified bioregions were processes of Andean uplift and mountain dispersal facilitated by temperature oscillations of the Pleistocene. Therefore, Andean bioregions were not formed from one simple biogeographical event in a certain time frame, but from a combination of vicariance and dispersal events, which occurred in different time periods.","author":[{"dropping-particle":"","family":"Hazzi","given":"Nicolas A.","non-dropping-particle":"","parse-names":false,"suffix":""},{"dropping-particle":"","family":"Moreno","given":"Juan Sebastián","non-dropping-particle":"","parse-names":false,"suffix":""},{"dropping-particle":"","family":"Ortiz-Movliav","given":"Carolina","non-dropping-particle":"","parse-names":false,"suffix":""},{"dropping-particle":"","family":"Palacio","given":"Rubén Darío","non-dropping-particle":"","parse-names":false,"suffix":""}],"container-title":"Proceedings of the National Academy of Sciences of the United States of America","id":"ITEM-1","issue":"31","issued":{"date-parts":[["2018"]]},"page":"7985-7990","title":"Biogeographic regions and events of isolation and diversification of the endemic biota of the tropical Andes","type":"article-journal","volume":"115"},"uris":["http://www.mendeley.com/documents/?uuid=8ee0a889-9b8b-4e82-a19f-bd729a149270"]}],"mendeley":{"formattedCitation":"(Hazzi et al., 2018)","plainTextFormattedCitation":"(Hazzi et al., 2018)","previouslyFormattedCitation":"(Hazzi et al., 2018)"},"properties":{"noteIndex":0},"schema":"https://github.com/citation-style-language/schema/raw/master/csl-citation.json"}</w:instrText>
      </w:r>
      <w:r w:rsidR="001845CF" w:rsidRPr="00EA106F">
        <w:fldChar w:fldCharType="separate"/>
      </w:r>
      <w:r w:rsidR="001845CF" w:rsidRPr="00EA106F">
        <w:rPr>
          <w:noProof/>
        </w:rPr>
        <w:t>(</w:t>
      </w:r>
      <w:r w:rsidR="001845CF" w:rsidRPr="00EA106F">
        <w:rPr>
          <w:noProof/>
          <w:color w:val="00B0F0"/>
        </w:rPr>
        <w:t>Hazzi et al., 2018</w:t>
      </w:r>
      <w:r w:rsidR="001845CF" w:rsidRPr="00EA106F">
        <w:rPr>
          <w:noProof/>
        </w:rPr>
        <w:t>)</w:t>
      </w:r>
      <w:r w:rsidR="001845CF" w:rsidRPr="00EA106F">
        <w:fldChar w:fldCharType="end"/>
      </w:r>
      <w:r w:rsidRPr="00EA106F">
        <w:t>.</w:t>
      </w:r>
    </w:p>
    <w:p w14:paraId="06134835" w14:textId="77777777" w:rsidR="00343500" w:rsidRPr="00EA106F" w:rsidRDefault="00343500" w:rsidP="000464ED">
      <w:pPr>
        <w:pStyle w:val="Textoindependiente"/>
      </w:pPr>
    </w:p>
    <w:p w14:paraId="52DEA78B" w14:textId="51737F09" w:rsidR="006A56F0" w:rsidRPr="00EA106F" w:rsidRDefault="00500479" w:rsidP="00A038A5">
      <w:pPr>
        <w:pStyle w:val="Textoindependiente"/>
      </w:pPr>
      <w:r w:rsidRPr="00EA106F">
        <w:rPr>
          <w:color w:val="FF0000"/>
        </w:rPr>
        <w:t xml:space="preserve">. </w:t>
      </w:r>
      <w:r w:rsidRPr="00EA106F">
        <w:t xml:space="preserve">The rapidly changing </w:t>
      </w:r>
      <w:r w:rsidR="00A038A5" w:rsidRPr="00EA106F">
        <w:t>Climate may alter the distribution of species and thus influence their biogeographic ranges</w:t>
      </w:r>
      <w:r w:rsidRPr="00EA106F">
        <w:fldChar w:fldCharType="begin" w:fldLock="1"/>
      </w:r>
      <w:r w:rsidRPr="00EA106F">
        <w:instrText>ADDIN CSL_CITATION {"citationItems":[{"id":"ITEM-1","itemData":{"DOI":"10.1111/geb.12679","ISSN":"14668238","abstract":"Motivation: We generated a novel database of Neotropical snakes (one of the world's richest herpetofauna) combining the most comprehensive, manually compiled distribution dataset with publicly available data. We assess, for the first time, the diversity patterns for all Neotropical snakes as well as sampling density and sampling biases. Main types of variables contained: We compiled three databases of species occurrences: a dataset downloaded from the Global Biodiversity Information Facility (GBIF), a verified dataset built through taxonomic work and specialized literature, and a combined dataset comprising a cleaned version of the GBIF dataset merged with the verified dataset. Spatial location and grain: Neotropics, Behrmann projection equivalent to 1° × 1°. Time period: Specimens housed in museums during the last 150 years. Major taxa studied: Squamata: Serpentes. Software format: Geographical information system (GIS). Results: The combined dataset provides the most comprehensive distribution database for Neotropical snakes to date. It contains 147,515 records for 886 species across 12 families, representing 74% of all species of snakes, spanning 27 countries in the Americas. Species richness and phylogenetic diversity show overall similar patterns. Amazonia is the least sampled Neotropical region, whereas most well-sampled sites are located near large universities and scientific collections. We provide a list and updated maps of geographical distribution of all snake species surveyed. Main conclusions: The biodiversity metrics of Neotropical snakes reflect patterns previously documented for other vertebrates, suggesting that similar factors may determine the diversity of both ectothermic and endothermic animals. We suggest conservation strategies for high-diversity areas and sampling efforts be directed towards Amazonia and poorly known species.","author":[{"dropping-particle":"","family":"Guedes","given":"Thaís B.","non-dropping-particle":"","parse-names":false,"suffix":""},{"dropping-particle":"","family":"Sawaya","given":"Ricardo J.","non-dropping-particle":"","parse-names":false,"suffix":""},{"dropping-particle":"","family":"Zizka","given":"Alexander","non-dropping-particle":"","parse-names":false,"suffix":""},{"dropping-particle":"","family":"Laffan","given":"Shawn","non-dropping-particle":"","parse-names":false,"suffix":""},{"dropping-particle":"","family":"Faurby","given":"Søren","non-dropping-particle":"","parse-names":false,"suffix":""},{"dropping-particle":"","family":"Pyron","given":"R. Alexander","non-dropping-particle":"","parse-names":false,"suffix":""},{"dropping-particle":"","family":"Bérnils","given":"Renato S.","non-dropping-particle":"","parse-names":false,"suffix":""},{"dropping-particle":"","family":"Jansen","given":"Martin","non-dropping-particle":"","parse-names":false,"suffix":""},{"dropping-particle":"","family":"Passos","given":"Paulo","non-dropping-particle":"","parse-names":false,"suffix":""},{"dropping-particle":"","family":"Prudente","given":"Ana L.C.","non-dropping-particle":"","parse-names":false,"suffix":""},{"dropping-particle":"","family":"Cisneros-Heredia","given":"Diego F.","non-dropping-particle":"","parse-names":false,"suffix":""},{"dropping-particle":"","family":"Braz","given":"Henrique B.","non-dropping-particle":"","parse-names":false,"suffix":""},{"dropping-particle":"","family":"Nogueira","given":"Cristiano de C.","non-dropping-particle":"","parse-names":false,"suffix":""},{"dropping-particle":"","family":"Antonelli","given":"Alexandre","non-dropping-particle":"","parse-names":false,"suffix":""}],"container-title":"Global Ecology and Biogeography","id":"ITEM-1","issue":"1","issued":{"date-parts":[["2018"]]},"page":"14-21","title":"Patterns, biases and prospects in the distribution and diversity of Neotropical snakes","type":"article-journal","volume":"27"},"uris":["http://www.mendeley.com/documents/?uuid=db0a9782-b381-4ef6-a736-373776b8003d"]}],"mendeley":{"formattedCitation":"(Guedes et al., 2018)","plainTextFormattedCitation":"(Guedes et al., 2018)","previouslyFormattedCitation":"(Guedes et al., 2018)"},"properties":{"noteIndex":0},"schema":"https://github.com/citation-style-language/schema/raw/master/csl-citation.json"}</w:instrText>
      </w:r>
      <w:r w:rsidRPr="00EA106F">
        <w:fldChar w:fldCharType="separate"/>
      </w:r>
      <w:r w:rsidRPr="00EA106F">
        <w:rPr>
          <w:noProof/>
        </w:rPr>
        <w:t>(</w:t>
      </w:r>
      <w:r w:rsidRPr="00EA106F">
        <w:rPr>
          <w:noProof/>
          <w:color w:val="00B0F0"/>
        </w:rPr>
        <w:t>Guedes et al., 2018</w:t>
      </w:r>
      <w:r w:rsidRPr="00EA106F">
        <w:rPr>
          <w:noProof/>
        </w:rPr>
        <w:t>)</w:t>
      </w:r>
      <w:r w:rsidRPr="00EA106F">
        <w:fldChar w:fldCharType="end"/>
      </w:r>
      <w:r w:rsidR="00A038A5" w:rsidRPr="00EA106F">
        <w:t xml:space="preserve">. </w:t>
      </w:r>
      <w:r w:rsidRPr="00EA106F">
        <w:t xml:space="preserve">If so </w:t>
      </w:r>
      <w:r w:rsidR="00A038A5" w:rsidRPr="00EA106F">
        <w:t xml:space="preserve">These changes </w:t>
      </w:r>
      <w:r w:rsidRPr="00EA106F">
        <w:t xml:space="preserve">will </w:t>
      </w:r>
      <w:r w:rsidR="00A038A5" w:rsidRPr="00EA106F">
        <w:t>affect ecosystem</w:t>
      </w:r>
      <w:r w:rsidRPr="00EA106F">
        <w:t xml:space="preserve"> biodiversity</w:t>
      </w:r>
      <w:r w:rsidR="00A038A5" w:rsidRPr="00EA106F">
        <w:t xml:space="preserve"> </w:t>
      </w:r>
      <w:r w:rsidRPr="00EA106F">
        <w:t xml:space="preserve">,thus their </w:t>
      </w:r>
      <w:r w:rsidRPr="00EA106F">
        <w:t xml:space="preserve">functions and services </w:t>
      </w:r>
      <w:r w:rsidRPr="00EA106F">
        <w:fldChar w:fldCharType="begin" w:fldLock="1"/>
      </w:r>
      <w:r w:rsidRPr="00EA106F">
        <w:instrText>ADDIN CSL_CITATION {"citationItems":[{"id":"ITEM-1","itemData":{"DOI":"10.1016/j.scitotenv.2020.137782","ISSN":"18791026","PMID":"32209235","abstract":"Climate change is a pervasive and growing global threat to biodiversity and ecosystems. Here, we present the most up-to-date assessment of climate change impacts on biodiversity, ecosystems, and ecosystem services in the U.S. and implications for natural resource management. We draw from the 4th National Climate Assessment to summarize observed and projected changes to ecosystems and biodiversity, explore linkages to important ecosystem services, and discuss associated challenges and opportunities for natural resource management. We find that species are responding to climate change through changes in morphology and behavior, phenology, and geographic range shifts, and these changes are mediated by plastic and evolutionary responses. Responses by species and populations, combined with direct effects of climate change on ecosystems (including more extreme events), are resulting in widespread changes in productivity, species interactions, vulnerability to biological invasions, and other emergent properties. Collectively, these impacts alter the benefits and services that natural ecosystems can provide to society. Although not all impacts are negative, even positive changes can require costly societal adjustments. Natural resource managers need proactive, flexible adaptation strategies that consider historical and future outlooks to minimize costs over the long term. Many organizations are beginning to explore these approaches, but implementation is not yet prevalent or systematic across the nation.","author":[{"dropping-particle":"","family":"Weiskopf","given":"Sarah R.","non-dropping-particle":"","parse-names":false,"suffix":""},{"dropping-particle":"","family":"Rubenstein","given":"Madeleine A.","non-dropping-particle":"","parse-names":false,"suffix":""},{"dropping-particle":"","family":"Crozier","given":"Lisa G.","non-dropping-particle":"","parse-names":false,"suffix":""},{"dropping-particle":"","family":"Gaichas","given":"Sarah","non-dropping-particle":"","parse-names":false,"suffix":""},{"dropping-particle":"","family":"Griffis","given":"Roger","non-dropping-particle":"","parse-names":false,"suffix":""},{"dropping-particle":"","family":"Halofsky","given":"Jessica E.","non-dropping-particle":"","parse-names":false,"suffix":""},{"dropping-particle":"","family":"Hyde","given":"Kimberly J.W.","non-dropping-particle":"","parse-names":false,"suffix":""},{"dropping-particle":"","family":"Morelli","given":"Toni Lyn","non-dropping-particle":"","parse-names":false,"suffix":""},{"dropping-particle":"","family":"Morisette","given":"Jeffrey T.","non-dropping-particle":"","parse-names":false,"suffix":""},{"dropping-particle":"","family":"Muñoz","given":"Roldan C.","non-dropping-particle":"","parse-names":false,"suffix":""},{"dropping-particle":"","family":"Pershing","given":"Andrew J.","non-dropping-particle":"","parse-names":false,"suffix":""},{"dropping-particle":"","family":"Peterson","given":"David L.","non-dropping-particle":"","parse-names":false,"suffix":""},{"dropping-particle":"","family":"Poudel","given":"Rajendra","non-dropping-particle":"","parse-names":false,"suffix":""},{"dropping-particle":"","family":"Staudinger","given":"Michelle D.","non-dropping-particle":"","parse-names":false,"suffix":""},{"dropping-particle":"","family":"Sutton-Grier","given":"Ariana E.","non-dropping-particle":"","parse-names":false,"suffix":""},{"dropping-particle":"","family":"Thompson","given":"Laura","non-dropping-particle":"","parse-names":false,"suffix":""},{"dropping-particle":"","family":"Vose","given":"James","non-dropping-particle":"","parse-names":false,"suffix":""},{"dropping-particle":"","family":"Weltzin","given":"Jake F.","non-dropping-particle":"","parse-names":false,"suffix":""},{"dropping-particle":"","family":"Whyte","given":"Kyle Powys","non-dropping-particle":"","parse-names":false,"suffix":""}],"container-title":"Science of the Total Environment","id":"ITEM-1","issue":"xxxx","issued":{"date-parts":[["2020"]]},"title":"Climate change effects on biodiversity, ecosystems, ecosystem services, and natural resource management in the United States","type":"article-journal","volume":"733"},"uris":["http://www.mendeley.com/documents/?uuid=d46fbd8d-de04-49d1-bc6a-e4f7d00610da"]}],"mendeley":{"formattedCitation":"(Weiskopf et al., 2020)","plainTextFormattedCitation":"(Weiskopf et al., 2020)","previouslyFormattedCitation":"(Weiskopf et al., 2020)"},"properties":{"noteIndex":0},"schema":"https://github.com/citation-style-language/schema/raw/master/csl-citation.json"}</w:instrText>
      </w:r>
      <w:r w:rsidRPr="00EA106F">
        <w:fldChar w:fldCharType="separate"/>
      </w:r>
      <w:r w:rsidRPr="00EA106F">
        <w:rPr>
          <w:noProof/>
        </w:rPr>
        <w:t>(</w:t>
      </w:r>
      <w:r w:rsidRPr="00EA106F">
        <w:rPr>
          <w:noProof/>
          <w:color w:val="00B0F0"/>
        </w:rPr>
        <w:t>Weiskopf et al., 2020</w:t>
      </w:r>
      <w:r w:rsidRPr="00EA106F">
        <w:rPr>
          <w:noProof/>
        </w:rPr>
        <w:t>)</w:t>
      </w:r>
      <w:r w:rsidRPr="00EA106F">
        <w:fldChar w:fldCharType="end"/>
      </w:r>
      <w:r w:rsidR="00A038A5" w:rsidRPr="00EA106F">
        <w:t xml:space="preserve">. </w:t>
      </w:r>
      <w:r w:rsidR="00D40D2A" w:rsidRPr="00EA106F">
        <w:t>While the effects of climate change are far-reaching, they are not evenly distributed</w:t>
      </w:r>
      <w:r w:rsidR="00FC095C" w:rsidRPr="00EA106F">
        <w:t xml:space="preserve"> </w:t>
      </w:r>
      <w:r w:rsidR="00D40D2A" w:rsidRPr="00EA106F">
        <w:fldChar w:fldCharType="begin" w:fldLock="1"/>
      </w:r>
      <w:r w:rsidR="00D40D2A" w:rsidRPr="00EA106F">
        <w:instrText>ADDIN CSL_CITATION {"citationItems":[{"id":"ITEM-1","itemData":{"DOI":"10.2307/1310891","ISSN":"00063568","author":[{"dropping-particle":"","family":"Crews","given":"David","non-dropping-particle":"","parse-names":false,"suffix":""}],"container-title":"BioScience","id":"ITEM-1","issue":"10","issued":{"date-parts":[["1988"]]},"page":"716-717","title":"Life History of Snakes Snakes: Ecology and Evolutionary Biology R. A. Siegel J. T. Collins S. S. Novak","type":"article-journal","volume":"38"},"uris":["http://www.mendeley.com/documents/?uuid=7c114c07-2ec6-4bd9-b927-18b199fae5d7"]}],"mendeley":{"formattedCitation":"(Crews, 1988)","plainTextFormattedCitation":"(Crews, 1988)","previouslyFormattedCitation":"(Crews, 1988)"},"properties":{"noteIndex":0},"schema":"https://github.com/citation-style-language/schema/raw/master/csl-citation.json"}</w:instrText>
      </w:r>
      <w:r w:rsidR="00D40D2A" w:rsidRPr="00EA106F">
        <w:fldChar w:fldCharType="separate"/>
      </w:r>
      <w:r w:rsidR="00D40D2A" w:rsidRPr="00EA106F">
        <w:rPr>
          <w:noProof/>
        </w:rPr>
        <w:t>(</w:t>
      </w:r>
      <w:r w:rsidR="00D40D2A" w:rsidRPr="00EA106F">
        <w:rPr>
          <w:noProof/>
          <w:color w:val="00B0F0"/>
        </w:rPr>
        <w:t>Crews, 1988</w:t>
      </w:r>
      <w:r w:rsidR="00D40D2A" w:rsidRPr="00EA106F">
        <w:rPr>
          <w:noProof/>
        </w:rPr>
        <w:t>)</w:t>
      </w:r>
      <w:r w:rsidR="00D40D2A" w:rsidRPr="00EA106F">
        <w:fldChar w:fldCharType="end"/>
      </w:r>
      <w:r w:rsidR="00D40D2A" w:rsidRPr="00EA106F">
        <w:t>. This is particularly true for vipers, as many species have already shown sensitivity to changes in temperature and precipitation patterns</w:t>
      </w:r>
      <w:r w:rsidR="00D40D2A" w:rsidRPr="00EA106F">
        <w:fldChar w:fldCharType="begin" w:fldLock="1"/>
      </w:r>
      <w:r w:rsidR="008D3040" w:rsidRPr="00EA106F">
        <w:instrText>ADDIN CSL_CITATION {"citationItems":[{"id":"ITEM-1","itemData":{"DOI":"10.1007/s00267-015-0600-3","ISSN":"14321009","PMID":"26289351","abstract":"It is unclear whether the distributions of snakes have changed in association with climate change over the past years. We detected the distribution changes of snakes over the past 50 years and determined whether the changes could be attributed to recent climate change in China. Long-term records of the distribution of nine snake species in China, grey relationship analysis, fuzzy sets classification techniques, the consistency index, and attributed methods were used. Over the past 50 years, the distributions of snake species have changed in multiple directions, primarily shifting northwards, and most of the changes were related to the thermal index. Driven by climatic factors over the past 50 years, the distribution boundary and distribution centers of some species changed with the fluctuations. The observed and predicted changes in distribution were highly consistent for some snake species. The changes in the northern limits of distributions of nearly half of the species, as well as the southern and eastern limits, and the distribution centers of some snake species can be attributed to climate change.","author":[{"dropping-particle":"","family":"Wu","given":"Jianguo","non-dropping-particle":"","parse-names":false,"suffix":""}],"container-title":"Environmental Management","id":"ITEM-1","issue":"1","issued":{"date-parts":[["2016"]]},"page":"207-219","title":"Detecting and Attributing the Effects of Climate Change on the Distributions of Snake Species Over the Past 50 Years","type":"article-journal","volume":"57"},"uris":["http://www.mendeley.com/documents/?uuid=41319547-070f-4c95-b31a-6863a8852557"]}],"mendeley":{"formattedCitation":"(Wu, 2016)","plainTextFormattedCitation":"(Wu, 2016)","previouslyFormattedCitation":"(Wu, 2016)"},"properties":{"noteIndex":0},"schema":"https://github.com/citation-style-language/schema/raw/master/csl-citation.json"}</w:instrText>
      </w:r>
      <w:r w:rsidR="00D40D2A" w:rsidRPr="00EA106F">
        <w:fldChar w:fldCharType="separate"/>
      </w:r>
      <w:r w:rsidR="00D40D2A" w:rsidRPr="00EA106F">
        <w:rPr>
          <w:noProof/>
        </w:rPr>
        <w:t>(</w:t>
      </w:r>
      <w:r w:rsidR="00D40D2A" w:rsidRPr="00EA106F">
        <w:rPr>
          <w:noProof/>
          <w:color w:val="00B0F0"/>
        </w:rPr>
        <w:t>Wu, 2016</w:t>
      </w:r>
      <w:r w:rsidR="00D40D2A" w:rsidRPr="00EA106F">
        <w:rPr>
          <w:noProof/>
        </w:rPr>
        <w:t>)</w:t>
      </w:r>
      <w:r w:rsidR="00D40D2A" w:rsidRPr="00EA106F">
        <w:fldChar w:fldCharType="end"/>
      </w:r>
      <w:r w:rsidR="00A038A5" w:rsidRPr="00EA106F">
        <w:t xml:space="preserve">. </w:t>
      </w:r>
    </w:p>
    <w:p w14:paraId="32170463" w14:textId="77777777" w:rsidR="008D3040" w:rsidRPr="00EA106F" w:rsidRDefault="008D3040" w:rsidP="00A038A5">
      <w:pPr>
        <w:pStyle w:val="Textoindependiente"/>
      </w:pPr>
    </w:p>
    <w:p w14:paraId="76234445" w14:textId="6CF2D27A" w:rsidR="00E076E2" w:rsidRPr="00EA106F" w:rsidRDefault="00D40D2A">
      <w:pPr>
        <w:pStyle w:val="Textoindependiente"/>
      </w:pPr>
      <w:r w:rsidRPr="00EA106F">
        <w:t xml:space="preserve">Tropical and montane ecosystems are highly vulnerable to the impacts of climate change, according to research </w:t>
      </w:r>
      <w:r w:rsidR="001845CF" w:rsidRPr="00EA106F">
        <w:fldChar w:fldCharType="begin" w:fldLock="1"/>
      </w:r>
      <w:r w:rsidR="001845CF" w:rsidRPr="00EA106F">
        <w:instrText>ADDIN CSL_CITATION {"citationItems":[{"id":"ITEM-1","itemData":{"DOI":"10.1177/1940082916668007","ISSN":"19400829","abstract":"Tropical ecosystems are among the most vulnerable to climate change. Understanding climate impacts on these ecosystems is a primary challenge for policy makers, ecologists, and conservationists today.We analyzed the vulnerability of ecosystems in a very heterogeneous tropical region in southern Ecuador, selected because of its exceptional biodiversity and its ecosystem services provided to people of southern Ecuador and northern Peru. The vulnerability assessment focused on three components: exposure, sensitivity, and adaptive capacity. For the first two components, we identified stressors or drivers of change that negatively influence ecosystems. For the third component, we identified existing and potential buffers that reduce impacts. This process was developed in workshops and by expert elicitation. Representative Concentration Pathway (RCP) scenarios were used, considering RCP 2.6 and RCP 8.5 for a time horizon to 2050. Under the RCP 2.6 scenario, the components of overall vulnerability in the southern region of Ecuador showed very low to moderate vulnerability for most areas, particularly in semi-deciduous forest ecosystems, Amazon semi-deciduous forest, Amazon rainforest, and mangrove forests. These areas had high vulnerability under the RCP 8.5 scenario. A variety of conservation strategies (e.g., protected areas) were shown to increase the adaptive capacity of ecosystems and reduce their vulnerability. We therefore recommend improving these conservation initiatives in ecosystems like dry forests, where the greatest vulnerability is evident.","author":[{"dropping-particle":"","family":"Eguiguren","given":"Paúl Alexander","non-dropping-particle":"","parse-names":false,"suffix":""},{"dropping-particle":"","family":"Chamba","given":"Juan Armando Maita","non-dropping-particle":"","parse-names":false,"suffix":""},{"dropping-particle":"","family":"Aguirre Mendoza","given":"Nikolay Arturo","non-dropping-particle":"","parse-names":false,"suffix":""},{"dropping-particle":"","family":"Ojeda Luna","given":"Tatiana Lizbeth","non-dropping-particle":"","parse-names":false,"suffix":""},{"dropping-particle":"","family":"Samaniego Rojas","given":"Natalia Soledad","non-dropping-particle":"","parse-names":false,"suffix":""},{"dropping-particle":"","family":"Furniss","given":"Michael J.","non-dropping-particle":"","parse-names":false,"suffix":""},{"dropping-particle":"","family":"Howe","given":"Carol","non-dropping-particle":"","parse-names":false,"suffix":""},{"dropping-particle":"","family":"Aguirre Mendoza","given":"Zhofre Huberto","non-dropping-particle":"","parse-names":false,"suffix":""}],"container-title":"Tropical Conservation Science","id":"ITEM-1","issue":"4","issued":{"date-parts":[["2016"]]},"title":"Tropical ecosystems vulnerability to climate change in southern Ecuador","type":"article-journal","volume":"9"},"uris":["http://www.mendeley.com/documents/?uuid=67a314f8-8cff-47c2-b3ab-b79a29c60c78"]}],"mendeley":{"formattedCitation":"(Eguiguren et al., 2016)","plainTextFormattedCitation":"(Eguiguren et al., 2016)","previouslyFormattedCitation":"(Eguiguren et al., 2016)"},"properties":{"noteIndex":0},"schema":"https://github.com/citation-style-language/schema/raw/master/csl-citation.json"}</w:instrText>
      </w:r>
      <w:r w:rsidR="001845CF" w:rsidRPr="00EA106F">
        <w:fldChar w:fldCharType="separate"/>
      </w:r>
      <w:r w:rsidR="001845CF" w:rsidRPr="00EA106F">
        <w:rPr>
          <w:noProof/>
        </w:rPr>
        <w:t>(</w:t>
      </w:r>
      <w:r w:rsidR="001845CF" w:rsidRPr="00EA106F">
        <w:rPr>
          <w:noProof/>
          <w:color w:val="00B0F0"/>
        </w:rPr>
        <w:t>Eguiguren et al., 2016</w:t>
      </w:r>
      <w:r w:rsidR="001845CF" w:rsidRPr="00EA106F">
        <w:rPr>
          <w:noProof/>
        </w:rPr>
        <w:t>)</w:t>
      </w:r>
      <w:r w:rsidR="001845CF" w:rsidRPr="00EA106F">
        <w:fldChar w:fldCharType="end"/>
      </w:r>
      <w:r w:rsidR="007F411D" w:rsidRPr="00EA106F">
        <w:fldChar w:fldCharType="begin" w:fldLock="1"/>
      </w:r>
      <w:r w:rsidR="007F411D" w:rsidRPr="00EA106F">
        <w:instrText>ADDIN CSL_CITATION {"citationItems":[{"id":"ITEM-1","itemData":{"DOI":"10.1371/journal.pone.0063634","ISSN":"19326203","PMID":"23667651","abstract":"Observations and projections for mountain regions show a strong tendency towards upslope displacement of their biomes under future climate conditions. Because of their climatic and topographic heterogeneity, a more complex response is expected for biodiversity hotspots such as tropical mountain regions. This study analyzes potential changes in the distribution of biomes in the Tropical Andes and identifies target areas for conservation. Biome distribution models were developed using logistic regressions. These models were then coupled to an ensemble of 8 global climate models to project future distribution of the Andean biomes and their uncertainties. We analysed projected changes in extent and elevational range and identified regions most prone to change. Our results show a heterogeneous response to climate change. Although the wetter biomes exhibit an upslope displacement of both the upper and the lower boundaries as expected, most dry biomes tend to show downslope expansion. Despite important losses being projected for several biomes, projections suggest that between 74.8% and 83.1% of the current total Tropical Andes will remain stable, depending on the emission scenario and time horizon. Between 3.3% and 7.6% of the study area is projected to change, mostly towards an increase in vertical structure. For the remaining area (13.1%-17.4%), there is no agreement between model projections. These results challenge the common believe that climate change will lead to an upslope displacement of biome boundaries in mountain regions. Instead, our models project diverging responses, including downslope expansion and large areas projected to remain stable. Lastly, a significant part of the area expected to change is already affected by land use changes, which has important implications for management. This, and the inclusion of a comprehensive uncertainty analysis, will help to inform conservation strategies in the Tropical Andes, and to guide similar assessments for other tropical mountains. © 2013 Tovar et al.","author":[{"dropping-particle":"","family":"Tovar","given":"Carolina","non-dropping-particle":"","parse-names":false,"suffix":""},{"dropping-particle":"","family":"Arnillas","given":"Carlos Alberto","non-dropping-particle":"","parse-names":false,"suffix":""},{"dropping-particle":"","family":"Cuesta","given":"Francisco","non-dropping-particle":"","parse-names":false,"suffix":""},{"dropping-particle":"","family":"Buytaert","given":"Wouter","non-dropping-particle":"","parse-names":false,"suffix":""}],"container-title":"PLoS ONE","id":"ITEM-1","issue":"5","issued":{"date-parts":[["2013"]]},"title":"Diverging Responses of Tropical Andean Biomes under Future Climate Conditions","type":"article-journal","volume":"8"},"uris":["http://www.mendeley.com/documents/?uuid=7076485f-0c8d-4d51-8a63-3d18fed57359"]}],"mendeley":{"formattedCitation":"(Tovar et al., 2013)","plainTextFormattedCitation":"(Tovar et al., 2013)","previouslyFormattedCitation":"(Tovar et al., 2013)"},"properties":{"noteIndex":0},"schema":"https://github.com/citation-style-language/schema/raw/master/csl-citation.json"}</w:instrText>
      </w:r>
      <w:r w:rsidR="007F411D" w:rsidRPr="00EA106F">
        <w:fldChar w:fldCharType="separate"/>
      </w:r>
      <w:r w:rsidR="007F411D" w:rsidRPr="00EA106F">
        <w:rPr>
          <w:noProof/>
        </w:rPr>
        <w:t>(</w:t>
      </w:r>
      <w:r w:rsidR="007F411D" w:rsidRPr="00EA106F">
        <w:rPr>
          <w:noProof/>
          <w:color w:val="00B0F0"/>
        </w:rPr>
        <w:t>Tovar et al., 2013</w:t>
      </w:r>
      <w:r w:rsidR="007F411D" w:rsidRPr="00EA106F">
        <w:rPr>
          <w:noProof/>
        </w:rPr>
        <w:t>)</w:t>
      </w:r>
      <w:r w:rsidR="007F411D" w:rsidRPr="00EA106F">
        <w:fldChar w:fldCharType="end"/>
      </w:r>
      <w:r w:rsidR="008D3040" w:rsidRPr="00EA106F">
        <w:t xml:space="preserve"> </w:t>
      </w:r>
      <w:r w:rsidR="008D3040" w:rsidRPr="00EA106F">
        <w:fldChar w:fldCharType="begin" w:fldLock="1"/>
      </w:r>
      <w:r w:rsidR="00C477ED" w:rsidRPr="00EA106F">
        <w:instrText>ADDIN CSL_CITATION {"citationItems":[{"id":"ITEM-1","itemData":{"DOI":"10.1029/2020RG000730","ISSN":"19449208","abstract":"Quantifying rates of climate change in mountain regions is of considerable interest, not least because mountains are viewed as climate “hotspots” where change can anticipate or amplify what is occurring elsewhere. Accelerating mountain climate change has extensive environmental impacts, including depletion of snow/ice reserves, critical for the world's water supply. Whilst the concept of elevation-dependent warming (EDW), whereby warming rates are stratified by elevation, is widely accepted, no consistent EDW profile at the global scale has been identified. Past assessments have also neglected elevation-dependent changes in precipitation. In this comprehensive analysis, both in situ station temperature and precipitation data from mountain regions, and global gridded data sets (observations, reanalyses, and model hindcasts) are employed to examine the elevation dependency of temperature and precipitation changes since 1900. In situ observations in paired studies (using adjacent stations) show a tendency toward enhanced warming at higher elevations. However, when all mountain/lowland studies are pooled into two groups, no systematic difference in high versus low elevation group warming rates is found. Precipitation changes based on station data are inconsistent with no systematic contrast between mountain and lowland precipitation trends. Gridded data sets (CRU, GISTEMP, GPCC, ERA5, and CMIP5) show increased warming rates at higher elevations in some regions, but on a global scale there is no universal amplification of warming in mountains. Increases in mountain precipitation are weaker than for low elevations worldwide, meaning reduced elevation-dependency of precipitation, especially in midlatitudes. Agreement on elevation-dependent changes between gridded data sets is weak for temperature but stronger for precipitation.","author":[{"dropping-particle":"","family":"Pepin","given":"N. C.","non-dropping-particle":"","parse-names":false,"suffix":""},{"dropping-particle":"","family":"Arnone","given":"E.","non-dropping-particle":"","parse-names":false,"suffix":""},{"dropping-particle":"","family":"Gobiet","given":"A.","non-dropping-particle":"","parse-names":false,"suffix":""},{"dropping-particle":"","family":"Haslinger","given":"K.","non-dropping-particle":"","parse-names":false,"suffix":""},{"dropping-particle":"","family":"Kotlarski","given":"S.","non-dropping-particle":"","parse-names":false,"suffix":""},{"dropping-particle":"","family":"Notarnicola","given":"C.","non-dropping-particle":"","parse-names":false,"suffix":""},{"dropping-particle":"","family":"Palazzi","given":"E.","non-dropping-particle":"","parse-names":false,"suffix":""},{"dropping-particle":"","family":"Seibert","given":"P.","non-dropping-particle":"","parse-names":false,"suffix":""},{"dropping-particle":"","family":"Serafin","given":"S.","non-dropping-particle":"","parse-names":false,"suffix":""},{"dropping-particle":"","family":"Schöner","given":"W.","non-dropping-particle":"","parse-names":false,"suffix":""},{"dropping-particle":"","family":"Terzago","given":"S.","non-dropping-particle":"","parse-names":false,"suffix":""},{"dropping-particle":"","family":"Thornton","given":"J. M.","non-dropping-particle":"","parse-names":false,"suffix":""},{"dropping-particle":"","family":"Vuille","given":"M.","non-dropping-particle":"","parse-names":false,"suffix":""},{"dropping-particle":"","family":"Adler","given":"C.","non-dropping-particle":"","parse-names":false,"suffix":""}],"container-title":"Reviews of Geophysics","id":"ITEM-1","issue":"1","issued":{"date-parts":[["2022"]]},"page":"1-40","title":"Climate Changes and Their Elevational Patterns in the Mountains of the World","type":"article-journal","volume":"60"},"uris":["http://www.mendeley.com/documents/?uuid=6d7b3739-eaec-464f-89e6-b11046b68829"]}],"mendeley":{"formattedCitation":"(Pepin et al., 2022)","plainTextFormattedCitation":"(Pepin et al., 2022)","previouslyFormattedCitation":"(Pepin et al., 2022)"},"properties":{"noteIndex":0},"schema":"https://github.com/citation-style-language/schema/raw/master/csl-citation.json"}</w:instrText>
      </w:r>
      <w:r w:rsidR="008D3040" w:rsidRPr="00EA106F">
        <w:fldChar w:fldCharType="separate"/>
      </w:r>
      <w:r w:rsidR="008D3040" w:rsidRPr="00EA106F">
        <w:rPr>
          <w:noProof/>
        </w:rPr>
        <w:t>(</w:t>
      </w:r>
      <w:r w:rsidR="008D3040" w:rsidRPr="00EA106F">
        <w:rPr>
          <w:noProof/>
          <w:color w:val="00B0F0"/>
        </w:rPr>
        <w:t>Pepin et al., 2022</w:t>
      </w:r>
      <w:r w:rsidR="008D3040" w:rsidRPr="00EA106F">
        <w:rPr>
          <w:noProof/>
        </w:rPr>
        <w:t>)</w:t>
      </w:r>
      <w:r w:rsidR="008D3040" w:rsidRPr="00EA106F">
        <w:fldChar w:fldCharType="end"/>
      </w:r>
      <w:r w:rsidRPr="00EA106F">
        <w:t xml:space="preserve">. These ecosystems act as isolated islands that foster the development of endemic species, which are particularly vulnerable to climate change due to their limited ability to migrate and adapt </w:t>
      </w:r>
      <w:r w:rsidR="001845CF" w:rsidRPr="00EA106F">
        <w:fldChar w:fldCharType="begin" w:fldLock="1"/>
      </w:r>
      <w:r w:rsidR="007F411D" w:rsidRPr="00EA106F">
        <w:instrText>ADDIN CSL_CITATION {"citationItems":[{"id":"ITEM-1","itemData":{"ISBN":"9788599875063","abstract":"Información relevante sobre los Andes Tropicales, varios papers.","author":[{"dropping-particle":"","family":"Herzog","given":"S.","non-dropping-particle":"","parse-names":false,"suffix":""},{"dropping-particle":"","family":"Martínez","given":"R.","non-dropping-particle":"","parse-names":false,"suffix":""},{"dropping-particle":"","family":"Jorgensen","given":"P.M.","non-dropping-particle":"","parse-names":false,"suffix":""},{"dropping-particle":"","family":"Tiessen","given":"H.","non-dropping-particle":"","parse-names":false,"suffix":""}],"container-title":"Cambio Climático y Biodiversidad en los Andes Tropicales","id":"ITEM-1","issued":{"date-parts":[["2012"]]},"number-of-pages":"426","title":"Cambio Climático y Biodiversidad en los Andes Tropicales","type":"book"},"uris":["http://www.mendeley.com/documents/?uuid=ea9afbe6-d15f-4151-849f-6cd09013d660"]}],"mendeley":{"formattedCitation":"(Herzog et al., 2012)","plainTextFormattedCitation":"(Herzog et al., 2012)","previouslyFormattedCitation":"(Herzog et al., 2012)"},"properties":{"noteIndex":0},"schema":"https://github.com/citation-style-language/schema/raw/master/csl-citation.json"}</w:instrText>
      </w:r>
      <w:r w:rsidR="001845CF" w:rsidRPr="00EA106F">
        <w:fldChar w:fldCharType="separate"/>
      </w:r>
      <w:r w:rsidR="001845CF" w:rsidRPr="00EA106F">
        <w:rPr>
          <w:noProof/>
        </w:rPr>
        <w:t>(</w:t>
      </w:r>
      <w:r w:rsidR="001845CF" w:rsidRPr="00EA106F">
        <w:rPr>
          <w:noProof/>
          <w:color w:val="00B0F0"/>
        </w:rPr>
        <w:t>Herzog et al., 2012</w:t>
      </w:r>
      <w:r w:rsidR="001845CF" w:rsidRPr="00EA106F">
        <w:rPr>
          <w:noProof/>
        </w:rPr>
        <w:t>)</w:t>
      </w:r>
      <w:r w:rsidR="001845CF" w:rsidRPr="00EA106F">
        <w:fldChar w:fldCharType="end"/>
      </w:r>
      <w:r w:rsidR="001845CF" w:rsidRPr="00EA106F">
        <w:t>.</w:t>
      </w:r>
      <w:r w:rsidRPr="00EA106F">
        <w:t xml:space="preserve"> </w:t>
      </w:r>
    </w:p>
    <w:p w14:paraId="249504AC" w14:textId="77777777" w:rsidR="00AA784E" w:rsidRPr="00EA106F" w:rsidRDefault="00AA784E" w:rsidP="00AA784E">
      <w:pPr>
        <w:pStyle w:val="Textoindependiente"/>
      </w:pPr>
    </w:p>
    <w:p w14:paraId="03E106FD" w14:textId="26EE74EF" w:rsidR="00AA784E" w:rsidRPr="00EA106F" w:rsidRDefault="00AA784E" w:rsidP="00AA784E">
      <w:pPr>
        <w:pStyle w:val="Textoindependiente"/>
      </w:pPr>
      <w:r w:rsidRPr="00EA106F">
        <w:t xml:space="preserve">The actual or potential geographic distribution of a species can be characterized in terms of suitable environmental conditions modeled in </w:t>
      </w:r>
      <w:r w:rsidR="00A01C7E" w:rsidRPr="00EA106F">
        <w:t>an</w:t>
      </w:r>
      <w:r w:rsidRPr="00EA106F">
        <w:t xml:space="preserve"> ecological space from its occurrence data, and then identify where these environments are distributed in a geographic space. For this type of model, two types of input data are required: 1) geo-referenced occurrence records of the species</w:t>
      </w:r>
      <w:r w:rsidR="00A01C7E" w:rsidRPr="00EA106F">
        <w:t>, and</w:t>
      </w:r>
      <w:r w:rsidRPr="00EA106F">
        <w:t xml:space="preserve"> 2) a set of environmental </w:t>
      </w:r>
      <w:r w:rsidR="00E56AD5" w:rsidRPr="00EA106F">
        <w:t>variables. This process is formally known as Ecological niche modeling(ENM)</w:t>
      </w:r>
      <w:r w:rsidR="00800D75" w:rsidRPr="00EA106F">
        <w:fldChar w:fldCharType="begin" w:fldLock="1"/>
      </w:r>
      <w:r w:rsidR="0031565D" w:rsidRPr="00EA106F">
        <w:instrText>ADDIN CSL_CITATION {"citationItems":[{"id":"ITEM-1","itemData":{"DOI":"10.1111/j.1600-0587.2009.06074.x","ISSN":"09067590","abstract":"Statistical modeling of areas of distribution of species by correlative analysis of the environmental features of known presences has become widespread. However, to a large degree, the logic and the functioning of many of these applications remain obscure, not only due to the fact that some of the modeling methods are intrinsically complex (neural networks, genetic algorithms, generalized additive models, for example), but mainly because the role of other ecological processes affecting the species distributions sometimes is not explicitly stated. Resorting to fundamental principles of population ecology, a scheme of analysis based on separation of three factors affecting species distributions (environment, biotic interactions and movements) is used to clarify some results of niche modeling exercises. The area of distribution of a virtual species which was generated by both environmental and biotic factors serves to illustrate the possibility that, at coarse resolutions, the distribution can be approximately recovered using only information about the environmental factors and ignoring the biotic interactions. Finally, information on the distribution of a butterfly species, Baronia brevicornis, is used to illustrate the importance of interpreting the results of niche models by including hypothesis about one class of movements. The results clarify the roles of the three factors in interpreting the results of using correlative approaches to modeling species distributions or their niches. © 2010 The Author. Journal compilation © 2010 Ecography.","author":[{"dropping-particle":"","family":"Soberón","given":"J","non-dropping-particle":"","parse-names":false,"suffix":""}],"container-title":"Ecography","id":"ITEM-1","issue":"1","issued":{"date-parts":[["2010"]]},"page":"159-167","title":"Niche and area of distribution modeling: A population ecology perspective","type":"article-journal","volume":"33"},"uris":["http://www.mendeley.com/documents/?uuid=3f9a7e6a-5ad5-4697-8310-9bbb2a03ba1a"]}],"mendeley":{"formattedCitation":"(Soberón, 2010)","plainTextFormattedCitation":"(Soberón, 2010)","previouslyFormattedCitation":"(Soberón, 2010)"},"properties":{"noteIndex":0},"schema":"https://github.com/citation-style-language/schema/raw/master/csl-citation.json"}</w:instrText>
      </w:r>
      <w:r w:rsidR="00800D75" w:rsidRPr="00EA106F">
        <w:fldChar w:fldCharType="separate"/>
      </w:r>
      <w:r w:rsidR="0031565D" w:rsidRPr="00EA106F">
        <w:rPr>
          <w:noProof/>
        </w:rPr>
        <w:t>(</w:t>
      </w:r>
      <w:r w:rsidR="0031565D" w:rsidRPr="00EA106F">
        <w:rPr>
          <w:noProof/>
          <w:color w:val="00B0F0"/>
        </w:rPr>
        <w:t>Soberón, 2010</w:t>
      </w:r>
      <w:r w:rsidR="0031565D" w:rsidRPr="00EA106F">
        <w:rPr>
          <w:noProof/>
        </w:rPr>
        <w:t>)</w:t>
      </w:r>
      <w:r w:rsidR="00800D75" w:rsidRPr="00EA106F">
        <w:fldChar w:fldCharType="end"/>
      </w:r>
      <w:r w:rsidRPr="00EA106F">
        <w:t xml:space="preserve"> </w:t>
      </w:r>
      <w:r w:rsidR="00246FEF" w:rsidRPr="00EA106F">
        <w:t xml:space="preserve">The presence of </w:t>
      </w:r>
      <w:r w:rsidR="009A6CEF" w:rsidRPr="00EA106F">
        <w:t>a</w:t>
      </w:r>
      <w:r w:rsidR="00246FEF" w:rsidRPr="00EA106F">
        <w:t xml:space="preserve"> species </w:t>
      </w:r>
      <w:r w:rsidR="00A01C7E" w:rsidRPr="00EA106F">
        <w:t>in</w:t>
      </w:r>
      <w:r w:rsidR="00246FEF" w:rsidRPr="00EA106F">
        <w:t xml:space="preserve"> the geographical space can be explained b</w:t>
      </w:r>
      <w:r w:rsidR="009A6CEF" w:rsidRPr="00EA106F">
        <w:t xml:space="preserve">y the interaction between the </w:t>
      </w:r>
      <w:r w:rsidR="00246FEF" w:rsidRPr="00EA106F">
        <w:t xml:space="preserve"> </w:t>
      </w:r>
      <w:r w:rsidR="009A6CEF" w:rsidRPr="00EA106F">
        <w:t xml:space="preserve">3 factors in the BAM model proposed by </w:t>
      </w:r>
      <w:proofErr w:type="spellStart"/>
      <w:r w:rsidR="009A6CEF" w:rsidRPr="00EA106F">
        <w:t>soberon</w:t>
      </w:r>
      <w:proofErr w:type="spellEnd"/>
      <w:r w:rsidR="009A6CEF" w:rsidRPr="00EA106F">
        <w:t xml:space="preserve">  </w:t>
      </w:r>
      <w:r w:rsidR="00800D75" w:rsidRPr="00EA106F">
        <w:fldChar w:fldCharType="begin" w:fldLock="1"/>
      </w:r>
      <w:r w:rsidR="0031565D" w:rsidRPr="00EA106F">
        <w:instrText>ADDIN CSL_CITATION {"citationItems":[{"id":"ITEM-1","itemData":{"DOI":"10.1002/pssc.200778935","ISSN":"18626351","abstract":"This work aims at establishing the influence of different phosphor-precursors on the electrical properties of 90%SiO2-10%P 2O5 (%mol) thin films prepared by sol-gel method from triethylphosphate, triethylphosphite and phosphoric acid precursors. Glass and respectively ITO-coated glass were used as substrates. The films were annealed at 200 °C and respectively 500 °C. For all selected precursors the results show that the conduction in the phosphate glass films decreases with increasing annealing temperature, giving thus evidence of a reduced release- and transfer-activity of protons within the films. The activation energy of the conduction process takes values in the range 0.033-0.04 eV. The correlation between the electrical properties and optical and structural data is also discussed. © 2008 Wiley-VCH Verlag GmbH &amp; Co. KGaA.","author":[{"dropping-particle":"","family":"Soberón","given":"J.","non-dropping-particle":"","parse-names":false,"suffix":""},{"dropping-particle":"","family":"Peterson","given":"A.","non-dropping-particle":"","parse-names":false,"suffix":""}],"container-title":"Biodiversity Informatics","id":"ITEM-1","issue":"10","issued":{"date-parts":[["2008"]]},"page":"3392-3396","title":"INTERPRETATION OF MODELS OF FUNDAMENTAL ECOLOGICAL NICHES AND SPECIES’ DISTRIBUTIONAL AREAS","type":"article-journal","volume":"5"},"uris":["http://www.mendeley.com/documents/?uuid=3dfc604f-2225-40f8-b1c7-4cf77ad0a043"]}],"mendeley":{"formattedCitation":"(Soberón &amp; Peterson, 2008)","plainTextFormattedCitation":"(Soberón &amp; Peterson, 2008)","previouslyFormattedCitation":"(Soberón &amp; Peterson, 2008)"},"properties":{"noteIndex":0},"schema":"https://github.com/citation-style-language/schema/raw/master/csl-citation.json"}</w:instrText>
      </w:r>
      <w:r w:rsidR="00800D75" w:rsidRPr="00EA106F">
        <w:fldChar w:fldCharType="separate"/>
      </w:r>
      <w:r w:rsidR="0031565D" w:rsidRPr="00EA106F">
        <w:rPr>
          <w:noProof/>
        </w:rPr>
        <w:t>(</w:t>
      </w:r>
      <w:r w:rsidR="0031565D" w:rsidRPr="00EA106F">
        <w:rPr>
          <w:noProof/>
          <w:color w:val="00B0F0"/>
        </w:rPr>
        <w:t>Soberón &amp; Peterson, 2008</w:t>
      </w:r>
      <w:r w:rsidR="0031565D" w:rsidRPr="00EA106F">
        <w:rPr>
          <w:noProof/>
        </w:rPr>
        <w:t>)</w:t>
      </w:r>
      <w:r w:rsidR="00800D75" w:rsidRPr="00EA106F">
        <w:fldChar w:fldCharType="end"/>
      </w:r>
      <w:r w:rsidR="00E56AD5" w:rsidRPr="00EA106F">
        <w:t xml:space="preserve">. </w:t>
      </w:r>
      <w:r w:rsidRPr="00EA106F">
        <w:t>However, there are several reasons why a species may not occupy environmentally suitable areas</w:t>
      </w:r>
      <w:r w:rsidR="004B6128" w:rsidRPr="00EA106F">
        <w:t>(A)</w:t>
      </w:r>
      <w:r w:rsidRPr="00EA106F">
        <w:t xml:space="preserve">, such as geographic barriers </w:t>
      </w:r>
      <w:r w:rsidR="004B6128" w:rsidRPr="00EA106F">
        <w:t>(M)</w:t>
      </w:r>
      <w:r w:rsidRPr="00EA106F">
        <w:t xml:space="preserve">that limit dispersal in the area of biogeographic accessibility, or biological interactions </w:t>
      </w:r>
      <w:r w:rsidR="004B6128" w:rsidRPr="00EA106F">
        <w:t>(B)</w:t>
      </w:r>
      <w:r w:rsidRPr="00EA106F">
        <w:t>such</w:t>
      </w:r>
      <w:r w:rsidR="00A01C7E" w:rsidRPr="00EA106F">
        <w:t xml:space="preserve"> </w:t>
      </w:r>
      <w:r w:rsidRPr="00EA106F">
        <w:t xml:space="preserve">as </w:t>
      </w:r>
      <w:r w:rsidR="00A01C7E" w:rsidRPr="00EA106F">
        <w:t>competition</w:t>
      </w:r>
      <w:r w:rsidRPr="00EA106F">
        <w:t xml:space="preserve"> for resources</w:t>
      </w:r>
      <w:r w:rsidR="00A93AE7" w:rsidRPr="00EA106F">
        <w:fldChar w:fldCharType="begin" w:fldLock="1"/>
      </w:r>
      <w:r w:rsidR="00A83C7B" w:rsidRPr="00EA106F">
        <w:instrText>ADDIN CSL_CITATION {"citationItems":[{"id":"ITEM-1","itemData":{"author":[{"dropping-particle":"","family":"Pearson","given":"Richard G","non-dropping-particle":"","parse-names":false,"suffix":""}],"container-title":"in Conservation","id":"ITEM-1","issued":{"date-parts":[["2010"]]},"page":"54-89","title":"Network of Conservation Educators &amp; Practitioners Species' Distribution Modeling for Conservation Educators and Practitioners","type":"article-journal","volume":"3"},"uris":["http://www.mendeley.com/documents/?uuid=41b5051a-4dbc-4c01-9a78-fbd49e2af1a4"]}],"mendeley":{"formattedCitation":"(Pearson, 2010)","plainTextFormattedCitation":"(Pearson, 2010)","previouslyFormattedCitation":"(Pearson, 2010)"},"properties":{"noteIndex":0},"schema":"https://github.com/citation-style-language/schema/raw/master/csl-citation.json"}</w:instrText>
      </w:r>
      <w:r w:rsidR="00A93AE7" w:rsidRPr="00EA106F">
        <w:fldChar w:fldCharType="separate"/>
      </w:r>
      <w:r w:rsidR="00A93AE7" w:rsidRPr="00EA106F">
        <w:rPr>
          <w:noProof/>
        </w:rPr>
        <w:t>(</w:t>
      </w:r>
      <w:r w:rsidR="00A93AE7" w:rsidRPr="00EA106F">
        <w:rPr>
          <w:noProof/>
          <w:color w:val="00B0F0"/>
        </w:rPr>
        <w:t>Pearson, 2010</w:t>
      </w:r>
      <w:r w:rsidR="00A93AE7" w:rsidRPr="00EA106F">
        <w:rPr>
          <w:noProof/>
        </w:rPr>
        <w:t>)</w:t>
      </w:r>
      <w:r w:rsidR="00A93AE7" w:rsidRPr="00EA106F">
        <w:fldChar w:fldCharType="end"/>
      </w:r>
      <w:r w:rsidRPr="00EA106F">
        <w:t>.</w:t>
      </w:r>
      <w:r w:rsidR="00E56AD5" w:rsidRPr="00EA106F">
        <w:t xml:space="preserve"> Given that the geographical scale,</w:t>
      </w:r>
      <w:r w:rsidR="00A01C7E" w:rsidRPr="00EA106F">
        <w:t xml:space="preserve"> </w:t>
      </w:r>
      <w:r w:rsidR="00E56AD5" w:rsidRPr="00EA106F">
        <w:t>in which we will be working, is broad</w:t>
      </w:r>
      <w:r w:rsidR="00A64CB9" w:rsidRPr="00EA106F">
        <w:t xml:space="preserve"> </w:t>
      </w:r>
      <w:r w:rsidR="00E56AD5" w:rsidRPr="00EA106F">
        <w:t>the variables inside the B region of the BAM model can be explained by the variables found in the A region</w:t>
      </w:r>
      <w:r w:rsidR="00E56AD5" w:rsidRPr="00EA106F">
        <w:rPr>
          <w:highlight w:val="yellow"/>
        </w:rPr>
        <w:t>.</w:t>
      </w:r>
      <w:r w:rsidR="00800D75" w:rsidRPr="00EA106F">
        <w:fldChar w:fldCharType="begin" w:fldLock="1"/>
      </w:r>
      <w:r w:rsidR="00AD268D" w:rsidRPr="00EA106F">
        <w:instrText>ADDIN CSL_CITATION {"citationItems":[{"id":"ITEM-1","itemData":{"DOI":"10.1016/j.ecolmodel.2011.02.011","ISSN":"03043800","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 © 2011 Elsevier B.V.","author":[{"dropping-particle":"","family":"Barve","given":"Narayani","non-dropping-particle":"","parse-names":false,"suffix":""},{"dropping-particle":"","family":"Barve","given":"Vijay","non-dropping-particle":"","parse-names":false,"suffix":""},{"dropping-particle":"","family":"Jiménez-Valverde","given":"Alberto","non-dropping-particle":"","parse-names":false,"suffix":""},{"dropping-particle":"","family":"Lira-Noriega","given":"Andrés","non-dropping-particle":"","parse-names":false,"suffix":""},{"dropping-particle":"","family":"Maher","given":"Sean P.","non-dropping-particle":"","parse-names":false,"suffix":""},{"dropping-particle":"","family":"Peterson","given":"A. Townsend","non-dropping-particle":"","parse-names":false,"suffix":""},{"dropping-particle":"","family":"Soberón","given":"Jorge","non-dropping-particle":"","parse-names":false,"suffix":""},{"dropping-particle":"","family":"Villalobos","given":"Fabricio","non-dropping-particle":"","parse-names":false,"suffix":""}],"container-title":"Ecological Modelling","id":"ITEM-1","issue":"11","issued":{"date-parts":[["2011"]]},"page":"1810-1819","publisher":"Elsevier B.V.","title":"The crucial role of the accessible area in ecological niche modeling and species distribution modeling","type":"article-journal","volume":"222"},"uris":["http://www.mendeley.com/documents/?uuid=319f5628-1513-4836-bf9e-35810b8acf95"]}],"mendeley":{"formattedCitation":"(Barve et al., 2011)","plainTextFormattedCitation":"(Barve et al., 2011)","previouslyFormattedCitation":"(Barve et al., 2011)"},"properties":{"noteIndex":0},"schema":"https://github.com/citation-style-language/schema/raw/master/csl-citation.json"}</w:instrText>
      </w:r>
      <w:r w:rsidR="00800D75" w:rsidRPr="00EA106F">
        <w:fldChar w:fldCharType="separate"/>
      </w:r>
      <w:r w:rsidR="00800D75" w:rsidRPr="00EA106F">
        <w:rPr>
          <w:noProof/>
        </w:rPr>
        <w:t>(</w:t>
      </w:r>
      <w:r w:rsidR="00800D75" w:rsidRPr="00EA106F">
        <w:rPr>
          <w:noProof/>
          <w:color w:val="00B0F0"/>
        </w:rPr>
        <w:t>Barve et al., 2011</w:t>
      </w:r>
      <w:r w:rsidR="00800D75" w:rsidRPr="00EA106F">
        <w:rPr>
          <w:noProof/>
        </w:rPr>
        <w:t>)</w:t>
      </w:r>
      <w:r w:rsidR="00800D75" w:rsidRPr="00EA106F">
        <w:fldChar w:fldCharType="end"/>
      </w:r>
    </w:p>
    <w:p w14:paraId="6AD5DCD8" w14:textId="77777777" w:rsidR="00AA784E" w:rsidRPr="00EA106F" w:rsidRDefault="00AA784E" w:rsidP="00AA784E">
      <w:pPr>
        <w:pStyle w:val="Textoindependiente"/>
      </w:pPr>
    </w:p>
    <w:p w14:paraId="0F4F2910" w14:textId="66141DC7" w:rsidR="00AA784E" w:rsidRPr="00EA106F" w:rsidRDefault="00AA784E" w:rsidP="00AA784E">
      <w:pPr>
        <w:pStyle w:val="Textoindependiente"/>
      </w:pPr>
      <w:r w:rsidRPr="00EA106F">
        <w:t>Models that predict potential species distribution are a key tool for conservation biogeography, as they allow us to direct fundamental efforts in the conservation, planning</w:t>
      </w:r>
      <w:r w:rsidR="00A64CB9" w:rsidRPr="00EA106F">
        <w:t>,</w:t>
      </w:r>
      <w:r w:rsidRPr="00EA106F">
        <w:t xml:space="preserve"> and management of biodiversity </w:t>
      </w:r>
      <w:r w:rsidR="00A83C7B" w:rsidRPr="00EA106F">
        <w:fldChar w:fldCharType="begin" w:fldLock="1"/>
      </w:r>
      <w:r w:rsidR="00A83C7B" w:rsidRPr="00EA106F">
        <w:instrText>ADDIN CSL_CITATION {"citationItems":[{"id":"ITEM-1","itemData":{"DOI":"10.1111/j.1523-1739.2009.01432.x","ISSN":"08888892","PMID":"20345399","abstract":"One of the most important tools in conservation biology is information on the geographic distribution of species and the variables determining those patterns. We used maximum-entropy niche modeling to run distribution models for 222 amphibian and 371 reptile species (49% endemics and 27% threatened) for which we had 34,619 single geographic records. The planning region is in southeastern Mexico, is 20% of the country's area, includes 80% of the country's herpetofauna, and lacks an adequate protected-area system. We used probabilistic data to build distribution models of herpetofauna for use in prioritizing conservation areas for three target groups (all species and threatened and endemic species). The accuracy of species-distribution models was better for endemic and threatened species than it was for all species. Forty-seven percent of the region has been deforested and additional conservation areas with 13.7% to 88.6% more native vegetation (76% to 96% of the areas are outside the current protected-area system) are needed. There was overlap in 26 of the main selected areas in the conservation-area network prioritized to preserve the target groups, and for all three target groups the proportion of vegetation types needed for their conservation was constant: 30% pine and oak forests, 22% tropical evergreen forest, 17% low deciduous forest, and 8% montane cloud forests. The fact that different groups of species require the same proportion of habitat types suggests that the pine and oak forests support the highest proportion of endemic and threatened species and should therefore be given priority over other types of vegetation for inclusion in the protected areas of southeastern Mexico. ©2010 Society for Conservation Biology.","author":[{"dropping-particle":"","family":"Urbina","given":"Nicolás","non-dropping-particle":"","parse-names":false,"suffix":""},{"dropping-particle":"","family":"Flores","given":"Oscar","non-dropping-particle":"","parse-names":false,"suffix":""}],"container-title":"Conservation Biology","id":"ITEM-1","issue":"4","issued":{"date-parts":[["2010"]]},"page":"1031-1041","title":"Ecological-niche modeling and prioritization of conservation-area networks for Mexican herpetofauna","type":"article-journal","volume":"24"},"uris":["http://www.mendeley.com/documents/?uuid=160e520c-f7bd-4e1a-947a-a0a9eae7c36a"]}],"mendeley":{"formattedCitation":"(Urbina &amp; Flores, 2010)","plainTextFormattedCitation":"(Urbina &amp; Flores, 2010)","previouslyFormattedCitation":"(Urbina &amp; Flores, 2010)"},"properties":{"noteIndex":0},"schema":"https://github.com/citation-style-language/schema/raw/master/csl-citation.json"}</w:instrText>
      </w:r>
      <w:r w:rsidR="00A83C7B" w:rsidRPr="00EA106F">
        <w:fldChar w:fldCharType="separate"/>
      </w:r>
      <w:r w:rsidR="00A83C7B" w:rsidRPr="00EA106F">
        <w:rPr>
          <w:noProof/>
        </w:rPr>
        <w:t>(</w:t>
      </w:r>
      <w:r w:rsidR="00A83C7B" w:rsidRPr="00EA106F">
        <w:rPr>
          <w:noProof/>
          <w:color w:val="00B0F0"/>
        </w:rPr>
        <w:t>Urbina &amp; Flores, 2010</w:t>
      </w:r>
      <w:r w:rsidR="00A83C7B" w:rsidRPr="00EA106F">
        <w:rPr>
          <w:noProof/>
        </w:rPr>
        <w:t>)</w:t>
      </w:r>
      <w:r w:rsidR="00A83C7B" w:rsidRPr="00EA106F">
        <w:fldChar w:fldCharType="end"/>
      </w:r>
      <w:r w:rsidR="00A83C7B" w:rsidRPr="00EA106F">
        <w:t xml:space="preserve"> </w:t>
      </w:r>
      <w:r w:rsidRPr="00EA106F">
        <w:t xml:space="preserve">. </w:t>
      </w:r>
    </w:p>
    <w:p w14:paraId="5F9D6354" w14:textId="7EC1C897" w:rsidR="00D412D1" w:rsidRPr="00EA106F" w:rsidRDefault="00D412D1" w:rsidP="00D412D1">
      <w:pPr>
        <w:pStyle w:val="Textoindependiente"/>
      </w:pPr>
    </w:p>
    <w:p w14:paraId="33F884BA" w14:textId="01479CA0" w:rsidR="00D412D1" w:rsidRPr="00EA106F" w:rsidRDefault="006674D0" w:rsidP="00D412D1">
      <w:pPr>
        <w:pStyle w:val="Textoindependiente"/>
      </w:pPr>
      <w:r w:rsidRPr="00EA106F">
        <w:t>B</w:t>
      </w:r>
      <w:r w:rsidR="00D412D1" w:rsidRPr="00EA106F">
        <w:t>iogeographical estimates of snake diversity would contribute to global and regional strategies for conservation</w:t>
      </w:r>
      <w:r w:rsidRPr="00EA106F">
        <w:t>. However,</w:t>
      </w:r>
      <w:r w:rsidR="00D412D1" w:rsidRPr="00EA106F">
        <w:t xml:space="preserve"> detailed data have not yet been compiled for the Neotropics, </w:t>
      </w:r>
      <w:r w:rsidR="00A64CB9" w:rsidRPr="00EA106F">
        <w:t>even though</w:t>
      </w:r>
      <w:r w:rsidR="00D412D1" w:rsidRPr="00EA106F">
        <w:t xml:space="preserve"> it comprises one of the richest herpetofauna in the world</w:t>
      </w:r>
      <w:r w:rsidR="00A76468" w:rsidRPr="00EA106F">
        <w:fldChar w:fldCharType="begin" w:fldLock="1"/>
      </w:r>
      <w:r w:rsidR="00A76468" w:rsidRPr="00EA106F">
        <w:instrText>ADDIN CSL_CITATION {"citationItems":[{"id":"ITEM-1","itemData":{"DOI":"10.1016/j.wem.2017.11.004","ISSN":"10806032","PMID":"29395962","abstract":"Introduction: Climate change has been scientifically documented, and its effects on wildlife have been prognosticated. We sought to predict the overall impact of climate change on venomous terrestrial species. We hypothesize that given the close relationship between terrestrial venomous species and climate, a changing global environment may result in increased species migration, geographical redistribution, and longer seasons for envenomation, which would have repercussions on human health. Methods: A retrospective analysis of environmental, ecological, and medical literature was performed with a focus on climate change, toxinology, and future modeling specific to venomous terrestrial creatures. Species included venomous reptiles, snakes, arthropods, spiders, and Hymenoptera (ants and bees). Animals that are vectors of hemorrhagic infectious disease (eg, mosquitos, ticks) were excluded. Results: Our review of the literature indicates that changes to climatic norms will have a potentially dramatic effect on terrestrial venomous creatures. Empirical evidence demonstrates that geographic distributions of many species have already shifted due to changing climatic conditions. Given that most terrestrial venomous species are ectotherms closely tied to ambient temperature, and that climate change is shifting temperature zones away from the equator, further significant distribution and population changes should be anticipated. For those species able to migrate to match the changing temperatures, new geographical locations may open. For those species with limited distribution capabilities, the rate of climate change may accelerate faster than species can adapt, causing population declines. Specifically, poisonous snakes and spiders will likely maintain their population numbers but will shift their geographic distribution to traditionally temperate zones more often inhabited by humans. Fire ants and Africanized honey bees are expected to have an expanded range distribution due to predicted warming trends. Human encounters with these types of creatures are likely to increase, resulting in potential human morbidity and mortality. Conclusions: Temperature extremes and changes to climatic norms may have a dramatic effect on venomous terrestrial species. As climate change affects the distribution, populations, and life histories of these organisms, the chance of encounters could be altered, thus affecting human health and the survivability of these creatures.","author":[{"dropping-particle":"","family":"Needleman","given":"Robert K.","non-dropping-particle":"","parse-names":false,"suffix":""},{"dropping-particle":"","family":"Neylan","given":"Isabelle P.","non-dropping-particle":"","parse-names":false,"suffix":""},{"dropping-particle":"","family":"Erickson","given":"Timothy","non-dropping-particle":"","parse-names":false,"suffix":""}],"container-title":"Wilderness and Environmental Medicine","id":"ITEM-1","issue":"2","issued":{"date-parts":[["2018"]]},"page":"226-238","publisher":"Elsevier Inc.","title":"Potential Environmental and Ecological Effects of Global Climate Change on Venomous Terrestrial Species in the Wilderness","type":"article-journal","volume":"29"},"uris":["http://www.mendeley.com/documents/?uuid=a1740c6e-36fa-4631-b8af-def89909cec4"]}],"mendeley":{"formattedCitation":"(Needleman et al., 2018)","plainTextFormattedCitation":"(Needleman et al., 2018)","previouslyFormattedCitation":"(Needleman et al., 2018)"},"properties":{"noteIndex":0},"schema":"https://github.com/citation-style-language/schema/raw/master/csl-citation.json"}</w:instrText>
      </w:r>
      <w:r w:rsidR="00A76468" w:rsidRPr="00EA106F">
        <w:fldChar w:fldCharType="separate"/>
      </w:r>
      <w:r w:rsidR="00A76468" w:rsidRPr="00EA106F">
        <w:rPr>
          <w:noProof/>
        </w:rPr>
        <w:t>(</w:t>
      </w:r>
      <w:r w:rsidR="00A76468" w:rsidRPr="00EA106F">
        <w:rPr>
          <w:noProof/>
          <w:color w:val="00B0F0"/>
        </w:rPr>
        <w:t>Needleman et al., 2018</w:t>
      </w:r>
      <w:r w:rsidR="00A76468" w:rsidRPr="00EA106F">
        <w:rPr>
          <w:noProof/>
        </w:rPr>
        <w:t>)</w:t>
      </w:r>
      <w:r w:rsidR="00A76468" w:rsidRPr="00EA106F">
        <w:fldChar w:fldCharType="end"/>
      </w:r>
      <w:r w:rsidR="00A76468" w:rsidRPr="00EA106F">
        <w:fldChar w:fldCharType="begin" w:fldLock="1"/>
      </w:r>
      <w:r w:rsidR="00A76468" w:rsidRPr="00EA106F">
        <w:instrText>ADDIN CSL_CITATION {"citationItems":[{"id":"ITEM-1","itemData":{"DOI":"10.1111/geb.12679","ISSN":"14668238","abstract":"Motivation: We generated a novel database of Neotropical snakes (one of the world's richest herpetofauna) combining the most comprehensive, manually compiled distribution dataset with publicly available data. We assess, for the first time, the diversity patterns for all Neotropical snakes as well as sampling density and sampling biases. Main types of variables contained: We compiled three databases of species occurrences: a dataset downloaded from the Global Biodiversity Information Facility (GBIF), a verified dataset built through taxonomic work and specialized literature, and a combined dataset comprising a cleaned version of the GBIF dataset merged with the verified dataset. Spatial location and grain: Neotropics, Behrmann projection equivalent to 1° × 1°. Time period: Specimens housed in museums during the last 150 years. Major taxa studied: Squamata: Serpentes. Software format: Geographical information system (GIS). Results: The combined dataset provides the most comprehensive distribution database for Neotropical snakes to date. It contains 147,515 records for 886 species across 12 families, representing 74% of all species of snakes, spanning 27 countries in the Americas. Species richness and phylogenetic diversity show overall similar patterns. Amazonia is the least sampled Neotropical region, whereas most well-sampled sites are located near large universities and scientific collections. We provide a list and updated maps of geographical distribution of all snake species surveyed. Main conclusions: The biodiversity metrics of Neotropical snakes reflect patterns previously documented for other vertebrates, suggesting that similar factors may determine the diversity of both ectothermic and endothermic animals. We suggest conservation strategies for high-diversity areas and sampling efforts be directed towards Amazonia and poorly known species.","author":[{"dropping-particle":"","family":"Guedes","given":"Thaís B.","non-dropping-particle":"","parse-names":false,"suffix":""},{"dropping-particle":"","family":"Sawaya","given":"Ricardo J.","non-dropping-particle":"","parse-names":false,"suffix":""},{"dropping-particle":"","family":"Zizka","given":"Alexander","non-dropping-particle":"","parse-names":false,"suffix":""},{"dropping-particle":"","family":"Laffan","given":"Shawn","non-dropping-particle":"","parse-names":false,"suffix":""},{"dropping-particle":"","family":"Faurby","given":"Søren","non-dropping-particle":"","parse-names":false,"suffix":""},{"dropping-particle":"","family":"Pyron","given":"R. Alexander","non-dropping-particle":"","parse-names":false,"suffix":""},{"dropping-particle":"","family":"Bérnils","given":"Renato S.","non-dropping-particle":"","parse-names":false,"suffix":""},{"dropping-particle":"","family":"Jansen","given":"Martin","non-dropping-particle":"","parse-names":false,"suffix":""},{"dropping-particle":"","family":"Passos","given":"Paulo","non-dropping-particle":"","parse-names":false,"suffix":""},{"dropping-particle":"","family":"Prudente","given":"Ana L.C.","non-dropping-particle":"","parse-names":false,"suffix":""},{"dropping-particle":"","family":"Cisneros-Heredia","given":"Diego F.","non-dropping-particle":"","parse-names":false,"suffix":""},{"dropping-particle":"","family":"Braz","given":"Henrique B.","non-dropping-particle":"","parse-names":false,"suffix":""},{"dropping-particle":"","family":"Nogueira","given":"Cristiano de C.","non-dropping-particle":"","parse-names":false,"suffix":""},{"dropping-particle":"","family":"Antonelli","given":"Alexandre","non-dropping-particle":"","parse-names":false,"suffix":""}],"container-title":"Global Ecology and Biogeography","id":"ITEM-1","issue":"1","issued":{"date-parts":[["2018"]]},"page":"14-21","title":"Patterns, biases and prospects in the distribution and diversity of Neotropical snakes","type":"article-journal","volume":"27"},"uris":["http://www.mendeley.com/documents/?uuid=db0a9782-b381-4ef6-a736-373776b8003d"]}],"mendeley":{"formattedCitation":"(Guedes et al., 2018)","plainTextFormattedCitation":"(Guedes et al., 2018)","previouslyFormattedCitation":"(Guedes et al., 2018)"},"properties":{"noteIndex":0},"schema":"https://github.com/citation-style-language/schema/raw/master/csl-citation.json"}</w:instrText>
      </w:r>
      <w:r w:rsidR="00A76468" w:rsidRPr="00EA106F">
        <w:fldChar w:fldCharType="separate"/>
      </w:r>
      <w:r w:rsidR="00A76468" w:rsidRPr="00EA106F">
        <w:rPr>
          <w:noProof/>
        </w:rPr>
        <w:t>(</w:t>
      </w:r>
      <w:r w:rsidR="00A76468" w:rsidRPr="00EA106F">
        <w:rPr>
          <w:noProof/>
          <w:color w:val="00B0F0"/>
        </w:rPr>
        <w:t>Guedes et al., 2018</w:t>
      </w:r>
      <w:r w:rsidR="00A76468" w:rsidRPr="00EA106F">
        <w:rPr>
          <w:noProof/>
        </w:rPr>
        <w:t>)</w:t>
      </w:r>
      <w:r w:rsidR="00A76468" w:rsidRPr="00EA106F">
        <w:fldChar w:fldCharType="end"/>
      </w:r>
      <w:r w:rsidR="00A76468" w:rsidRPr="00EA106F">
        <w:fldChar w:fldCharType="begin" w:fldLock="1"/>
      </w:r>
      <w:r w:rsidR="00165B5B" w:rsidRPr="00EA106F">
        <w:instrText>ADDIN CSL_CITATION {"citationItems":[{"id":"ITEM-1","itemData":{"DOI":"10.1038/s41597-022-01323-4","ISBN":"4159702201","abstract":"Beyond providing critical information to biologists, species distributions are useful for naturalists, curious citizens, and applied disciplines including conservation planning and medical intervention. Venomous snakes are one group that highlight the importance of having accurate information given their cosmopolitan distribution and medical significance. Envenomation by snakebite is considered a neglected tropical disease by the World Health Organization and venomous snake distributions are used to assess vulnerability to snakebite based on species occurrence and antivenom/healthcare accessibility. However, recent studies highlighted the need for updated fine-scale distributions of venomous snakes. Pitvipers (Viperidae: Crotalinae) are responsible for &gt;98% of snakebites in the New World. Therefore, to begin to address the need for updated fine-scale distributions, we created VenomMaps, a database and web application containing updated distribution maps and species distribution models for all species of New World pitvipers. With these distributions, biologists can better understand the biogeography and conservation status of this group, researchers can better assess vulnerability to snakebite, and medical professionals can easily discern species found in their area.","author":[{"dropping-particle":"","family":"Rautsaw","given":"Rhett M.","non-dropping-particle":"","parse-names":false,"suffix":""},{"dropping-particle":"","family":"Jiménez-Velázquez","given":"Gustavo","non-dropping-particle":"","parse-names":false,"suffix":""},{"dropping-particle":"","family":"Hofmann","given":"Erich P.","non-dropping-particle":"","parse-names":false,"suffix":""},{"dropping-particle":"V.","family":"Alencar","given":"Laura R.","non-dropping-particle":"","parse-names":false,"suffix":""},{"dropping-particle":"","family":"Grünwald","given":"Christoph I.","non-dropping-particle":"","parse-names":false,"suffix":""},{"dropping-particle":"","family":"Martins","given":"Marcio","non-dropping-particle":"","parse-names":false,"suffix":""},{"dropping-particle":"","family":"Carrasco","given":"Paola","non-dropping-particle":"","parse-names":false,"suffix":""},{"dropping-particle":"","family":"Doan","given":"Tiffany M.","non-dropping-particle":"","parse-names":false,"suffix":""},{"dropping-particle":"","family":"Parkinson","given":"Christopher L.","non-dropping-particle":"","parse-names":false,"suffix":""}],"container-title":"Scientific Data","id":"ITEM-1","issue":"1","issued":{"date-parts":[["2022"]]},"page":"1-9","title":"VenomMaps: Updated species distribution maps and models for New World pitvipers (Viperidae: Crotalinae)","type":"article-journal","volume":"9"},"uris":["http://www.mendeley.com/documents/?uuid=bf853749-6fac-41d7-b5e7-6845dd8e045f"]}],"mendeley":{"formattedCitation":"(Rautsaw et al., 2022)","plainTextFormattedCitation":"(Rautsaw et al., 2022)","previouslyFormattedCitation":"(Rautsaw et al., 2022)"},"properties":{"noteIndex":0},"schema":"https://github.com/citation-style-language/schema/raw/master/csl-citation.json"}</w:instrText>
      </w:r>
      <w:r w:rsidR="00A76468" w:rsidRPr="00EA106F">
        <w:fldChar w:fldCharType="separate"/>
      </w:r>
      <w:r w:rsidR="00A76468" w:rsidRPr="00EA106F">
        <w:rPr>
          <w:noProof/>
          <w:color w:val="00B0F0"/>
        </w:rPr>
        <w:t>(Rautsaw et al., 2022</w:t>
      </w:r>
      <w:r w:rsidR="00A76468" w:rsidRPr="00EA106F">
        <w:rPr>
          <w:noProof/>
        </w:rPr>
        <w:t>)</w:t>
      </w:r>
      <w:r w:rsidR="00A76468" w:rsidRPr="00EA106F">
        <w:fldChar w:fldCharType="end"/>
      </w:r>
      <w:r w:rsidR="00D412D1" w:rsidRPr="00EA106F">
        <w:t>. Vipers and other reptiles are more vulnerable to habitat loss, climate change</w:t>
      </w:r>
      <w:r w:rsidR="00A64CB9" w:rsidRPr="00EA106F">
        <w:t>,</w:t>
      </w:r>
      <w:r w:rsidR="00D412D1" w:rsidRPr="00EA106F">
        <w:t xml:space="preserve"> or other long-term changes, considering them as bioindicators of the processes that affect ecosystems</w:t>
      </w:r>
      <w:r w:rsidR="00E268CB" w:rsidRPr="00EA106F">
        <w:fldChar w:fldCharType="begin" w:fldLock="1"/>
      </w:r>
      <w:r w:rsidR="00E268CB" w:rsidRPr="00EA106F">
        <w:instrText>ADDIN CSL_CITATION {"citationItems":[{"id":"ITEM-1","itemData":{"DOI":"10.1016/S0169-5347(00)01853-X","ISSN":"01695347","author":[{"dropping-particle":"","family":"Shine","given":"Richard","non-dropping-particle":"","parse-names":false,"suffix":""},{"dropping-particle":"","family":"Bonnet","given":"Xavier","non-dropping-particle":"","parse-names":false,"suffix":""}],"container-title":"Trends in Ecology and Evolution","id":"ITEM-1","issue":"6","issued":{"date-parts":[["2000"]]},"page":"221-222","title":"Snakes: A new 'model organism' in ecological research?","type":"article-journal","volume":"15"},"uris":["http://www.mendeley.com/documents/?uuid=a5680d7b-01f2-4377-b85d-78b999d5d08e"]}],"mendeley":{"formattedCitation":"(Shine &amp; Bonnet, 2000)","plainTextFormattedCitation":"(Shine &amp; Bonnet, 2000)","previouslyFormattedCitation":"(Shine &amp; Bonnet, 2000)"},"properties":{"noteIndex":0},"schema":"https://github.com/citation-style-language/schema/raw/master/csl-citation.json"}</w:instrText>
      </w:r>
      <w:r w:rsidR="00E268CB" w:rsidRPr="00EA106F">
        <w:fldChar w:fldCharType="separate"/>
      </w:r>
      <w:r w:rsidR="00E268CB" w:rsidRPr="00EA106F">
        <w:rPr>
          <w:noProof/>
        </w:rPr>
        <w:t>(</w:t>
      </w:r>
      <w:r w:rsidR="00E268CB" w:rsidRPr="00EA106F">
        <w:rPr>
          <w:noProof/>
          <w:color w:val="00B0F0"/>
        </w:rPr>
        <w:t>Shine &amp; Bonnet, 2000</w:t>
      </w:r>
      <w:r w:rsidR="00E268CB" w:rsidRPr="00EA106F">
        <w:rPr>
          <w:noProof/>
        </w:rPr>
        <w:t>)</w:t>
      </w:r>
      <w:r w:rsidR="00E268CB" w:rsidRPr="00EA106F">
        <w:fldChar w:fldCharType="end"/>
      </w:r>
      <w:r w:rsidR="00D412D1" w:rsidRPr="00EA106F">
        <w:t xml:space="preserve"> . This</w:t>
      </w:r>
      <w:r w:rsidRPr="00EA106F">
        <w:t xml:space="preserve"> also</w:t>
      </w:r>
      <w:r w:rsidR="00D412D1" w:rsidRPr="00EA106F">
        <w:t xml:space="preserve"> makes them excellent models for assessing </w:t>
      </w:r>
      <w:r w:rsidR="00A64CB9" w:rsidRPr="00EA106F">
        <w:t xml:space="preserve">the </w:t>
      </w:r>
      <w:r w:rsidR="00D412D1" w:rsidRPr="00EA106F">
        <w:t xml:space="preserve">potential effects of climate change on terrestrial ectotherms </w:t>
      </w:r>
      <w:r w:rsidR="00E268CB" w:rsidRPr="00EA106F">
        <w:fldChar w:fldCharType="begin" w:fldLock="1"/>
      </w:r>
      <w:r w:rsidR="00A76468" w:rsidRPr="00EA106F">
        <w:instrText>ADDIN CSL_CITATION {"citationItems":[{"id":"ITEM-1","itemData":{"DOI":"10.1038/s41597-022-01323-4","ISBN":"4159702201","abstract":"Beyond providing critical information to biologists, species distributions are useful for naturalists, curious citizens, and applied disciplines including conservation planning and medical intervention. Venomous snakes are one group that highlight the importance of having accurate information given their cosmopolitan distribution and medical significance. Envenomation by snakebite is considered a neglected tropical disease by the World Health Organization and venomous snake distributions are used to assess vulnerability to snakebite based on species occurrence and antivenom/healthcare accessibility. However, recent studies highlighted the need for updated fine-scale distributions of venomous snakes. Pitvipers (Viperidae: Crotalinae) are responsible for &gt;98% of snakebites in the New World. Therefore, to begin to address the need for updated fine-scale distributions, we created VenomMaps, a database and web application containing updated distribution maps and species distribution models for all species of New World pitvipers. With these distributions, biologists can better understand the biogeography and conservation status of this group, researchers can better assess vulnerability to snakebite, and medical professionals can easily discern species found in their area.","author":[{"dropping-particle":"","family":"Rautsaw","given":"Rhett M.","non-dropping-particle":"","parse-names":false,"suffix":""},{"dropping-particle":"","family":"Jiménez-Velázquez","given":"Gustavo","non-dropping-particle":"","parse-names":false,"suffix":""},{"dropping-particle":"","family":"Hofmann","given":"Erich P.","non-dropping-particle":"","parse-names":false,"suffix":""},{"dropping-particle":"V.","family":"Alencar","given":"Laura R.","non-dropping-particle":"","parse-names":false,"suffix":""},{"dropping-particle":"","family":"Grünwald","given":"Christoph I.","non-dropping-particle":"","parse-names":false,"suffix":""},{"dropping-particle":"","family":"Martins","given":"Marcio","non-dropping-particle":"","parse-names":false,"suffix":""},{"dropping-particle":"","family":"Carrasco","given":"Paola","non-dropping-particle":"","parse-names":false,"suffix":""},{"dropping-particle":"","family":"Doan","given":"Tiffany M.","non-dropping-particle":"","parse-names":false,"suffix":""},{"dropping-particle":"","family":"Parkinson","given":"Christopher L.","non-dropping-particle":"","parse-names":false,"suffix":""}],"container-title":"Scientific Data","id":"ITEM-1","issue":"1","issued":{"date-parts":[["2022"]]},"page":"1-9","title":"VenomMaps: Updated species distribution maps and models for New World pitvipers (Viperidae: Crotalinae)","type":"article-journal","volume":"9"},"uris":["http://www.mendeley.com/documents/?uuid=bf853749-6fac-41d7-b5e7-6845dd8e045f"]}],"mendeley":{"formattedCitation":"(Rautsaw et al., 2022)","plainTextFormattedCitation":"(Rautsaw et al., 2022)","previouslyFormattedCitation":"(Rautsaw et al., 2022)"},"properties":{"noteIndex":0},"schema":"https://github.com/citation-style-language/schema/raw/master/csl-citation.json"}</w:instrText>
      </w:r>
      <w:r w:rsidR="00E268CB" w:rsidRPr="00EA106F">
        <w:fldChar w:fldCharType="separate"/>
      </w:r>
      <w:r w:rsidR="00E268CB" w:rsidRPr="00EA106F">
        <w:rPr>
          <w:noProof/>
          <w:color w:val="00B0F0"/>
        </w:rPr>
        <w:t>(Rautsaw et al., 2022</w:t>
      </w:r>
      <w:r w:rsidR="00E268CB" w:rsidRPr="00EA106F">
        <w:rPr>
          <w:noProof/>
        </w:rPr>
        <w:t>)</w:t>
      </w:r>
      <w:r w:rsidR="00E268CB" w:rsidRPr="00EA106F">
        <w:fldChar w:fldCharType="end"/>
      </w:r>
      <w:r w:rsidR="00D412D1" w:rsidRPr="00EA106F">
        <w:t xml:space="preserve">.  </w:t>
      </w:r>
    </w:p>
    <w:p w14:paraId="6008AD08" w14:textId="77777777" w:rsidR="00D412D1" w:rsidRPr="00EA106F" w:rsidRDefault="00D412D1" w:rsidP="00D412D1">
      <w:pPr>
        <w:pStyle w:val="Textoindependiente"/>
      </w:pPr>
      <w:r w:rsidRPr="00EA106F">
        <w:t xml:space="preserve"> </w:t>
      </w:r>
    </w:p>
    <w:p w14:paraId="47E30776" w14:textId="77777777" w:rsidR="00D412D1" w:rsidRPr="00EA106F" w:rsidRDefault="00D412D1" w:rsidP="00D412D1">
      <w:pPr>
        <w:pStyle w:val="Textoindependiente"/>
      </w:pPr>
      <w:r w:rsidRPr="00EA106F">
        <w:t xml:space="preserve"> </w:t>
      </w:r>
    </w:p>
    <w:p w14:paraId="73B07A42" w14:textId="5CCB61B4" w:rsidR="00923E6A" w:rsidRPr="00EA106F" w:rsidRDefault="00D412D1" w:rsidP="00923E6A">
      <w:pPr>
        <w:pStyle w:val="Textoindependiente"/>
      </w:pPr>
      <w:r w:rsidRPr="00EA106F">
        <w:t xml:space="preserve"> Although a broad scientific consensus has been established on the presence of anthropogenic climate change, and its effects on wildlife, this is the first study to evaluate the effects of climate change on the distribution patterns of Ecuadorian vipers. This research will focus on providing knowledge on biogeographic patterns for the conservation of Ecuadorian vipers under future climate change scenarios.</w:t>
      </w:r>
      <w:r w:rsidR="00864D3A" w:rsidRPr="00EA106F">
        <w:t xml:space="preserve"> This objective will be accomplished by </w:t>
      </w:r>
      <w:r w:rsidR="00923E6A" w:rsidRPr="00EA106F">
        <w:t xml:space="preserve">(a) Identifying the natural regions of Ecuador where the major changes occur in the areas of environmental suitability (ecological niche) of Ecuadorian vipers, in future climate change scenarios, (b) Estimating the degree of conservation (%) of the areas of environmental suitability of the </w:t>
      </w:r>
      <w:r w:rsidR="00A01C7E" w:rsidRPr="00EA106F">
        <w:t>Ecuadorian</w:t>
      </w:r>
      <w:r w:rsidR="00923E6A" w:rsidRPr="00EA106F">
        <w:t xml:space="preserve"> vipers in the National System of </w:t>
      </w:r>
      <w:r w:rsidR="00B45354" w:rsidRPr="00EA106F">
        <w:t xml:space="preserve">protected </w:t>
      </w:r>
      <w:r w:rsidR="00923E6A" w:rsidRPr="00EA106F">
        <w:t>Areas (SNAP).</w:t>
      </w:r>
      <w:r w:rsidR="00A64CB9" w:rsidRPr="00EA106F">
        <w:t xml:space="preserve"> </w:t>
      </w:r>
      <w:r w:rsidR="00923E6A" w:rsidRPr="00EA106F">
        <w:t xml:space="preserve">(c) Establish the </w:t>
      </w:r>
      <w:r w:rsidR="00A01C7E" w:rsidRPr="00EA106F">
        <w:t>priority</w:t>
      </w:r>
      <w:r w:rsidR="00923E6A" w:rsidRPr="00EA106F">
        <w:t xml:space="preserve"> natural regions of Ecuador for the conservation of vipers, given the concentration of richness, endangered species</w:t>
      </w:r>
      <w:r w:rsidR="00A01C7E" w:rsidRPr="00EA106F">
        <w:t>,</w:t>
      </w:r>
      <w:r w:rsidR="00923E6A" w:rsidRPr="00EA106F">
        <w:t xml:space="preserve"> and endemism in climate change scenarios.</w:t>
      </w:r>
    </w:p>
    <w:p w14:paraId="544F3C79" w14:textId="77777777" w:rsidR="00923E6A" w:rsidRPr="00EA106F" w:rsidRDefault="00923E6A" w:rsidP="00923E6A">
      <w:pPr>
        <w:pStyle w:val="Textoindependiente"/>
      </w:pPr>
    </w:p>
    <w:p w14:paraId="7ECFC997" w14:textId="77777777" w:rsidR="00923E6A" w:rsidRPr="0035186D" w:rsidRDefault="00923E6A" w:rsidP="00923E6A">
      <w:pPr>
        <w:pStyle w:val="Textoindependiente"/>
        <w:rPr>
          <w:sz w:val="20"/>
          <w:szCs w:val="18"/>
        </w:rPr>
      </w:pPr>
    </w:p>
    <w:p w14:paraId="42B6F028" w14:textId="77777777" w:rsidR="000F39E7" w:rsidRPr="0035186D" w:rsidRDefault="000F39E7" w:rsidP="000F39E7">
      <w:pPr>
        <w:pStyle w:val="Textoindependiente"/>
        <w:rPr>
          <w:sz w:val="20"/>
          <w:szCs w:val="18"/>
        </w:rPr>
      </w:pPr>
    </w:p>
    <w:p w14:paraId="5C281CE2" w14:textId="77777777" w:rsidR="00AA784E" w:rsidRPr="0035186D" w:rsidRDefault="00AA784E" w:rsidP="00AA784E">
      <w:pPr>
        <w:pStyle w:val="Textoindependiente"/>
        <w:rPr>
          <w:sz w:val="20"/>
          <w:szCs w:val="18"/>
        </w:rPr>
      </w:pPr>
    </w:p>
    <w:p w14:paraId="41FF122A" w14:textId="77777777" w:rsidR="00E076E2" w:rsidRPr="0035186D" w:rsidRDefault="00E076E2">
      <w:pPr>
        <w:pStyle w:val="Textoindependiente"/>
        <w:spacing w:before="5"/>
        <w:rPr>
          <w:sz w:val="22"/>
          <w:szCs w:val="18"/>
        </w:rPr>
      </w:pPr>
    </w:p>
    <w:p w14:paraId="71689BEA" w14:textId="7C025680" w:rsidR="00E076E2" w:rsidRPr="00EA106F" w:rsidRDefault="008E7C9E">
      <w:pPr>
        <w:pStyle w:val="Ttulo1"/>
        <w:numPr>
          <w:ilvl w:val="0"/>
          <w:numId w:val="1"/>
        </w:numPr>
        <w:tabs>
          <w:tab w:val="left" w:pos="441"/>
          <w:tab w:val="left" w:pos="442"/>
          <w:tab w:val="left" w:pos="704"/>
        </w:tabs>
        <w:ind w:hanging="330"/>
      </w:pPr>
      <w:r w:rsidRPr="0035186D">
        <w:rPr>
          <w:b w:val="0"/>
          <w:color w:val="231F20"/>
          <w:sz w:val="22"/>
          <w:szCs w:val="22"/>
        </w:rPr>
        <w:t>|</w:t>
      </w:r>
      <w:r w:rsidRPr="0035186D">
        <w:rPr>
          <w:b w:val="0"/>
          <w:color w:val="231F20"/>
          <w:sz w:val="22"/>
          <w:szCs w:val="22"/>
        </w:rPr>
        <w:tab/>
      </w:r>
      <w:r w:rsidRPr="00EA106F">
        <w:rPr>
          <w:color w:val="231F20"/>
          <w:spacing w:val="16"/>
          <w:w w:val="95"/>
        </w:rPr>
        <w:t>MATERIAL</w:t>
      </w:r>
      <w:r w:rsidRPr="00EA106F">
        <w:rPr>
          <w:color w:val="231F20"/>
          <w:spacing w:val="-27"/>
          <w:w w:val="95"/>
        </w:rPr>
        <w:t xml:space="preserve"> </w:t>
      </w:r>
      <w:r w:rsidRPr="00EA106F">
        <w:rPr>
          <w:color w:val="231F20"/>
          <w:w w:val="95"/>
        </w:rPr>
        <w:t>S</w:t>
      </w:r>
      <w:r w:rsidRPr="00EA106F">
        <w:rPr>
          <w:color w:val="231F20"/>
          <w:spacing w:val="51"/>
          <w:w w:val="95"/>
        </w:rPr>
        <w:t xml:space="preserve"> </w:t>
      </w:r>
      <w:r w:rsidRPr="00EA106F">
        <w:rPr>
          <w:color w:val="231F20"/>
          <w:spacing w:val="14"/>
          <w:w w:val="95"/>
        </w:rPr>
        <w:t>AND</w:t>
      </w:r>
      <w:r w:rsidRPr="00EA106F">
        <w:rPr>
          <w:color w:val="231F20"/>
          <w:spacing w:val="51"/>
          <w:w w:val="95"/>
        </w:rPr>
        <w:t xml:space="preserve"> </w:t>
      </w:r>
      <w:r w:rsidRPr="00EA106F">
        <w:rPr>
          <w:color w:val="231F20"/>
          <w:spacing w:val="17"/>
          <w:w w:val="95"/>
        </w:rPr>
        <w:t>METHODS</w:t>
      </w:r>
      <w:r w:rsidRPr="00EA106F">
        <w:rPr>
          <w:color w:val="231F20"/>
          <w:spacing w:val="-39"/>
        </w:rPr>
        <w:t xml:space="preserve"> </w:t>
      </w:r>
      <w:r w:rsidR="00C27BD9" w:rsidRPr="00EA106F">
        <w:rPr>
          <w:color w:val="231F20"/>
          <w:spacing w:val="-39"/>
        </w:rPr>
        <w:t>(1000)</w:t>
      </w:r>
    </w:p>
    <w:p w14:paraId="537DAC57" w14:textId="77777777" w:rsidR="000F39E7" w:rsidRPr="00EA106F" w:rsidRDefault="000F39E7" w:rsidP="000F39E7">
      <w:pPr>
        <w:pStyle w:val="Ttulo1"/>
        <w:tabs>
          <w:tab w:val="left" w:pos="441"/>
          <w:tab w:val="left" w:pos="442"/>
          <w:tab w:val="left" w:pos="704"/>
        </w:tabs>
        <w:ind w:firstLine="0"/>
        <w:rPr>
          <w:b w:val="0"/>
          <w:color w:val="231F20"/>
        </w:rPr>
      </w:pPr>
    </w:p>
    <w:p w14:paraId="6D3631B9" w14:textId="3BEB7894" w:rsidR="000F39E7" w:rsidRPr="00EA106F" w:rsidRDefault="000F39E7" w:rsidP="000F39E7">
      <w:pPr>
        <w:pStyle w:val="Ttulo1"/>
        <w:tabs>
          <w:tab w:val="left" w:pos="441"/>
          <w:tab w:val="left" w:pos="442"/>
          <w:tab w:val="left" w:pos="704"/>
        </w:tabs>
        <w:ind w:firstLine="0"/>
        <w:rPr>
          <w:bCs w:val="0"/>
          <w:color w:val="231F20"/>
        </w:rPr>
      </w:pPr>
      <w:r w:rsidRPr="00EA106F">
        <w:rPr>
          <w:bCs w:val="0"/>
          <w:color w:val="231F20"/>
        </w:rPr>
        <w:t xml:space="preserve">2.1 Bioclimatic layers  </w:t>
      </w:r>
    </w:p>
    <w:p w14:paraId="531E7D1E" w14:textId="77777777" w:rsidR="000F39E7" w:rsidRPr="0035186D" w:rsidRDefault="000F39E7" w:rsidP="000F39E7">
      <w:pPr>
        <w:pStyle w:val="Ttulo1"/>
        <w:tabs>
          <w:tab w:val="left" w:pos="441"/>
          <w:tab w:val="left" w:pos="442"/>
          <w:tab w:val="left" w:pos="704"/>
        </w:tabs>
        <w:rPr>
          <w:b w:val="0"/>
          <w:color w:val="231F20"/>
          <w:sz w:val="22"/>
          <w:szCs w:val="22"/>
        </w:rPr>
      </w:pPr>
      <w:r w:rsidRPr="0035186D">
        <w:rPr>
          <w:b w:val="0"/>
          <w:color w:val="231F20"/>
          <w:sz w:val="22"/>
          <w:szCs w:val="22"/>
        </w:rPr>
        <w:lastRenderedPageBreak/>
        <w:t xml:space="preserve"> </w:t>
      </w:r>
    </w:p>
    <w:p w14:paraId="00BD7A32" w14:textId="26150D56" w:rsidR="000F39E7" w:rsidRPr="00EA106F" w:rsidRDefault="000F39E7" w:rsidP="000F39E7">
      <w:pPr>
        <w:pStyle w:val="Ttulo1"/>
        <w:tabs>
          <w:tab w:val="left" w:pos="441"/>
          <w:tab w:val="left" w:pos="442"/>
          <w:tab w:val="left" w:pos="704"/>
        </w:tabs>
        <w:ind w:firstLine="0"/>
        <w:rPr>
          <w:b w:val="0"/>
          <w:color w:val="231F20"/>
          <w:sz w:val="16"/>
          <w:szCs w:val="16"/>
        </w:rPr>
      </w:pPr>
      <w:r w:rsidRPr="00EA106F">
        <w:rPr>
          <w:b w:val="0"/>
          <w:color w:val="231F20"/>
          <w:sz w:val="16"/>
          <w:szCs w:val="16"/>
        </w:rPr>
        <w:t xml:space="preserve">The bioclimatic layers necessary for the modeling of areas of environmental suitability and their projections </w:t>
      </w:r>
      <w:r w:rsidR="00A64CB9" w:rsidRPr="00EA106F">
        <w:rPr>
          <w:b w:val="0"/>
          <w:color w:val="231F20"/>
          <w:sz w:val="16"/>
          <w:szCs w:val="16"/>
        </w:rPr>
        <w:t>for</w:t>
      </w:r>
      <w:r w:rsidRPr="00EA106F">
        <w:rPr>
          <w:b w:val="0"/>
          <w:color w:val="231F20"/>
          <w:sz w:val="16"/>
          <w:szCs w:val="16"/>
        </w:rPr>
        <w:t xml:space="preserve"> future climate change scenarios will be obtained from the Worldclim2 database</w:t>
      </w:r>
      <w:r w:rsidR="00531FB8" w:rsidRPr="00EA106F">
        <w:rPr>
          <w:b w:val="0"/>
          <w:color w:val="231F20"/>
          <w:sz w:val="16"/>
          <w:szCs w:val="16"/>
        </w:rPr>
        <w:fldChar w:fldCharType="begin" w:fldLock="1"/>
      </w:r>
      <w:r w:rsidR="003B2A34" w:rsidRPr="00EA106F">
        <w:rPr>
          <w:b w:val="0"/>
          <w:color w:val="231F20"/>
          <w:sz w:val="16"/>
          <w:szCs w:val="16"/>
        </w:rPr>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page":"1965-1978","title":"Very high resolution interpolated climate surfaces for global land areas","type":"article-journal","volume":"25"},"uris":["http://www.mendeley.com/documents/?uuid=13d1d9ba-39da-4401-99fd-9c082439ca54"]}],"mendeley":{"formattedCitation":"(Hijmans et al., 2005)","plainTextFormattedCitation":"(Hijmans et al., 2005)","previouslyFormattedCitation":"(Hijmans et al., 2005)"},"properties":{"noteIndex":0},"schema":"https://github.com/citation-style-language/schema/raw/master/csl-citation.json"}</w:instrText>
      </w:r>
      <w:r w:rsidR="00531FB8" w:rsidRPr="00EA106F">
        <w:rPr>
          <w:b w:val="0"/>
          <w:color w:val="231F20"/>
          <w:sz w:val="16"/>
          <w:szCs w:val="16"/>
        </w:rPr>
        <w:fldChar w:fldCharType="separate"/>
      </w:r>
      <w:r w:rsidR="00531FB8" w:rsidRPr="00EA106F">
        <w:rPr>
          <w:b w:val="0"/>
          <w:noProof/>
          <w:color w:val="231F20"/>
          <w:sz w:val="16"/>
          <w:szCs w:val="16"/>
        </w:rPr>
        <w:t>(</w:t>
      </w:r>
      <w:r w:rsidR="00531FB8" w:rsidRPr="00EA106F">
        <w:rPr>
          <w:b w:val="0"/>
          <w:noProof/>
          <w:color w:val="00B0F0"/>
          <w:sz w:val="16"/>
          <w:szCs w:val="16"/>
        </w:rPr>
        <w:t>Hijmans et al., 2005)</w:t>
      </w:r>
      <w:r w:rsidR="00531FB8" w:rsidRPr="00EA106F">
        <w:rPr>
          <w:b w:val="0"/>
          <w:color w:val="231F20"/>
          <w:sz w:val="16"/>
          <w:szCs w:val="16"/>
        </w:rPr>
        <w:fldChar w:fldCharType="end"/>
      </w:r>
      <w:r w:rsidR="00165B5B" w:rsidRPr="00EA106F">
        <w:rPr>
          <w:b w:val="0"/>
          <w:color w:val="231F20"/>
          <w:sz w:val="16"/>
          <w:szCs w:val="16"/>
        </w:rPr>
        <w:fldChar w:fldCharType="begin" w:fldLock="1"/>
      </w:r>
      <w:r w:rsidR="0063763D" w:rsidRPr="00EA106F">
        <w:rPr>
          <w:b w:val="0"/>
          <w:color w:val="231F20"/>
          <w:sz w:val="16"/>
          <w:szCs w:val="16"/>
        </w:rPr>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579516fb-c850-4f92-b2ec-9533d197f552"]}],"mendeley":{"formattedCitation":"(Fick &amp; Hijmans, 2017)","plainTextFormattedCitation":"(Fick &amp; Hijmans, 2017)","previouslyFormattedCitation":"(Fick &amp; Hijmans, 2017)"},"properties":{"noteIndex":0},"schema":"https://github.com/citation-style-language/schema/raw/master/csl-citation.json"}</w:instrText>
      </w:r>
      <w:r w:rsidR="00165B5B" w:rsidRPr="00EA106F">
        <w:rPr>
          <w:b w:val="0"/>
          <w:color w:val="231F20"/>
          <w:sz w:val="16"/>
          <w:szCs w:val="16"/>
        </w:rPr>
        <w:fldChar w:fldCharType="separate"/>
      </w:r>
      <w:r w:rsidR="00165B5B" w:rsidRPr="00EA106F">
        <w:rPr>
          <w:b w:val="0"/>
          <w:noProof/>
          <w:color w:val="231F20"/>
          <w:sz w:val="16"/>
          <w:szCs w:val="16"/>
        </w:rPr>
        <w:t>(</w:t>
      </w:r>
      <w:r w:rsidR="00165B5B" w:rsidRPr="00EA106F">
        <w:rPr>
          <w:b w:val="0"/>
          <w:noProof/>
          <w:color w:val="00B0F0"/>
          <w:sz w:val="16"/>
          <w:szCs w:val="16"/>
        </w:rPr>
        <w:t>Fick &amp; Hijmans, 2017</w:t>
      </w:r>
      <w:r w:rsidR="00165B5B" w:rsidRPr="00EA106F">
        <w:rPr>
          <w:b w:val="0"/>
          <w:noProof/>
          <w:color w:val="231F20"/>
          <w:sz w:val="16"/>
          <w:szCs w:val="16"/>
        </w:rPr>
        <w:t>)</w:t>
      </w:r>
      <w:r w:rsidR="00165B5B" w:rsidRPr="00EA106F">
        <w:rPr>
          <w:b w:val="0"/>
          <w:color w:val="231F20"/>
          <w:sz w:val="16"/>
          <w:szCs w:val="16"/>
        </w:rPr>
        <w:fldChar w:fldCharType="end"/>
      </w:r>
      <w:r w:rsidRPr="00EA106F">
        <w:rPr>
          <w:b w:val="0"/>
          <w:color w:val="231F20"/>
          <w:sz w:val="16"/>
          <w:szCs w:val="16"/>
        </w:rPr>
        <w:t xml:space="preserve"> (</w:t>
      </w:r>
      <w:r w:rsidRPr="00EA106F">
        <w:rPr>
          <w:b w:val="0"/>
          <w:color w:val="1F497D" w:themeColor="text2"/>
          <w:sz w:val="16"/>
          <w:szCs w:val="16"/>
        </w:rPr>
        <w:t>http://www.worldclim.org</w:t>
      </w:r>
      <w:r w:rsidRPr="00EA106F">
        <w:rPr>
          <w:b w:val="0"/>
          <w:color w:val="231F20"/>
          <w:sz w:val="16"/>
          <w:szCs w:val="16"/>
        </w:rPr>
        <w:t>). The 19</w:t>
      </w:r>
      <w:r w:rsidR="0005168B" w:rsidRPr="00EA106F">
        <w:rPr>
          <w:b w:val="0"/>
          <w:color w:val="231F20"/>
          <w:sz w:val="16"/>
          <w:szCs w:val="16"/>
        </w:rPr>
        <w:t xml:space="preserve"> </w:t>
      </w:r>
      <w:r w:rsidRPr="00EA106F">
        <w:rPr>
          <w:b w:val="0"/>
          <w:color w:val="231F20"/>
          <w:sz w:val="16"/>
          <w:szCs w:val="16"/>
        </w:rPr>
        <w:t xml:space="preserve">bioclimatic layers of the present and two future climate change scenarios (RCP 4.5 and RCP 8.5) will be downloaded in raster format with a spatial resolution of 30 </w:t>
      </w:r>
      <w:r w:rsidR="00A64CB9" w:rsidRPr="00EA106F">
        <w:rPr>
          <w:b w:val="0"/>
          <w:color w:val="231F20"/>
          <w:sz w:val="16"/>
          <w:szCs w:val="16"/>
        </w:rPr>
        <w:t>arc seconds</w:t>
      </w:r>
      <w:r w:rsidRPr="00EA106F">
        <w:rPr>
          <w:b w:val="0"/>
          <w:color w:val="231F20"/>
          <w:sz w:val="16"/>
          <w:szCs w:val="16"/>
        </w:rPr>
        <w:t xml:space="preserve"> (~1 km2). </w:t>
      </w:r>
      <w:r w:rsidR="0005168B" w:rsidRPr="00EA106F">
        <w:rPr>
          <w:b w:val="0"/>
          <w:color w:val="231F20"/>
          <w:sz w:val="16"/>
          <w:szCs w:val="16"/>
        </w:rPr>
        <w:t xml:space="preserve">We avoided using the four bioclimatic layers combining temperature and precipitation information (8,9,18,19), as these show unusual spatial abnormalities in the form of odd discontinuities between adjacent pixels </w:t>
      </w:r>
      <w:r w:rsidR="0005168B" w:rsidRPr="00EA106F">
        <w:rPr>
          <w:b w:val="0"/>
          <w:color w:val="231F20"/>
          <w:sz w:val="16"/>
          <w:szCs w:val="16"/>
        </w:rPr>
        <w:fldChar w:fldCharType="begin" w:fldLock="1"/>
      </w:r>
      <w:r w:rsidR="0005168B" w:rsidRPr="00EA106F">
        <w:rPr>
          <w:b w:val="0"/>
          <w:color w:val="231F20"/>
          <w:sz w:val="16"/>
          <w:szCs w:val="16"/>
        </w:rPr>
        <w:instrText>ADDIN CSL_CITATION {"citationItems":[{"id":"ITEM-1","itemData":{"DOI":"10.4081/gh.2014.19","ISSN":"19707096","PMID":"25545939","abstract":"Emerging infectious diseases can present serious threats to wildlife, even to the point of causing extinction. Whitenose fungus (Pseudogymnoascus destructans) is causing an epizootic in bats that is expanding rapidly, both geographically and taxonomically. Little is known of the ecology and distributional potential of this intercontinental pathogen. We address this gap via ecological niche models that characterise coarse resolution niche differences between fungus populations on different continents, identifying areas potentially vulnerable to infection in South America. Here we explore a novel approach to identifying areas of potential distribution across novel geographic regions that avoids perilious extrapolation into novel environments. European and North American fungus populations show differential use of environmental space, but rather than niche differentiation, we find that changes are best attributed to climatic differences between the two continents. Suitable areas for spread of the pathogen were identified across southern South America; however caution should be taken to avoid underestimating the potential for spread of this pathogen in South America.","author":[{"dropping-particle":"","family":"Escobar","given":"Luis E.","non-dropping-particle":"","parse-names":false,"suffix":""},{"dropping-particle":"","family":"Lira-Noriega","given":"Andrés","non-dropping-particle":"","parse-names":false,"suffix":""},{"dropping-particle":"","family":"Medina-Vogel","given":"Gonzalo","non-dropping-particle":"","parse-names":false,"suffix":""},{"dropping-particle":"","family":"Townsend Peterson","given":"A.","non-dropping-particle":"","parse-names":false,"suffix":""}],"container-title":"Geospatial Health","id":"ITEM-1","issue":"1","issued":{"date-parts":[["2014"]]},"page":"221-229","title":"Potential for spread of the white-nose fungus (Pseudogymnoascus destructans) in the Americas: Use of Maxent and NicheA to assure strict model transference","type":"article-journal","volume":"9"},"uris":["http://www.mendeley.com/documents/?uuid=c8cde449-cf6e-4952-890e-b3b087246d50"]}],"mendeley":{"formattedCitation":"(Escobar et al., 2014)","plainTextFormattedCitation":"(Escobar et al., 2014)","previouslyFormattedCitation":"(Escobar et al., 2014)"},"properties":{"noteIndex":0},"schema":"https://github.com/citation-style-language/schema/raw/master/csl-citation.json"}</w:instrText>
      </w:r>
      <w:r w:rsidR="0005168B" w:rsidRPr="00EA106F">
        <w:rPr>
          <w:b w:val="0"/>
          <w:color w:val="231F20"/>
          <w:sz w:val="16"/>
          <w:szCs w:val="16"/>
        </w:rPr>
        <w:fldChar w:fldCharType="separate"/>
      </w:r>
      <w:r w:rsidR="0005168B" w:rsidRPr="00EA106F">
        <w:rPr>
          <w:b w:val="0"/>
          <w:noProof/>
          <w:color w:val="231F20"/>
          <w:sz w:val="16"/>
          <w:szCs w:val="16"/>
        </w:rPr>
        <w:t>(</w:t>
      </w:r>
      <w:r w:rsidR="0005168B" w:rsidRPr="00EA106F">
        <w:rPr>
          <w:b w:val="0"/>
          <w:noProof/>
          <w:color w:val="00B0F0"/>
          <w:sz w:val="16"/>
          <w:szCs w:val="16"/>
        </w:rPr>
        <w:t>Escobar et al., 2014</w:t>
      </w:r>
      <w:r w:rsidR="0005168B" w:rsidRPr="00EA106F">
        <w:rPr>
          <w:b w:val="0"/>
          <w:noProof/>
          <w:color w:val="231F20"/>
          <w:sz w:val="16"/>
          <w:szCs w:val="16"/>
        </w:rPr>
        <w:t>)</w:t>
      </w:r>
      <w:r w:rsidR="0005168B" w:rsidRPr="00EA106F">
        <w:rPr>
          <w:b w:val="0"/>
          <w:color w:val="231F20"/>
          <w:sz w:val="16"/>
          <w:szCs w:val="16"/>
        </w:rPr>
        <w:fldChar w:fldCharType="end"/>
      </w:r>
      <w:r w:rsidR="0005168B" w:rsidRPr="00EA106F">
        <w:rPr>
          <w:b w:val="0"/>
          <w:color w:val="231F20"/>
          <w:sz w:val="16"/>
          <w:szCs w:val="16"/>
        </w:rPr>
        <w:t>.</w:t>
      </w:r>
      <w:r w:rsidRPr="00EA106F">
        <w:rPr>
          <w:b w:val="0"/>
          <w:color w:val="231F20"/>
          <w:sz w:val="16"/>
          <w:szCs w:val="16"/>
        </w:rPr>
        <w:t>The climate change scenarios are based on HadGEM2-ES data (a fully coupled atmosphere-ocean climate model) which interactively represents terrestrial and oceanic carbon cycles and dynamic vegetation with the option to prescribe atmospheric CO2 concentrations or to prescribe anthropogenic CO2 emissions and simulate CO2 concentrations</w:t>
      </w:r>
      <w:r w:rsidR="0063763D" w:rsidRPr="00EA106F">
        <w:rPr>
          <w:b w:val="0"/>
          <w:color w:val="231F20"/>
          <w:sz w:val="16"/>
          <w:szCs w:val="16"/>
        </w:rPr>
        <w:fldChar w:fldCharType="begin" w:fldLock="1"/>
      </w:r>
      <w:r w:rsidR="0063763D" w:rsidRPr="00EA106F">
        <w:rPr>
          <w:b w:val="0"/>
          <w:color w:val="231F20"/>
          <w:sz w:val="16"/>
          <w:szCs w:val="16"/>
        </w:rPr>
        <w:instrText>ADDIN CSL_CITATION {"citationItems":[{"id":"ITEM-1","itemData":{"DOI":"10.5194/gmd-4-543-2011","ISSN":"19919603","abstract":"The scientific understanding of the Earth's climate system, including thecentral question of how the climate system is likely to respond tohuman-induced perturbations, is comprehensively captured in GCMs and EarthSystem Models (ESM). Diagnosing the simulated climate response, andcomparing responses across different models, is crucially dependent ontransparent assumptions of how the GCM/ESM has been driven - especiallybecause the implementation can involve subjective decisions and may differbetween modelling groups performing the same experiment. This paper outlinesthe climate forcings and setup of the Met Office Hadley Centre ESM, HadGEM2-ES for the CMIP5 set of centennial experiments. We document theprescribed greenhouse gas concentrations, aerosol precursors, stratosphericand tropospheric ozone assumptions, as well as implementation of land-usechange and natural forcings for the HadGEM2-ES historical and futureexperiments following the Representative Concentration Pathways. Inaddition, we provide details of how HadGEM2-ES ensemble members wereinitialised from the control run and how the palaeoclimate and AMIPexperiments, as well as the \"emission-driven\" RCP experiments wereperformed. © 2011 Author(s).","author":[{"dropping-particle":"","family":"Jones","given":"C. D.","non-dropping-particle":"","parse-names":false,"suffix":""},{"dropping-particle":"","family":"Hughes","given":"J. K.","non-dropping-particle":"","parse-names":false,"suffix":""},{"dropping-particle":"","family":"Bellouin","given":"N.","non-dropping-particle":"","parse-names":false,"suffix":""},{"dropping-particle":"","family":"Hardiman","given":"S. C.","non-dropping-particle":"","parse-names":false,"suffix":""},{"dropping-particle":"","family":"Jones","given":"G. S.","non-dropping-particle":"","parse-names":false,"suffix":""},{"dropping-particle":"","family":"Knight","given":"J.","non-dropping-particle":"","parse-names":false,"suffix":""},{"dropping-particle":"","family":"Liddicoat","given":"S.","non-dropping-particle":"","parse-names":false,"suffix":""},{"dropping-particle":"","family":"O'Connor","given":"F. M.","non-dropping-particle":"","parse-names":false,"suffix":""},{"dropping-particle":"","family":"Andres","given":"R. J.","non-dropping-particle":"","parse-names":false,"suffix":""},{"dropping-particle":"","family":"Bell","given":"C.","non-dropping-particle":"","parse-names":false,"suffix":""},{"dropping-particle":"","family":"Boo","given":"K. O.","non-dropping-particle":"","parse-names":false,"suffix":""},{"dropping-particle":"","family":"Bozzo","given":"A.","non-dropping-particle":"","parse-names":false,"suffix":""},{"dropping-particle":"","family":"Butchart","given":"N.","non-dropping-particle":"","parse-names":false,"suffix":""},{"dropping-particle":"","family":"Cadule","given":"P.","non-dropping-particle":"","parse-names":false,"suffix":""},{"dropping-particle":"","family":"Corbin","given":"K. D.","non-dropping-particle":"","parse-names":false,"suffix":""},{"dropping-particle":"","family":"Doutriaux-Boucher","given":"M.","non-dropping-particle":"","parse-names":false,"suffix":""},{"dropping-particle":"","family":"Friedlingstein","given":"P.","non-dropping-particle":"","parse-names":false,"suffix":""},{"dropping-particle":"","family":"Gornall","given":"J.","non-dropping-particle":"","parse-names":false,"suffix":""},{"dropping-particle":"","family":"Gray","given":"L.","non-dropping-particle":"","parse-names":false,"suffix":""},{"dropping-particle":"","family":"Halloran","given":"P. R.","non-dropping-particle":"","parse-names":false,"suffix":""},{"dropping-particle":"","family":"Hurtt","given":"G.","non-dropping-particle":"","parse-names":false,"suffix":""},{"dropping-particle":"","family":"Ingram","given":"W. J.","non-dropping-particle":"","parse-names":false,"suffix":""},{"dropping-particle":"","family":"Lamarque","given":"J. F.","non-dropping-particle":"","parse-names":false,"suffix":""},{"dropping-particle":"","family":"Law","given":"R. M.","non-dropping-particle":"","parse-names":false,"suffix":""},{"dropping-particle":"","family":"Meinshausen","given":"M.","non-dropping-particle":"","parse-names":false,"suffix":""},{"dropping-particle":"","family":"Osprey","given":"S.","non-dropping-particle":"","parse-names":false,"suffix":""},{"dropping-particle":"","family":"Palin","given":"E. J.","non-dropping-particle":"","parse-names":false,"suffix":""},{"dropping-particle":"","family":"Parsons Chini","given":"L.","non-dropping-particle":"","parse-names":false,"suffix":""},{"dropping-particle":"","family":"Raddatz","given":"T.","non-dropping-particle":"","parse-names":false,"suffix":""},{"dropping-particle":"","family":"Sanderson","given":"M. G.","non-dropping-particle":"","parse-names":false,"suffix":""},{"dropping-particle":"","family":"Sellar","given":"A. A.","non-dropping-particle":"","parse-names":false,"suffix":""},{"dropping-particle":"","family":"Schurer","given":"A.","non-dropping-particle":"","parse-names":false,"suffix":""},{"dropping-particle":"","family":"Valdes","given":"P.","non-dropping-particle":"","parse-names":false,"suffix":""},{"dropping-particle":"","family":"Wood","given":"N.","non-dropping-particle":"","parse-names":false,"suffix":""},{"dropping-particle":"","family":"Woodward","given":"S.","non-dropping-particle":"","parse-names":false,"suffix":""},{"dropping-particle":"","family":"Yoshioka","given":"M.","non-dropping-particle":"","parse-names":false,"suffix":""},{"dropping-particle":"","family":"Zerroukat","given":"M.","non-dropping-particle":"","parse-names":false,"suffix":""}],"container-title":"Geoscientific Model Development","id":"ITEM-1","issue":"3","issued":{"date-parts":[["2011"]]},"page":"543-570","title":"The HadGEM2-ES implementation of CMIP5 centennial simulations","type":"article-journal","volume":"4"},"uris":["http://www.mendeley.com/documents/?uuid=b83e4ab1-4e37-49a4-ae95-fe3f34354505"]}],"mendeley":{"formattedCitation":"(Jones et al., 2011)","plainTextFormattedCitation":"(Jones et al., 2011)","previouslyFormattedCitation":"(Jones et al., 2011)"},"properties":{"noteIndex":0},"schema":"https://github.com/citation-style-language/schema/raw/master/csl-citation.json"}</w:instrText>
      </w:r>
      <w:r w:rsidR="0063763D" w:rsidRPr="00EA106F">
        <w:rPr>
          <w:b w:val="0"/>
          <w:color w:val="231F20"/>
          <w:sz w:val="16"/>
          <w:szCs w:val="16"/>
        </w:rPr>
        <w:fldChar w:fldCharType="separate"/>
      </w:r>
      <w:r w:rsidR="0063763D" w:rsidRPr="00EA106F">
        <w:rPr>
          <w:b w:val="0"/>
          <w:noProof/>
          <w:color w:val="00B0F0"/>
          <w:sz w:val="16"/>
          <w:szCs w:val="16"/>
        </w:rPr>
        <w:t>(Jones et al., 2011</w:t>
      </w:r>
      <w:r w:rsidR="0063763D" w:rsidRPr="00EA106F">
        <w:rPr>
          <w:b w:val="0"/>
          <w:noProof/>
          <w:color w:val="231F20"/>
          <w:sz w:val="16"/>
          <w:szCs w:val="16"/>
        </w:rPr>
        <w:t>)</w:t>
      </w:r>
      <w:r w:rsidR="0063763D" w:rsidRPr="00EA106F">
        <w:rPr>
          <w:b w:val="0"/>
          <w:color w:val="231F20"/>
          <w:sz w:val="16"/>
          <w:szCs w:val="16"/>
        </w:rPr>
        <w:fldChar w:fldCharType="end"/>
      </w:r>
      <w:r w:rsidRPr="00EA106F">
        <w:rPr>
          <w:b w:val="0"/>
          <w:color w:val="231F20"/>
          <w:sz w:val="16"/>
          <w:szCs w:val="16"/>
        </w:rPr>
        <w:t>. The RCP 8.5 model represents an extreme scenario in terms of greenhouse gas emissions, while the RCP 4.5 scenario assumes lower greenhouse gas emissions</w:t>
      </w:r>
      <w:r w:rsidR="0063763D" w:rsidRPr="00EA106F">
        <w:rPr>
          <w:b w:val="0"/>
          <w:color w:val="231F20"/>
          <w:sz w:val="16"/>
          <w:szCs w:val="16"/>
        </w:rPr>
        <w:fldChar w:fldCharType="begin" w:fldLock="1"/>
      </w:r>
      <w:r w:rsidR="0063763D" w:rsidRPr="00EA106F">
        <w:rPr>
          <w:b w:val="0"/>
          <w:color w:val="231F20"/>
          <w:sz w:val="16"/>
          <w:szCs w:val="16"/>
        </w:rPr>
        <w: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page":"33-57","title":"RCP 8.5-A scenario of comparatively high greenhouse gas emissions","type":"article-journal","volume":"109"},"uris":["http://www.mendeley.com/documents/?uuid=7699890a-05d9-4a05-a13a-da89158659ed"]}],"mendeley":{"formattedCitation":"(Riahi et al., 2011)","plainTextFormattedCitation":"(Riahi et al., 2011)","previouslyFormattedCitation":"(Riahi et al., 2011)"},"properties":{"noteIndex":0},"schema":"https://github.com/citation-style-language/schema/raw/master/csl-citation.json"}</w:instrText>
      </w:r>
      <w:r w:rsidR="0063763D" w:rsidRPr="00EA106F">
        <w:rPr>
          <w:b w:val="0"/>
          <w:color w:val="231F20"/>
          <w:sz w:val="16"/>
          <w:szCs w:val="16"/>
        </w:rPr>
        <w:fldChar w:fldCharType="separate"/>
      </w:r>
      <w:r w:rsidR="0063763D" w:rsidRPr="00EA106F">
        <w:rPr>
          <w:b w:val="0"/>
          <w:noProof/>
          <w:color w:val="231F20"/>
          <w:sz w:val="16"/>
          <w:szCs w:val="16"/>
        </w:rPr>
        <w:t>(</w:t>
      </w:r>
      <w:r w:rsidR="0063763D" w:rsidRPr="00EA106F">
        <w:rPr>
          <w:b w:val="0"/>
          <w:noProof/>
          <w:color w:val="00B0F0"/>
          <w:sz w:val="16"/>
          <w:szCs w:val="16"/>
        </w:rPr>
        <w:t>Riahi et al., 2011</w:t>
      </w:r>
      <w:r w:rsidR="0063763D" w:rsidRPr="00EA106F">
        <w:rPr>
          <w:b w:val="0"/>
          <w:noProof/>
          <w:color w:val="231F20"/>
          <w:sz w:val="16"/>
          <w:szCs w:val="16"/>
        </w:rPr>
        <w:t>)</w:t>
      </w:r>
      <w:r w:rsidR="0063763D" w:rsidRPr="00EA106F">
        <w:rPr>
          <w:b w:val="0"/>
          <w:color w:val="231F20"/>
          <w:sz w:val="16"/>
          <w:szCs w:val="16"/>
        </w:rPr>
        <w:fldChar w:fldCharType="end"/>
      </w:r>
      <w:r w:rsidRPr="00EA106F">
        <w:rPr>
          <w:b w:val="0"/>
          <w:color w:val="231F20"/>
          <w:sz w:val="16"/>
          <w:szCs w:val="16"/>
        </w:rPr>
        <w:t xml:space="preserve"> .  </w:t>
      </w:r>
    </w:p>
    <w:p w14:paraId="10AD5EA2" w14:textId="77777777" w:rsidR="00742F0E" w:rsidRPr="0035186D" w:rsidRDefault="00742F0E" w:rsidP="000F39E7">
      <w:pPr>
        <w:pStyle w:val="Ttulo1"/>
        <w:tabs>
          <w:tab w:val="left" w:pos="441"/>
          <w:tab w:val="left" w:pos="442"/>
          <w:tab w:val="left" w:pos="704"/>
        </w:tabs>
        <w:ind w:firstLine="0"/>
        <w:rPr>
          <w:b w:val="0"/>
          <w:color w:val="231F20"/>
          <w:sz w:val="22"/>
          <w:szCs w:val="22"/>
        </w:rPr>
      </w:pPr>
    </w:p>
    <w:p w14:paraId="3A2BCFA5" w14:textId="0ABBF618" w:rsidR="000F39E7" w:rsidRPr="0035186D" w:rsidRDefault="000F39E7" w:rsidP="000F39E7">
      <w:pPr>
        <w:pStyle w:val="Ttulo1"/>
        <w:tabs>
          <w:tab w:val="left" w:pos="441"/>
          <w:tab w:val="left" w:pos="442"/>
          <w:tab w:val="left" w:pos="704"/>
        </w:tabs>
        <w:rPr>
          <w:sz w:val="22"/>
          <w:szCs w:val="22"/>
        </w:rPr>
      </w:pPr>
      <w:r w:rsidRPr="0035186D">
        <w:rPr>
          <w:sz w:val="22"/>
          <w:szCs w:val="22"/>
        </w:rPr>
        <w:t xml:space="preserve">2.2 </w:t>
      </w:r>
      <w:r w:rsidR="00A64CB9" w:rsidRPr="0035186D">
        <w:rPr>
          <w:sz w:val="22"/>
          <w:szCs w:val="22"/>
        </w:rPr>
        <w:t>Database</w:t>
      </w:r>
      <w:r w:rsidRPr="0035186D">
        <w:rPr>
          <w:sz w:val="22"/>
          <w:szCs w:val="22"/>
        </w:rPr>
        <w:t xml:space="preserve"> </w:t>
      </w:r>
      <w:r w:rsidRPr="0035186D">
        <w:rPr>
          <w:sz w:val="22"/>
          <w:szCs w:val="22"/>
        </w:rPr>
        <w:tab/>
      </w:r>
    </w:p>
    <w:p w14:paraId="3DC9BB8B" w14:textId="77777777" w:rsidR="000F39E7" w:rsidRPr="0035186D" w:rsidRDefault="000F39E7" w:rsidP="000F39E7">
      <w:pPr>
        <w:pStyle w:val="Ttulo1"/>
        <w:tabs>
          <w:tab w:val="left" w:pos="441"/>
          <w:tab w:val="left" w:pos="442"/>
          <w:tab w:val="left" w:pos="704"/>
        </w:tabs>
        <w:rPr>
          <w:b w:val="0"/>
          <w:bCs w:val="0"/>
          <w:sz w:val="22"/>
          <w:szCs w:val="22"/>
        </w:rPr>
      </w:pPr>
    </w:p>
    <w:p w14:paraId="7F2C8BB9" w14:textId="61DC8571" w:rsidR="000F39E7" w:rsidRPr="00EA106F" w:rsidRDefault="000F39E7" w:rsidP="000F39E7">
      <w:pPr>
        <w:pStyle w:val="Ttulo1"/>
        <w:tabs>
          <w:tab w:val="left" w:pos="441"/>
          <w:tab w:val="left" w:pos="442"/>
          <w:tab w:val="left" w:pos="704"/>
        </w:tabs>
        <w:rPr>
          <w:b w:val="0"/>
          <w:bCs w:val="0"/>
          <w:sz w:val="16"/>
          <w:szCs w:val="16"/>
        </w:rPr>
      </w:pPr>
      <w:r w:rsidRPr="00EA106F">
        <w:rPr>
          <w:b w:val="0"/>
          <w:bCs w:val="0"/>
          <w:sz w:val="16"/>
          <w:szCs w:val="16"/>
        </w:rPr>
        <w:t xml:space="preserve">Species records will be based on a systematic bibliographic review of viperids recorded in continental Ecuador for 17 species:  </w:t>
      </w:r>
      <w:proofErr w:type="spellStart"/>
      <w:r w:rsidRPr="00EA106F">
        <w:rPr>
          <w:b w:val="0"/>
          <w:bCs w:val="0"/>
          <w:i/>
          <w:iCs/>
          <w:sz w:val="16"/>
          <w:szCs w:val="16"/>
        </w:rPr>
        <w:t>Bothriechis</w:t>
      </w:r>
      <w:proofErr w:type="spellEnd"/>
      <w:r w:rsidRPr="00EA106F">
        <w:rPr>
          <w:b w:val="0"/>
          <w:bCs w:val="0"/>
          <w:i/>
          <w:iCs/>
          <w:sz w:val="16"/>
          <w:szCs w:val="16"/>
        </w:rPr>
        <w:t xml:space="preserve"> </w:t>
      </w:r>
      <w:proofErr w:type="spellStart"/>
      <w:r w:rsidRPr="00EA106F">
        <w:rPr>
          <w:b w:val="0"/>
          <w:bCs w:val="0"/>
          <w:i/>
          <w:iCs/>
          <w:sz w:val="16"/>
          <w:szCs w:val="16"/>
        </w:rPr>
        <w:t>schlegelii</w:t>
      </w:r>
      <w:proofErr w:type="spellEnd"/>
      <w:r w:rsidRPr="00EA106F">
        <w:rPr>
          <w:b w:val="0"/>
          <w:bCs w:val="0"/>
          <w:i/>
          <w:iCs/>
          <w:sz w:val="16"/>
          <w:szCs w:val="16"/>
        </w:rPr>
        <w:t xml:space="preserve">, </w:t>
      </w:r>
      <w:proofErr w:type="spellStart"/>
      <w:r w:rsidRPr="00EA106F">
        <w:rPr>
          <w:b w:val="0"/>
          <w:bCs w:val="0"/>
          <w:i/>
          <w:iCs/>
          <w:sz w:val="16"/>
          <w:szCs w:val="16"/>
        </w:rPr>
        <w:t>Bothrocophias</w:t>
      </w:r>
      <w:proofErr w:type="spellEnd"/>
      <w:r w:rsidRPr="00EA106F">
        <w:rPr>
          <w:b w:val="0"/>
          <w:bCs w:val="0"/>
          <w:i/>
          <w:iCs/>
          <w:sz w:val="16"/>
          <w:szCs w:val="16"/>
        </w:rPr>
        <w:t xml:space="preserve"> </w:t>
      </w:r>
      <w:proofErr w:type="spellStart"/>
      <w:r w:rsidRPr="00EA106F">
        <w:rPr>
          <w:b w:val="0"/>
          <w:bCs w:val="0"/>
          <w:i/>
          <w:iCs/>
          <w:sz w:val="16"/>
          <w:szCs w:val="16"/>
        </w:rPr>
        <w:t>campbelli</w:t>
      </w:r>
      <w:proofErr w:type="spellEnd"/>
      <w:r w:rsidRPr="00EA106F">
        <w:rPr>
          <w:b w:val="0"/>
          <w:bCs w:val="0"/>
          <w:i/>
          <w:iCs/>
          <w:sz w:val="16"/>
          <w:szCs w:val="16"/>
        </w:rPr>
        <w:t xml:space="preserve">, </w:t>
      </w:r>
      <w:proofErr w:type="spellStart"/>
      <w:r w:rsidRPr="00EA106F">
        <w:rPr>
          <w:b w:val="0"/>
          <w:bCs w:val="0"/>
          <w:i/>
          <w:iCs/>
          <w:sz w:val="16"/>
          <w:szCs w:val="16"/>
        </w:rPr>
        <w:t>Bothrocophias</w:t>
      </w:r>
      <w:proofErr w:type="spellEnd"/>
      <w:r w:rsidRPr="00EA106F">
        <w:rPr>
          <w:b w:val="0"/>
          <w:bCs w:val="0"/>
          <w:i/>
          <w:iCs/>
          <w:sz w:val="16"/>
          <w:szCs w:val="16"/>
        </w:rPr>
        <w:t xml:space="preserve"> </w:t>
      </w:r>
      <w:proofErr w:type="spellStart"/>
      <w:r w:rsidRPr="00EA106F">
        <w:rPr>
          <w:b w:val="0"/>
          <w:bCs w:val="0"/>
          <w:i/>
          <w:iCs/>
          <w:sz w:val="16"/>
          <w:szCs w:val="16"/>
        </w:rPr>
        <w:t>hyoprora</w:t>
      </w:r>
      <w:proofErr w:type="spellEnd"/>
      <w:r w:rsidRPr="00EA106F">
        <w:rPr>
          <w:b w:val="0"/>
          <w:bCs w:val="0"/>
          <w:i/>
          <w:iCs/>
          <w:sz w:val="16"/>
          <w:szCs w:val="16"/>
        </w:rPr>
        <w:t xml:space="preserve">, </w:t>
      </w:r>
      <w:proofErr w:type="spellStart"/>
      <w:r w:rsidRPr="00EA106F">
        <w:rPr>
          <w:b w:val="0"/>
          <w:bCs w:val="0"/>
          <w:i/>
          <w:iCs/>
          <w:sz w:val="16"/>
          <w:szCs w:val="16"/>
        </w:rPr>
        <w:t>Bothrocophias</w:t>
      </w:r>
      <w:proofErr w:type="spellEnd"/>
      <w:r w:rsidRPr="00EA106F">
        <w:rPr>
          <w:b w:val="0"/>
          <w:bCs w:val="0"/>
          <w:i/>
          <w:iCs/>
          <w:sz w:val="16"/>
          <w:szCs w:val="16"/>
        </w:rPr>
        <w:t xml:space="preserve"> </w:t>
      </w:r>
      <w:proofErr w:type="spellStart"/>
      <w:r w:rsidRPr="00EA106F">
        <w:rPr>
          <w:b w:val="0"/>
          <w:bCs w:val="0"/>
          <w:i/>
          <w:iCs/>
          <w:sz w:val="16"/>
          <w:szCs w:val="16"/>
        </w:rPr>
        <w:t>loja</w:t>
      </w:r>
      <w:r w:rsidR="00A64CB9" w:rsidRPr="00EA106F">
        <w:rPr>
          <w:b w:val="0"/>
          <w:bCs w:val="0"/>
          <w:i/>
          <w:iCs/>
          <w:sz w:val="16"/>
          <w:szCs w:val="16"/>
        </w:rPr>
        <w:t>nus</w:t>
      </w:r>
      <w:proofErr w:type="spellEnd"/>
      <w:r w:rsidRPr="00EA106F">
        <w:rPr>
          <w:b w:val="0"/>
          <w:bCs w:val="0"/>
          <w:i/>
          <w:iCs/>
          <w:sz w:val="16"/>
          <w:szCs w:val="16"/>
        </w:rPr>
        <w:t xml:space="preserve">, </w:t>
      </w:r>
      <w:proofErr w:type="spellStart"/>
      <w:r w:rsidRPr="00EA106F">
        <w:rPr>
          <w:b w:val="0"/>
          <w:bCs w:val="0"/>
          <w:i/>
          <w:iCs/>
          <w:sz w:val="16"/>
          <w:szCs w:val="16"/>
        </w:rPr>
        <w:t>Bothrocophias</w:t>
      </w:r>
      <w:proofErr w:type="spellEnd"/>
      <w:r w:rsidRPr="00EA106F">
        <w:rPr>
          <w:b w:val="0"/>
          <w:bCs w:val="0"/>
          <w:i/>
          <w:iCs/>
          <w:sz w:val="16"/>
          <w:szCs w:val="16"/>
        </w:rPr>
        <w:t xml:space="preserve"> </w:t>
      </w:r>
      <w:r w:rsidR="00A64CB9" w:rsidRPr="00EA106F">
        <w:rPr>
          <w:b w:val="0"/>
          <w:bCs w:val="0"/>
          <w:i/>
          <w:iCs/>
          <w:sz w:val="16"/>
          <w:szCs w:val="16"/>
        </w:rPr>
        <w:t>microphthalmos</w:t>
      </w:r>
      <w:r w:rsidRPr="00EA106F">
        <w:rPr>
          <w:b w:val="0"/>
          <w:bCs w:val="0"/>
          <w:i/>
          <w:iCs/>
          <w:sz w:val="16"/>
          <w:szCs w:val="16"/>
        </w:rPr>
        <w:t xml:space="preserve">, </w:t>
      </w:r>
      <w:proofErr w:type="spellStart"/>
      <w:r w:rsidRPr="00EA106F">
        <w:rPr>
          <w:b w:val="0"/>
          <w:bCs w:val="0"/>
          <w:i/>
          <w:iCs/>
          <w:sz w:val="16"/>
          <w:szCs w:val="16"/>
        </w:rPr>
        <w:t>Bothrops</w:t>
      </w:r>
      <w:proofErr w:type="spellEnd"/>
      <w:r w:rsidRPr="00EA106F">
        <w:rPr>
          <w:b w:val="0"/>
          <w:bCs w:val="0"/>
          <w:i/>
          <w:iCs/>
          <w:sz w:val="16"/>
          <w:szCs w:val="16"/>
        </w:rPr>
        <w:t xml:space="preserve"> asper, </w:t>
      </w:r>
      <w:proofErr w:type="spellStart"/>
      <w:r w:rsidRPr="00EA106F">
        <w:rPr>
          <w:b w:val="0"/>
          <w:bCs w:val="0"/>
          <w:i/>
          <w:iCs/>
          <w:sz w:val="16"/>
          <w:szCs w:val="16"/>
        </w:rPr>
        <w:t>Bothrops</w:t>
      </w:r>
      <w:proofErr w:type="spellEnd"/>
      <w:r w:rsidRPr="00EA106F">
        <w:rPr>
          <w:b w:val="0"/>
          <w:bCs w:val="0"/>
          <w:i/>
          <w:iCs/>
          <w:sz w:val="16"/>
          <w:szCs w:val="16"/>
        </w:rPr>
        <w:t xml:space="preserve"> </w:t>
      </w:r>
      <w:proofErr w:type="spellStart"/>
      <w:r w:rsidRPr="00EA106F">
        <w:rPr>
          <w:b w:val="0"/>
          <w:bCs w:val="0"/>
          <w:i/>
          <w:iCs/>
          <w:sz w:val="16"/>
          <w:szCs w:val="16"/>
        </w:rPr>
        <w:t>atrox</w:t>
      </w:r>
      <w:proofErr w:type="spellEnd"/>
      <w:r w:rsidRPr="00EA106F">
        <w:rPr>
          <w:b w:val="0"/>
          <w:bCs w:val="0"/>
          <w:i/>
          <w:iCs/>
          <w:sz w:val="16"/>
          <w:szCs w:val="16"/>
        </w:rPr>
        <w:t xml:space="preserve">, </w:t>
      </w:r>
      <w:proofErr w:type="spellStart"/>
      <w:r w:rsidRPr="00EA106F">
        <w:rPr>
          <w:b w:val="0"/>
          <w:bCs w:val="0"/>
          <w:i/>
          <w:iCs/>
          <w:sz w:val="16"/>
          <w:szCs w:val="16"/>
        </w:rPr>
        <w:t>Bothrops</w:t>
      </w:r>
      <w:proofErr w:type="spellEnd"/>
      <w:r w:rsidRPr="00EA106F">
        <w:rPr>
          <w:b w:val="0"/>
          <w:bCs w:val="0"/>
          <w:i/>
          <w:iCs/>
          <w:sz w:val="16"/>
          <w:szCs w:val="16"/>
        </w:rPr>
        <w:t xml:space="preserve"> </w:t>
      </w:r>
      <w:proofErr w:type="spellStart"/>
      <w:r w:rsidRPr="00EA106F">
        <w:rPr>
          <w:b w:val="0"/>
          <w:bCs w:val="0"/>
          <w:i/>
          <w:iCs/>
          <w:sz w:val="16"/>
          <w:szCs w:val="16"/>
        </w:rPr>
        <w:t>bilineatus</w:t>
      </w:r>
      <w:proofErr w:type="spellEnd"/>
      <w:r w:rsidRPr="00EA106F">
        <w:rPr>
          <w:b w:val="0"/>
          <w:bCs w:val="0"/>
          <w:i/>
          <w:iCs/>
          <w:sz w:val="16"/>
          <w:szCs w:val="16"/>
        </w:rPr>
        <w:t xml:space="preserve">, </w:t>
      </w:r>
      <w:proofErr w:type="spellStart"/>
      <w:r w:rsidRPr="00EA106F">
        <w:rPr>
          <w:b w:val="0"/>
          <w:bCs w:val="0"/>
          <w:i/>
          <w:iCs/>
          <w:sz w:val="16"/>
          <w:szCs w:val="16"/>
        </w:rPr>
        <w:t>Bothrops</w:t>
      </w:r>
      <w:proofErr w:type="spellEnd"/>
      <w:r w:rsidRPr="00EA106F">
        <w:rPr>
          <w:b w:val="0"/>
          <w:bCs w:val="0"/>
          <w:i/>
          <w:iCs/>
          <w:sz w:val="16"/>
          <w:szCs w:val="16"/>
        </w:rPr>
        <w:t xml:space="preserve"> </w:t>
      </w:r>
      <w:proofErr w:type="spellStart"/>
      <w:r w:rsidRPr="00EA106F">
        <w:rPr>
          <w:b w:val="0"/>
          <w:bCs w:val="0"/>
          <w:i/>
          <w:iCs/>
          <w:sz w:val="16"/>
          <w:szCs w:val="16"/>
        </w:rPr>
        <w:t>brazili</w:t>
      </w:r>
      <w:proofErr w:type="spellEnd"/>
      <w:r w:rsidRPr="00EA106F">
        <w:rPr>
          <w:b w:val="0"/>
          <w:bCs w:val="0"/>
          <w:i/>
          <w:iCs/>
          <w:sz w:val="16"/>
          <w:szCs w:val="16"/>
        </w:rPr>
        <w:t xml:space="preserve">, </w:t>
      </w:r>
      <w:proofErr w:type="spellStart"/>
      <w:r w:rsidRPr="00EA106F">
        <w:rPr>
          <w:b w:val="0"/>
          <w:bCs w:val="0"/>
          <w:i/>
          <w:iCs/>
          <w:sz w:val="16"/>
          <w:szCs w:val="16"/>
        </w:rPr>
        <w:t>Bothrops</w:t>
      </w:r>
      <w:proofErr w:type="spellEnd"/>
      <w:r w:rsidRPr="00EA106F">
        <w:rPr>
          <w:b w:val="0"/>
          <w:bCs w:val="0"/>
          <w:i/>
          <w:iCs/>
          <w:sz w:val="16"/>
          <w:szCs w:val="16"/>
        </w:rPr>
        <w:t xml:space="preserve"> </w:t>
      </w:r>
      <w:proofErr w:type="spellStart"/>
      <w:r w:rsidRPr="00EA106F">
        <w:rPr>
          <w:b w:val="0"/>
          <w:bCs w:val="0"/>
          <w:i/>
          <w:iCs/>
          <w:sz w:val="16"/>
          <w:szCs w:val="16"/>
        </w:rPr>
        <w:t>osbornei</w:t>
      </w:r>
      <w:proofErr w:type="spellEnd"/>
      <w:r w:rsidRPr="00EA106F">
        <w:rPr>
          <w:b w:val="0"/>
          <w:bCs w:val="0"/>
          <w:i/>
          <w:iCs/>
          <w:sz w:val="16"/>
          <w:szCs w:val="16"/>
        </w:rPr>
        <w:t xml:space="preserve">, </w:t>
      </w:r>
      <w:proofErr w:type="spellStart"/>
      <w:r w:rsidRPr="00EA106F">
        <w:rPr>
          <w:b w:val="0"/>
          <w:bCs w:val="0"/>
          <w:i/>
          <w:iCs/>
          <w:sz w:val="16"/>
          <w:szCs w:val="16"/>
        </w:rPr>
        <w:t>Bothrops</w:t>
      </w:r>
      <w:proofErr w:type="spellEnd"/>
      <w:r w:rsidRPr="00EA106F">
        <w:rPr>
          <w:b w:val="0"/>
          <w:bCs w:val="0"/>
          <w:i/>
          <w:iCs/>
          <w:sz w:val="16"/>
          <w:szCs w:val="16"/>
        </w:rPr>
        <w:t xml:space="preserve"> </w:t>
      </w:r>
      <w:proofErr w:type="spellStart"/>
      <w:r w:rsidRPr="00EA106F">
        <w:rPr>
          <w:b w:val="0"/>
          <w:bCs w:val="0"/>
          <w:i/>
          <w:iCs/>
          <w:sz w:val="16"/>
          <w:szCs w:val="16"/>
        </w:rPr>
        <w:t>pulcher</w:t>
      </w:r>
      <w:proofErr w:type="spellEnd"/>
      <w:r w:rsidRPr="00EA106F">
        <w:rPr>
          <w:b w:val="0"/>
          <w:bCs w:val="0"/>
          <w:i/>
          <w:iCs/>
          <w:sz w:val="16"/>
          <w:szCs w:val="16"/>
        </w:rPr>
        <w:t xml:space="preserve">, </w:t>
      </w:r>
      <w:proofErr w:type="spellStart"/>
      <w:r w:rsidRPr="00EA106F">
        <w:rPr>
          <w:b w:val="0"/>
          <w:bCs w:val="0"/>
          <w:i/>
          <w:iCs/>
          <w:sz w:val="16"/>
          <w:szCs w:val="16"/>
        </w:rPr>
        <w:t>Bothrops</w:t>
      </w:r>
      <w:proofErr w:type="spellEnd"/>
      <w:r w:rsidRPr="00EA106F">
        <w:rPr>
          <w:b w:val="0"/>
          <w:bCs w:val="0"/>
          <w:i/>
          <w:iCs/>
          <w:sz w:val="16"/>
          <w:szCs w:val="16"/>
        </w:rPr>
        <w:t xml:space="preserve"> punctatus, </w:t>
      </w:r>
      <w:proofErr w:type="spellStart"/>
      <w:r w:rsidRPr="00EA106F">
        <w:rPr>
          <w:b w:val="0"/>
          <w:bCs w:val="0"/>
          <w:i/>
          <w:iCs/>
          <w:sz w:val="16"/>
          <w:szCs w:val="16"/>
        </w:rPr>
        <w:t>Bothrops</w:t>
      </w:r>
      <w:proofErr w:type="spellEnd"/>
      <w:r w:rsidRPr="00EA106F">
        <w:rPr>
          <w:b w:val="0"/>
          <w:bCs w:val="0"/>
          <w:i/>
          <w:iCs/>
          <w:sz w:val="16"/>
          <w:szCs w:val="16"/>
        </w:rPr>
        <w:t xml:space="preserve"> </w:t>
      </w:r>
      <w:proofErr w:type="spellStart"/>
      <w:r w:rsidRPr="00EA106F">
        <w:rPr>
          <w:b w:val="0"/>
          <w:bCs w:val="0"/>
          <w:i/>
          <w:iCs/>
          <w:sz w:val="16"/>
          <w:szCs w:val="16"/>
        </w:rPr>
        <w:t>taeniatus</w:t>
      </w:r>
      <w:proofErr w:type="spellEnd"/>
      <w:r w:rsidRPr="00EA106F">
        <w:rPr>
          <w:b w:val="0"/>
          <w:bCs w:val="0"/>
          <w:i/>
          <w:iCs/>
          <w:sz w:val="16"/>
          <w:szCs w:val="16"/>
        </w:rPr>
        <w:t xml:space="preserve">, Lachesis </w:t>
      </w:r>
      <w:proofErr w:type="spellStart"/>
      <w:r w:rsidRPr="00EA106F">
        <w:rPr>
          <w:b w:val="0"/>
          <w:bCs w:val="0"/>
          <w:i/>
          <w:iCs/>
          <w:sz w:val="16"/>
          <w:szCs w:val="16"/>
        </w:rPr>
        <w:t>acrochorda</w:t>
      </w:r>
      <w:proofErr w:type="spellEnd"/>
      <w:r w:rsidRPr="00EA106F">
        <w:rPr>
          <w:b w:val="0"/>
          <w:bCs w:val="0"/>
          <w:i/>
          <w:iCs/>
          <w:sz w:val="16"/>
          <w:szCs w:val="16"/>
        </w:rPr>
        <w:t xml:space="preserve">, Lachesis </w:t>
      </w:r>
      <w:proofErr w:type="spellStart"/>
      <w:r w:rsidRPr="00EA106F">
        <w:rPr>
          <w:b w:val="0"/>
          <w:bCs w:val="0"/>
          <w:i/>
          <w:iCs/>
          <w:sz w:val="16"/>
          <w:szCs w:val="16"/>
        </w:rPr>
        <w:t>muta</w:t>
      </w:r>
      <w:proofErr w:type="spellEnd"/>
      <w:r w:rsidRPr="00EA106F">
        <w:rPr>
          <w:b w:val="0"/>
          <w:bCs w:val="0"/>
          <w:i/>
          <w:iCs/>
          <w:sz w:val="16"/>
          <w:szCs w:val="16"/>
        </w:rPr>
        <w:t xml:space="preserve">, </w:t>
      </w:r>
      <w:proofErr w:type="spellStart"/>
      <w:r w:rsidRPr="00EA106F">
        <w:rPr>
          <w:b w:val="0"/>
          <w:bCs w:val="0"/>
          <w:i/>
          <w:iCs/>
          <w:sz w:val="16"/>
          <w:szCs w:val="16"/>
        </w:rPr>
        <w:t>Porthidium</w:t>
      </w:r>
      <w:proofErr w:type="spellEnd"/>
      <w:r w:rsidRPr="00EA106F">
        <w:rPr>
          <w:b w:val="0"/>
          <w:bCs w:val="0"/>
          <w:i/>
          <w:iCs/>
          <w:sz w:val="16"/>
          <w:szCs w:val="16"/>
        </w:rPr>
        <w:t xml:space="preserve"> </w:t>
      </w:r>
      <w:proofErr w:type="spellStart"/>
      <w:r w:rsidRPr="00EA106F">
        <w:rPr>
          <w:b w:val="0"/>
          <w:bCs w:val="0"/>
          <w:i/>
          <w:iCs/>
          <w:sz w:val="16"/>
          <w:szCs w:val="16"/>
        </w:rPr>
        <w:t>arcosae</w:t>
      </w:r>
      <w:proofErr w:type="spellEnd"/>
      <w:r w:rsidRPr="00EA106F">
        <w:rPr>
          <w:b w:val="0"/>
          <w:bCs w:val="0"/>
          <w:i/>
          <w:iCs/>
          <w:sz w:val="16"/>
          <w:szCs w:val="16"/>
        </w:rPr>
        <w:t xml:space="preserve">, </w:t>
      </w:r>
      <w:proofErr w:type="spellStart"/>
      <w:r w:rsidRPr="00EA106F">
        <w:rPr>
          <w:b w:val="0"/>
          <w:bCs w:val="0"/>
          <w:i/>
          <w:iCs/>
          <w:sz w:val="16"/>
          <w:szCs w:val="16"/>
        </w:rPr>
        <w:t>Porthidium</w:t>
      </w:r>
      <w:proofErr w:type="spellEnd"/>
      <w:r w:rsidRPr="00EA106F">
        <w:rPr>
          <w:b w:val="0"/>
          <w:bCs w:val="0"/>
          <w:i/>
          <w:iCs/>
          <w:sz w:val="16"/>
          <w:szCs w:val="16"/>
        </w:rPr>
        <w:t xml:space="preserve"> </w:t>
      </w:r>
      <w:proofErr w:type="spellStart"/>
      <w:r w:rsidRPr="00EA106F">
        <w:rPr>
          <w:b w:val="0"/>
          <w:bCs w:val="0"/>
          <w:i/>
          <w:iCs/>
          <w:sz w:val="16"/>
          <w:szCs w:val="16"/>
        </w:rPr>
        <w:t>nasutum</w:t>
      </w:r>
      <w:proofErr w:type="spellEnd"/>
      <w:r w:rsidRPr="00EA106F">
        <w:rPr>
          <w:b w:val="0"/>
          <w:bCs w:val="0"/>
          <w:i/>
          <w:iCs/>
          <w:sz w:val="16"/>
          <w:szCs w:val="16"/>
        </w:rPr>
        <w:t>.</w:t>
      </w:r>
      <w:r w:rsidR="00D7201F" w:rsidRPr="00EA106F">
        <w:rPr>
          <w:b w:val="0"/>
          <w:bCs w:val="0"/>
          <w:i/>
          <w:iCs/>
          <w:sz w:val="16"/>
          <w:szCs w:val="16"/>
        </w:rPr>
        <w:fldChar w:fldCharType="begin" w:fldLock="1"/>
      </w:r>
      <w:r w:rsidR="00D7201F" w:rsidRPr="00EA106F">
        <w:rPr>
          <w:b w:val="0"/>
          <w:bCs w:val="0"/>
          <w:i/>
          <w:iCs/>
          <w:sz w:val="16"/>
          <w:szCs w:val="16"/>
        </w:rPr>
        <w:instrText>ADDIN CSL_CITATION {"citationItems":[{"id":"ITEM-1","itemData":{"DOI":"10.1016/j.toxcx.2020.100051","ISSN":"25901710","abstract":"Snakebite envenoming is a neglected disease of public health concern. Most snakebite accidents occur in developing countries. In Ecuador, 17 viper species are responsible for 99% of official accidents, and ten species are in critical conservation states. This report analyzes the snakebite incident cases and mortality rates in Ecuador between 2014 and 2019. The data obtained from the national surveillance system suggests that the incidence and mortality rates remained constant. The geographic region with the highest incidence rates is the Amazonian region. National policies are urgently needed to prevent snakebite accidents and to protect snakes in danger of extinction.","author":[{"dropping-particle":"","family":"Ochoa","given":"Angélica","non-dropping-particle":"","parse-names":false,"suffix":""},{"dropping-particle":"","family":"Heredia","given":"Odalys S.","non-dropping-particle":"","parse-names":false,"suffix":""},{"dropping-particle":"","family":"Escandón","given":"Samuel A.","non-dropping-particle":"","parse-names":false,"suffix":""},{"dropping-particle":"","family":"Celorio","given":"Cristopher A.","non-dropping-particle":"","parse-names":false,"suffix":""},{"dropping-particle":"","family":"Arias","given":"María C.","non-dropping-particle":"","parse-names":false,"suffix":""},{"dropping-particle":"","family":"Zarum","given":"Fausto","non-dropping-particle":"","parse-names":false,"suffix":""},{"dropping-particle":"","family":"Caldeira","given":"Cleópatra A.","non-dropping-particle":"","parse-names":false,"suffix":""},{"dropping-particle":"","family":"Soares","given":"Andreimar M.","non-dropping-particle":"","parse-names":false,"suffix":""},{"dropping-particle":"","family":"Silva","given":"Saulo L.","non-dropping-particle":"Da","parse-names":false,"suffix":""}],"container-title":"Toxicon: X","id":"ITEM-1","issued":{"date-parts":[["2020"]]},"title":"Viperidae snakebites in Ecuador: A review of epidemiological and ecological aspects","type":"article-journal","volume":"7"},"uris":["http://www.mendeley.com/documents/?uuid=62219f89-ae4e-4196-bb4c-33db01870281"]}],"mendeley":{"formattedCitation":"(Ochoa et al., 2020)","plainTextFormattedCitation":"(Ochoa et al., 2020)","previouslyFormattedCitation":"(Ochoa et al., 2020)"},"properties":{"noteIndex":0},"schema":"https://github.com/citation-style-language/schema/raw/master/csl-citation.json"}</w:instrText>
      </w:r>
      <w:r w:rsidR="00D7201F" w:rsidRPr="00EA106F">
        <w:rPr>
          <w:b w:val="0"/>
          <w:bCs w:val="0"/>
          <w:i/>
          <w:iCs/>
          <w:sz w:val="16"/>
          <w:szCs w:val="16"/>
        </w:rPr>
        <w:fldChar w:fldCharType="separate"/>
      </w:r>
      <w:r w:rsidR="00D7201F" w:rsidRPr="00EA106F">
        <w:rPr>
          <w:b w:val="0"/>
          <w:bCs w:val="0"/>
          <w:iCs/>
          <w:noProof/>
          <w:sz w:val="16"/>
          <w:szCs w:val="16"/>
        </w:rPr>
        <w:t>(</w:t>
      </w:r>
      <w:r w:rsidR="00D7201F" w:rsidRPr="00EA106F">
        <w:rPr>
          <w:b w:val="0"/>
          <w:bCs w:val="0"/>
          <w:iCs/>
          <w:noProof/>
          <w:color w:val="00B0F0"/>
          <w:sz w:val="16"/>
          <w:szCs w:val="16"/>
        </w:rPr>
        <w:t>Ochoa et al., 2020</w:t>
      </w:r>
      <w:r w:rsidR="00D7201F" w:rsidRPr="00EA106F">
        <w:rPr>
          <w:b w:val="0"/>
          <w:bCs w:val="0"/>
          <w:iCs/>
          <w:noProof/>
          <w:sz w:val="16"/>
          <w:szCs w:val="16"/>
        </w:rPr>
        <w:t>)</w:t>
      </w:r>
      <w:r w:rsidR="00D7201F" w:rsidRPr="00EA106F">
        <w:rPr>
          <w:b w:val="0"/>
          <w:bCs w:val="0"/>
          <w:i/>
          <w:iCs/>
          <w:sz w:val="16"/>
          <w:szCs w:val="16"/>
        </w:rPr>
        <w:fldChar w:fldCharType="end"/>
      </w:r>
      <w:r w:rsidRPr="00EA106F">
        <w:rPr>
          <w:b w:val="0"/>
          <w:bCs w:val="0"/>
          <w:sz w:val="16"/>
          <w:szCs w:val="16"/>
        </w:rPr>
        <w:t xml:space="preserve"> </w:t>
      </w:r>
      <w:r w:rsidR="0063763D" w:rsidRPr="00EA106F">
        <w:rPr>
          <w:b w:val="0"/>
          <w:bCs w:val="0"/>
          <w:sz w:val="16"/>
          <w:szCs w:val="16"/>
        </w:rPr>
        <w:fldChar w:fldCharType="begin" w:fldLock="1"/>
      </w:r>
      <w:r w:rsidR="0063763D" w:rsidRPr="00EA106F">
        <w:rPr>
          <w:b w:val="0"/>
          <w:bCs w:val="0"/>
          <w:sz w:val="16"/>
          <w:szCs w:val="16"/>
        </w:rPr>
        <w:instrText>ADDIN CSL_CITATION {"citationItems":[{"id":"ITEM-1","itemData":{"ISBN":"9978443061","abstract":"Siguiendo las manecillas del reloj: B oa co n stricto r co n stricto r, C helu s fim b r ia tu s , C rocodylu s acu tu s, T u pin am bis teg u ix in , C h elon ia m ydas. Zárate. 2005. Lista Roja de los Reptiles del Ecuador. Fundación N ov u m M ile n iu m , U IC N -Sur, U IC N -C om ité E cu atorian o, M inisterio de Educación y Cultura. Serie Proyecto PEEPE. Quito. b) Si cita una especie: Valencia, J. y M. Morales. 2005. Boa colombiana o del Chocó (C o r a llu s b lo m b e r g i) . Pp. 18 en : E. Carrillo, S. Aldás, M. Altamirano..., Lista Roja de los Reptiles del Ecuador. Fundación N ovum M ilen iu m , UICN-Sur, UICN-Comité Ecuatoriano, Ministerio de Educación y Cultura. Serie Proyecto PEEPE. Quito. Tiraje: 1 000 ejemplares. No se autoriza la reproducción total o parcial de esta obra por ningún medio impreso, digital o de otra índole. Para intercambio con otras publicaciones afines, dirigirse a Fundación N ovum M ilen iu m , a los teléfonos 022 500 274/ 022 413 934 Quito-Ecuador.","author":[{"dropping-particle":"","family":"Carrillo","given":"E","non-dropping-particle":"","parse-names":false,"suffix":""},{"dropping-particle":"","family":"Aldás","given":"A","non-dropping-particle":"","parse-names":false,"suffix":""},{"dropping-particle":"","family":"Altamirano","given":"M","non-dropping-particle":"","parse-names":false,"suffix":""},{"dropping-particle":"","family":"Ayala","given":"F","non-dropping-particle":"","parse-names":false,"suffix":""},{"dropping-particle":"","family":"Cisneros-Heredia","given":"DF","non-dropping-particle":"","parse-names":false,"suffix":""},{"dropping-particle":"","family":"Endara","given":"A","non-dropping-particle":"","parse-names":false,"suffix":""},{"dropping-particle":"","family":"Márquez","given":"C","non-dropping-particle":"","parse-names":false,"suffix":""},{"dropping-particle":"","family":"Morales","given":"M","non-dropping-particle":"","parse-names":false,"suffix":""},{"dropping-particle":"","family":"Nogales","given":"F","non-dropping-particle":"","parse-names":false,"suffix":""},{"dropping-particle":"","family":"Salvador","given":"P","non-dropping-particle":"","parse-names":false,"suffix":""},{"dropping-particle":"","family":"Torres","given":"ML","non-dropping-particle":"","parse-names":false,"suffix":""},{"dropping-particle":"","family":"Valencia","given":"J","non-dropping-particle":"","parse-names":false,"suffix":""},{"dropping-particle":"","family":"Villamarín","given":"F","non-dropping-particle":"","parse-names":false,"suffix":""},{"dropping-particle":"","family":"Yánez-Muñoz","given":"M","non-dropping-particle":"","parse-names":false,"suffix":""},{"dropping-particle":"","family":"Zárate","given":"P","non-dropping-particle":"","parse-names":false,"suffix":""}],"id":"ITEM-1","issued":{"date-parts":[["2005"]]},"number-of-pages":"46","title":"Lista Roja De Los Reptiles Del Ecuador","type":"book"},"uris":["http://www.mendeley.com/documents/?uuid=6fae6fb9-5d9f-4648-87ce-90a01483b13d"]}],"mendeley":{"formattedCitation":"(Carrillo et al., 2005)","plainTextFormattedCitation":"(Carrillo et al., 2005)","previouslyFormattedCitation":"(Carrillo et al., 2005)"},"properties":{"noteIndex":0},"schema":"https://github.com/citation-style-language/schema/raw/master/csl-citation.json"}</w:instrText>
      </w:r>
      <w:r w:rsidR="0063763D" w:rsidRPr="00EA106F">
        <w:rPr>
          <w:b w:val="0"/>
          <w:bCs w:val="0"/>
          <w:sz w:val="16"/>
          <w:szCs w:val="16"/>
        </w:rPr>
        <w:fldChar w:fldCharType="separate"/>
      </w:r>
      <w:r w:rsidR="0063763D" w:rsidRPr="00EA106F">
        <w:rPr>
          <w:b w:val="0"/>
          <w:bCs w:val="0"/>
          <w:noProof/>
          <w:sz w:val="16"/>
          <w:szCs w:val="16"/>
        </w:rPr>
        <w:t>(</w:t>
      </w:r>
      <w:r w:rsidR="0063763D" w:rsidRPr="00EA106F">
        <w:rPr>
          <w:b w:val="0"/>
          <w:bCs w:val="0"/>
          <w:noProof/>
          <w:color w:val="00B0F0"/>
          <w:sz w:val="16"/>
          <w:szCs w:val="16"/>
        </w:rPr>
        <w:t>Carrillo et al., 2005</w:t>
      </w:r>
      <w:r w:rsidR="0063763D" w:rsidRPr="00EA106F">
        <w:rPr>
          <w:b w:val="0"/>
          <w:bCs w:val="0"/>
          <w:noProof/>
          <w:sz w:val="16"/>
          <w:szCs w:val="16"/>
        </w:rPr>
        <w:t>)</w:t>
      </w:r>
      <w:r w:rsidR="0063763D" w:rsidRPr="00EA106F">
        <w:rPr>
          <w:b w:val="0"/>
          <w:bCs w:val="0"/>
          <w:sz w:val="16"/>
          <w:szCs w:val="16"/>
        </w:rPr>
        <w:fldChar w:fldCharType="end"/>
      </w:r>
      <w:r w:rsidRPr="00EA106F">
        <w:rPr>
          <w:b w:val="0"/>
          <w:bCs w:val="0"/>
          <w:sz w:val="16"/>
          <w:szCs w:val="16"/>
        </w:rPr>
        <w:t>.</w:t>
      </w:r>
    </w:p>
    <w:p w14:paraId="4B96BF2C" w14:textId="13AAE0CD" w:rsidR="000F39E7" w:rsidRDefault="000F39E7" w:rsidP="000F39E7">
      <w:pPr>
        <w:pStyle w:val="Ttulo1"/>
        <w:tabs>
          <w:tab w:val="left" w:pos="441"/>
          <w:tab w:val="left" w:pos="442"/>
          <w:tab w:val="left" w:pos="704"/>
        </w:tabs>
        <w:ind w:firstLine="0"/>
        <w:rPr>
          <w:b w:val="0"/>
          <w:bCs w:val="0"/>
          <w:sz w:val="22"/>
          <w:szCs w:val="22"/>
        </w:rPr>
      </w:pPr>
      <w:r w:rsidRPr="00EA106F">
        <w:rPr>
          <w:b w:val="0"/>
          <w:bCs w:val="0"/>
          <w:sz w:val="16"/>
          <w:szCs w:val="16"/>
        </w:rPr>
        <w:t xml:space="preserve">Records and </w:t>
      </w:r>
      <w:proofErr w:type="spellStart"/>
      <w:r w:rsidRPr="00EA106F">
        <w:rPr>
          <w:b w:val="0"/>
          <w:bCs w:val="0"/>
          <w:sz w:val="16"/>
          <w:szCs w:val="16"/>
        </w:rPr>
        <w:t>georeferences</w:t>
      </w:r>
      <w:proofErr w:type="spellEnd"/>
      <w:r w:rsidRPr="00EA106F">
        <w:rPr>
          <w:b w:val="0"/>
          <w:bCs w:val="0"/>
          <w:sz w:val="16"/>
          <w:szCs w:val="16"/>
        </w:rPr>
        <w:t xml:space="preserve"> will be obtained for the entire distribution range of the species, from the following </w:t>
      </w:r>
      <w:r w:rsidR="00A64CB9" w:rsidRPr="00EA106F">
        <w:rPr>
          <w:b w:val="0"/>
          <w:bCs w:val="0"/>
          <w:sz w:val="16"/>
          <w:szCs w:val="16"/>
        </w:rPr>
        <w:t>open-access</w:t>
      </w:r>
      <w:r w:rsidRPr="00EA106F">
        <w:rPr>
          <w:b w:val="0"/>
          <w:bCs w:val="0"/>
          <w:sz w:val="16"/>
          <w:szCs w:val="16"/>
        </w:rPr>
        <w:t xml:space="preserve"> digital repositories: GBIF (https://www.gbif.org/), </w:t>
      </w:r>
      <w:proofErr w:type="spellStart"/>
      <w:r w:rsidRPr="00EA106F">
        <w:rPr>
          <w:b w:val="0"/>
          <w:bCs w:val="0"/>
          <w:sz w:val="16"/>
          <w:szCs w:val="16"/>
        </w:rPr>
        <w:t>Vertnet</w:t>
      </w:r>
      <w:proofErr w:type="spellEnd"/>
      <w:r w:rsidRPr="00EA106F">
        <w:rPr>
          <w:b w:val="0"/>
          <w:bCs w:val="0"/>
          <w:sz w:val="16"/>
          <w:szCs w:val="16"/>
        </w:rPr>
        <w:t xml:space="preserve"> (http://vertnet.org), </w:t>
      </w:r>
      <w:proofErr w:type="spellStart"/>
      <w:r w:rsidRPr="00EA106F">
        <w:rPr>
          <w:b w:val="0"/>
          <w:bCs w:val="0"/>
          <w:sz w:val="16"/>
          <w:szCs w:val="16"/>
        </w:rPr>
        <w:t>Bioweb</w:t>
      </w:r>
      <w:proofErr w:type="spellEnd"/>
      <w:r w:rsidRPr="00EA106F">
        <w:rPr>
          <w:b w:val="0"/>
          <w:bCs w:val="0"/>
          <w:sz w:val="16"/>
          <w:szCs w:val="16"/>
        </w:rPr>
        <w:t xml:space="preserve"> (https://bioweb.bio/), </w:t>
      </w:r>
      <w:proofErr w:type="spellStart"/>
      <w:r w:rsidRPr="00EA106F">
        <w:rPr>
          <w:b w:val="0"/>
          <w:bCs w:val="0"/>
          <w:sz w:val="16"/>
          <w:szCs w:val="16"/>
        </w:rPr>
        <w:t>iNaturalist</w:t>
      </w:r>
      <w:proofErr w:type="spellEnd"/>
      <w:r w:rsidRPr="00EA106F">
        <w:rPr>
          <w:b w:val="0"/>
          <w:bCs w:val="0"/>
          <w:sz w:val="16"/>
          <w:szCs w:val="16"/>
        </w:rPr>
        <w:t>(</w:t>
      </w:r>
      <w:hyperlink r:id="rId11" w:history="1">
        <w:r w:rsidR="00EC54A1" w:rsidRPr="00EA106F">
          <w:rPr>
            <w:rStyle w:val="Hipervnculo"/>
            <w:b w:val="0"/>
            <w:bCs w:val="0"/>
            <w:sz w:val="16"/>
            <w:szCs w:val="16"/>
          </w:rPr>
          <w:t>https://www.inaturalist.org/</w:t>
        </w:r>
      </w:hyperlink>
      <w:r w:rsidRPr="00EA106F">
        <w:rPr>
          <w:b w:val="0"/>
          <w:bCs w:val="0"/>
          <w:sz w:val="16"/>
          <w:szCs w:val="16"/>
        </w:rPr>
        <w:t>)</w:t>
      </w:r>
      <w:r w:rsidR="00EC54A1" w:rsidRPr="00EA106F">
        <w:rPr>
          <w:b w:val="0"/>
          <w:bCs w:val="0"/>
          <w:sz w:val="16"/>
          <w:szCs w:val="16"/>
        </w:rPr>
        <w:t>,</w:t>
      </w:r>
      <w:r w:rsidR="00A64CB9" w:rsidRPr="00EA106F">
        <w:rPr>
          <w:b w:val="0"/>
          <w:bCs w:val="0"/>
          <w:sz w:val="16"/>
          <w:szCs w:val="16"/>
        </w:rPr>
        <w:t xml:space="preserve"> </w:t>
      </w:r>
      <w:r w:rsidR="00EC54A1" w:rsidRPr="00EA106F">
        <w:rPr>
          <w:b w:val="0"/>
          <w:bCs w:val="0"/>
          <w:sz w:val="16"/>
          <w:szCs w:val="16"/>
        </w:rPr>
        <w:t>QCAZ</w:t>
      </w:r>
      <w:r w:rsidR="00671525" w:rsidRPr="00EA106F">
        <w:rPr>
          <w:b w:val="0"/>
          <w:bCs w:val="0"/>
          <w:sz w:val="16"/>
          <w:szCs w:val="16"/>
        </w:rPr>
        <w:t>(</w:t>
      </w:r>
      <w:hyperlink r:id="rId12" w:history="1">
        <w:r w:rsidR="00A64CB9" w:rsidRPr="00EA106F">
          <w:rPr>
            <w:rStyle w:val="Hipervnculo"/>
            <w:b w:val="0"/>
            <w:bCs w:val="0"/>
            <w:sz w:val="16"/>
            <w:szCs w:val="16"/>
          </w:rPr>
          <w:t>https://bioweb.puce.edu.ec/</w:t>
        </w:r>
      </w:hyperlink>
      <w:r w:rsidR="00671525" w:rsidRPr="00EA106F">
        <w:rPr>
          <w:b w:val="0"/>
          <w:bCs w:val="0"/>
          <w:sz w:val="16"/>
          <w:szCs w:val="16"/>
        </w:rPr>
        <w:t>)</w:t>
      </w:r>
      <w:r w:rsidR="00EC54A1" w:rsidRPr="00EA106F">
        <w:rPr>
          <w:b w:val="0"/>
          <w:bCs w:val="0"/>
          <w:sz w:val="16"/>
          <w:szCs w:val="16"/>
        </w:rPr>
        <w:t>,</w:t>
      </w:r>
      <w:r w:rsidR="00A64CB9" w:rsidRPr="00EA106F">
        <w:rPr>
          <w:b w:val="0"/>
          <w:bCs w:val="0"/>
          <w:sz w:val="16"/>
          <w:szCs w:val="16"/>
        </w:rPr>
        <w:t xml:space="preserve"> </w:t>
      </w:r>
      <w:r w:rsidR="00EC54A1" w:rsidRPr="00EA106F">
        <w:rPr>
          <w:b w:val="0"/>
          <w:bCs w:val="0"/>
          <w:sz w:val="16"/>
          <w:szCs w:val="16"/>
        </w:rPr>
        <w:t>FHGO</w:t>
      </w:r>
      <w:r w:rsidR="00671525" w:rsidRPr="00EA106F">
        <w:rPr>
          <w:b w:val="0"/>
          <w:bCs w:val="0"/>
          <w:sz w:val="16"/>
          <w:szCs w:val="16"/>
        </w:rPr>
        <w:t>(https://vivarium.org.ec/fhgo/)</w:t>
      </w:r>
      <w:r w:rsidR="00EC54A1" w:rsidRPr="00EA106F">
        <w:rPr>
          <w:b w:val="0"/>
          <w:bCs w:val="0"/>
          <w:sz w:val="16"/>
          <w:szCs w:val="16"/>
        </w:rPr>
        <w:t>,(</w:t>
      </w:r>
      <w:hyperlink r:id="rId13" w:history="1">
        <w:r w:rsidR="00671525" w:rsidRPr="00EA106F">
          <w:rPr>
            <w:rStyle w:val="Hipervnculo"/>
            <w:b w:val="0"/>
            <w:bCs w:val="0"/>
            <w:sz w:val="16"/>
            <w:szCs w:val="16"/>
          </w:rPr>
          <w:t>http://www.biovirtual.unal.edu.co/es/colecciones/detail/364574/</w:t>
        </w:r>
      </w:hyperlink>
      <w:r w:rsidR="00EC54A1" w:rsidRPr="00EA106F">
        <w:rPr>
          <w:b w:val="0"/>
          <w:bCs w:val="0"/>
          <w:sz w:val="16"/>
          <w:szCs w:val="16"/>
        </w:rPr>
        <w:t>),</w:t>
      </w:r>
      <w:r w:rsidR="00671525" w:rsidRPr="00EA106F">
        <w:rPr>
          <w:b w:val="0"/>
          <w:bCs w:val="0"/>
          <w:sz w:val="16"/>
          <w:szCs w:val="16"/>
        </w:rPr>
        <w:t xml:space="preserve"> and scientific collections </w:t>
      </w:r>
      <w:r w:rsidR="0063763D" w:rsidRPr="00EA106F">
        <w:rPr>
          <w:b w:val="0"/>
          <w:bCs w:val="0"/>
          <w:sz w:val="16"/>
          <w:szCs w:val="16"/>
        </w:rPr>
        <w:t xml:space="preserve">from the </w:t>
      </w:r>
      <w:r w:rsidR="002B5324" w:rsidRPr="00EA106F">
        <w:rPr>
          <w:b w:val="0"/>
          <w:bCs w:val="0"/>
          <w:sz w:val="16"/>
          <w:szCs w:val="16"/>
        </w:rPr>
        <w:t>national</w:t>
      </w:r>
      <w:r w:rsidR="0063763D" w:rsidRPr="00EA106F">
        <w:rPr>
          <w:b w:val="0"/>
          <w:bCs w:val="0"/>
          <w:sz w:val="16"/>
          <w:szCs w:val="16"/>
        </w:rPr>
        <w:t xml:space="preserve"> institute of biodiversity of Ecuador(</w:t>
      </w:r>
      <w:r w:rsidR="0063763D" w:rsidRPr="00EA106F">
        <w:rPr>
          <w:b w:val="0"/>
          <w:bCs w:val="0"/>
          <w:color w:val="1261EE"/>
          <w:sz w:val="16"/>
          <w:szCs w:val="16"/>
        </w:rPr>
        <w:t>https://bndb.sisbioecuador.bio/</w:t>
      </w:r>
      <w:r w:rsidR="0063763D" w:rsidRPr="00EA106F">
        <w:rPr>
          <w:b w:val="0"/>
          <w:bCs w:val="0"/>
          <w:sz w:val="16"/>
          <w:szCs w:val="16"/>
        </w:rPr>
        <w:t>)</w:t>
      </w:r>
      <w:r w:rsidRPr="00EA106F">
        <w:rPr>
          <w:b w:val="0"/>
          <w:bCs w:val="0"/>
          <w:sz w:val="16"/>
          <w:szCs w:val="16"/>
        </w:rPr>
        <w:t xml:space="preserve">  We will then proceed to generate a taxonomically and geographically curated and validated database. To achieve this, we will (a) check for atypical records, (b) check for taxonomic names with possible errors (c) eliminate duplicate data and records without spatial data</w:t>
      </w:r>
      <w:r w:rsidR="00944A31" w:rsidRPr="00EA106F">
        <w:rPr>
          <w:b w:val="0"/>
          <w:bCs w:val="0"/>
          <w:sz w:val="16"/>
          <w:szCs w:val="16"/>
        </w:rPr>
        <w:t xml:space="preserve"> in order to avoid biased data.</w:t>
      </w:r>
      <w:r w:rsidR="0063763D" w:rsidRPr="00EA106F">
        <w:rPr>
          <w:b w:val="0"/>
          <w:bCs w:val="0"/>
          <w:sz w:val="16"/>
          <w:szCs w:val="16"/>
        </w:rPr>
        <w:fldChar w:fldCharType="begin" w:fldLock="1"/>
      </w:r>
      <w:r w:rsidR="00944A31" w:rsidRPr="00EA106F">
        <w:rPr>
          <w:b w:val="0"/>
          <w:bCs w:val="0"/>
          <w:sz w:val="16"/>
          <w:szCs w:val="16"/>
        </w:rPr>
        <w:instrText>ADDIN CSL_CITATION {"citationItems":[{"id":"ITEM-1","itemData":{"DOI":"10.1111/j.1472-4642.2010.00725.x","ISSN":"13669516","abstract":"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 © 2010 Blackwell Publishing Ltd.","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297b74fe-1ac2-487c-a61e-b9ff190f0701"]}],"mendeley":{"formattedCitation":"(Elith et al., 2011)","plainTextFormattedCitation":"(Elith et al., 2011)","previouslyFormattedCitation":"(Elith et al., 2011)"},"properties":{"noteIndex":0},"schema":"https://github.com/citation-style-language/schema/raw/master/csl-citation.json"}</w:instrText>
      </w:r>
      <w:r w:rsidR="0063763D" w:rsidRPr="00EA106F">
        <w:rPr>
          <w:b w:val="0"/>
          <w:bCs w:val="0"/>
          <w:sz w:val="16"/>
          <w:szCs w:val="16"/>
        </w:rPr>
        <w:fldChar w:fldCharType="separate"/>
      </w:r>
      <w:r w:rsidR="0063763D" w:rsidRPr="00EA106F">
        <w:rPr>
          <w:b w:val="0"/>
          <w:bCs w:val="0"/>
          <w:noProof/>
          <w:sz w:val="16"/>
          <w:szCs w:val="16"/>
        </w:rPr>
        <w:t>(</w:t>
      </w:r>
      <w:r w:rsidR="0063763D" w:rsidRPr="00EA106F">
        <w:rPr>
          <w:b w:val="0"/>
          <w:bCs w:val="0"/>
          <w:noProof/>
          <w:color w:val="00B0F0"/>
          <w:sz w:val="16"/>
          <w:szCs w:val="16"/>
        </w:rPr>
        <w:t>Elith et al., 2011</w:t>
      </w:r>
      <w:r w:rsidR="0063763D" w:rsidRPr="00EA106F">
        <w:rPr>
          <w:b w:val="0"/>
          <w:bCs w:val="0"/>
          <w:noProof/>
          <w:sz w:val="16"/>
          <w:szCs w:val="16"/>
        </w:rPr>
        <w:t>)</w:t>
      </w:r>
      <w:r w:rsidR="0063763D" w:rsidRPr="00EA106F">
        <w:rPr>
          <w:b w:val="0"/>
          <w:bCs w:val="0"/>
          <w:sz w:val="16"/>
          <w:szCs w:val="16"/>
        </w:rPr>
        <w:fldChar w:fldCharType="end"/>
      </w:r>
      <w:r w:rsidRPr="0035186D">
        <w:rPr>
          <w:b w:val="0"/>
          <w:bCs w:val="0"/>
          <w:sz w:val="22"/>
          <w:szCs w:val="22"/>
        </w:rPr>
        <w:t>.</w:t>
      </w:r>
    </w:p>
    <w:p w14:paraId="1D7EE726" w14:textId="77777777" w:rsidR="00EA106F" w:rsidRPr="0035186D" w:rsidRDefault="00EA106F" w:rsidP="000F39E7">
      <w:pPr>
        <w:pStyle w:val="Ttulo1"/>
        <w:tabs>
          <w:tab w:val="left" w:pos="441"/>
          <w:tab w:val="left" w:pos="442"/>
          <w:tab w:val="left" w:pos="704"/>
        </w:tabs>
        <w:ind w:firstLine="0"/>
        <w:rPr>
          <w:b w:val="0"/>
          <w:bCs w:val="0"/>
          <w:sz w:val="22"/>
          <w:szCs w:val="22"/>
        </w:rPr>
      </w:pPr>
    </w:p>
    <w:p w14:paraId="3F11F595" w14:textId="1D7430CD" w:rsidR="00B60096" w:rsidRPr="00EA106F" w:rsidRDefault="00B60096" w:rsidP="000F39E7">
      <w:pPr>
        <w:pStyle w:val="Ttulo1"/>
        <w:tabs>
          <w:tab w:val="left" w:pos="441"/>
          <w:tab w:val="left" w:pos="442"/>
          <w:tab w:val="left" w:pos="704"/>
        </w:tabs>
        <w:ind w:firstLine="0"/>
      </w:pPr>
      <w:r w:rsidRPr="00EA106F">
        <w:t>2.3  Delimitation of accessibility areas</w:t>
      </w:r>
    </w:p>
    <w:p w14:paraId="0D80ED1C" w14:textId="77777777" w:rsidR="00742F0E" w:rsidRPr="0035186D" w:rsidRDefault="00742F0E" w:rsidP="000F39E7">
      <w:pPr>
        <w:pStyle w:val="Ttulo1"/>
        <w:tabs>
          <w:tab w:val="left" w:pos="441"/>
          <w:tab w:val="left" w:pos="442"/>
          <w:tab w:val="left" w:pos="704"/>
        </w:tabs>
        <w:ind w:firstLine="0"/>
        <w:rPr>
          <w:sz w:val="22"/>
          <w:szCs w:val="22"/>
        </w:rPr>
      </w:pPr>
    </w:p>
    <w:p w14:paraId="0FE6D45A" w14:textId="708E85EB" w:rsidR="00B60096" w:rsidRPr="00EA106F" w:rsidRDefault="00B60096" w:rsidP="000F39E7">
      <w:pPr>
        <w:pStyle w:val="Ttulo1"/>
        <w:tabs>
          <w:tab w:val="left" w:pos="441"/>
          <w:tab w:val="left" w:pos="442"/>
          <w:tab w:val="left" w:pos="704"/>
        </w:tabs>
        <w:ind w:firstLine="0"/>
        <w:rPr>
          <w:b w:val="0"/>
          <w:bCs w:val="0"/>
          <w:sz w:val="16"/>
          <w:szCs w:val="16"/>
        </w:rPr>
      </w:pPr>
      <w:r w:rsidRPr="00EA106F">
        <w:rPr>
          <w:b w:val="0"/>
          <w:bCs w:val="0"/>
          <w:sz w:val="16"/>
          <w:szCs w:val="16"/>
        </w:rPr>
        <w:t xml:space="preserve">The accessibility area </w:t>
      </w:r>
      <w:r w:rsidR="0005168B" w:rsidRPr="00EA106F">
        <w:rPr>
          <w:b w:val="0"/>
          <w:bCs w:val="0"/>
          <w:sz w:val="16"/>
          <w:szCs w:val="16"/>
        </w:rPr>
        <w:t>,</w:t>
      </w:r>
      <w:r w:rsidRPr="00EA106F">
        <w:rPr>
          <w:b w:val="0"/>
          <w:bCs w:val="0"/>
          <w:sz w:val="16"/>
          <w:szCs w:val="16"/>
        </w:rPr>
        <w:t>M in the BAM model</w:t>
      </w:r>
      <w:r w:rsidR="0005168B" w:rsidRPr="00EA106F">
        <w:rPr>
          <w:b w:val="0"/>
          <w:bCs w:val="0"/>
          <w:sz w:val="16"/>
          <w:szCs w:val="16"/>
        </w:rPr>
        <w:fldChar w:fldCharType="begin" w:fldLock="1"/>
      </w:r>
      <w:r w:rsidR="0005168B" w:rsidRPr="00EA106F">
        <w:rPr>
          <w:b w:val="0"/>
          <w:bCs w:val="0"/>
          <w:sz w:val="16"/>
          <w:szCs w:val="16"/>
        </w:rPr>
        <w:instrText>ADDIN CSL_CITATION {"citationItems":[{"id":"ITEM-1","itemData":{"DOI":"10.1016/j.ecolmodel.2011.02.011","ISSN":"03043800","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 © 2011 Elsevier B.V.","author":[{"dropping-particle":"","family":"Barve","given":"Narayani","non-dropping-particle":"","parse-names":false,"suffix":""},{"dropping-particle":"","family":"Barve","given":"Vijay","non-dropping-particle":"","parse-names":false,"suffix":""},{"dropping-particle":"","family":"Jiménez-Valverde","given":"Alberto","non-dropping-particle":"","parse-names":false,"suffix":""},{"dropping-particle":"","family":"Lira-Noriega","given":"Andrés","non-dropping-particle":"","parse-names":false,"suffix":""},{"dropping-particle":"","family":"Maher","given":"Sean P.","non-dropping-particle":"","parse-names":false,"suffix":""},{"dropping-particle":"","family":"Peterson","given":"A. Townsend","non-dropping-particle":"","parse-names":false,"suffix":""},{"dropping-particle":"","family":"Soberón","given":"Jorge","non-dropping-particle":"","parse-names":false,"suffix":""},{"dropping-particle":"","family":"Villalobos","given":"Fabricio","non-dropping-particle":"","parse-names":false,"suffix":""}],"container-title":"Ecological Modelling","id":"ITEM-1","issue":"11","issued":{"date-parts":[["2011"]]},"page":"1810-1819","publisher":"Elsevier B.V.","title":"The crucial role of the accessible area in ecological niche modeling and species distribution modeling","type":"article-journal","volume":"222"},"uris":["http://www.mendeley.com/documents/?uuid=319f5628-1513-4836-bf9e-35810b8acf95"]}],"mendeley":{"formattedCitation":"(Barve et al., 2011)","plainTextFormattedCitation":"(Barve et al., 2011)","previouslyFormattedCitation":"(Barve et al., 2011)"},"properties":{"noteIndex":0},"schema":"https://github.com/citation-style-language/schema/raw/master/csl-citation.json"}</w:instrText>
      </w:r>
      <w:r w:rsidR="0005168B" w:rsidRPr="00EA106F">
        <w:rPr>
          <w:b w:val="0"/>
          <w:bCs w:val="0"/>
          <w:sz w:val="16"/>
          <w:szCs w:val="16"/>
        </w:rPr>
        <w:fldChar w:fldCharType="separate"/>
      </w:r>
      <w:r w:rsidR="0005168B" w:rsidRPr="00EA106F">
        <w:rPr>
          <w:b w:val="0"/>
          <w:bCs w:val="0"/>
          <w:noProof/>
          <w:sz w:val="16"/>
          <w:szCs w:val="16"/>
        </w:rPr>
        <w:t>(</w:t>
      </w:r>
      <w:r w:rsidR="0005168B" w:rsidRPr="00EA106F">
        <w:rPr>
          <w:b w:val="0"/>
          <w:bCs w:val="0"/>
          <w:noProof/>
          <w:color w:val="00B0F0"/>
          <w:sz w:val="16"/>
          <w:szCs w:val="16"/>
        </w:rPr>
        <w:t>Barve et al., 2011</w:t>
      </w:r>
      <w:r w:rsidR="0005168B" w:rsidRPr="00EA106F">
        <w:rPr>
          <w:b w:val="0"/>
          <w:bCs w:val="0"/>
          <w:noProof/>
          <w:sz w:val="16"/>
          <w:szCs w:val="16"/>
        </w:rPr>
        <w:t>)</w:t>
      </w:r>
      <w:r w:rsidR="0005168B" w:rsidRPr="00EA106F">
        <w:rPr>
          <w:b w:val="0"/>
          <w:bCs w:val="0"/>
          <w:sz w:val="16"/>
          <w:szCs w:val="16"/>
        </w:rPr>
        <w:fldChar w:fldCharType="end"/>
      </w:r>
      <w:r w:rsidR="0005168B" w:rsidRPr="00EA106F">
        <w:rPr>
          <w:b w:val="0"/>
          <w:bCs w:val="0"/>
          <w:sz w:val="16"/>
          <w:szCs w:val="16"/>
        </w:rPr>
        <w:t>,</w:t>
      </w:r>
      <w:r w:rsidRPr="00EA106F">
        <w:rPr>
          <w:b w:val="0"/>
          <w:bCs w:val="0"/>
          <w:sz w:val="16"/>
          <w:szCs w:val="16"/>
        </w:rPr>
        <w:t xml:space="preserve"> refers to the geographic area that has been accessible to the species through dispersal during relevant </w:t>
      </w:r>
      <w:r w:rsidR="00A64CB9" w:rsidRPr="00EA106F">
        <w:rPr>
          <w:b w:val="0"/>
          <w:bCs w:val="0"/>
          <w:sz w:val="16"/>
          <w:szCs w:val="16"/>
        </w:rPr>
        <w:t>periods</w:t>
      </w:r>
      <w:r w:rsidR="0005168B" w:rsidRPr="00EA106F">
        <w:rPr>
          <w:b w:val="0"/>
          <w:bCs w:val="0"/>
          <w:sz w:val="16"/>
          <w:szCs w:val="16"/>
        </w:rPr>
        <w:fldChar w:fldCharType="begin" w:fldLock="1"/>
      </w:r>
      <w:r w:rsidR="0005168B" w:rsidRPr="00EA106F">
        <w:rPr>
          <w:b w:val="0"/>
          <w:bCs w:val="0"/>
          <w:sz w:val="16"/>
          <w:szCs w:val="16"/>
        </w:rPr>
        <w:instrText>ADDIN CSL_CITATION {"citationItems":[{"id":"ITEM-1","itemData":{"DOI":"10.1111/j.1600-0587.2009.06074.x","ISSN":"09067590","abstract":"Statistical modeling of areas of distribution of species by correlative analysis of the environmental features of known presences has become widespread. However, to a large degree, the logic and the functioning of many of these applications remain obscure, not only due to the fact that some of the modeling methods are intrinsically complex (neural networks, genetic algorithms, generalized additive models, for example), but mainly because the role of other ecological processes affecting the species distributions sometimes is not explicitly stated. Resorting to fundamental principles of population ecology, a scheme of analysis based on separation of three factors affecting species distributions (environment, biotic interactions and movements) is used to clarify some results of niche modeling exercises. The area of distribution of a virtual species which was generated by both environmental and biotic factors serves to illustrate the possibility that, at coarse resolutions, the distribution can be approximately recovered using only information about the environmental factors and ignoring the biotic interactions. Finally, information on the distribution of a butterfly species, Baronia brevicornis, is used to illustrate the importance of interpreting the results of niche models by including hypothesis about one class of movements. The results clarify the roles of the three factors in interpreting the results of using correlative approaches to modeling species distributions or their niches. © 2010 The Author. Journal compilation © 2010 Ecography.","author":[{"dropping-particle":"","family":"Soberón","given":"J","non-dropping-particle":"","parse-names":false,"suffix":""}],"container-title":"Ecography","id":"ITEM-1","issue":"1","issued":{"date-parts":[["2010"]]},"page":"159-167","title":"Niche and area of distribution modeling: A population ecology perspective","type":"article-journal","volume":"33"},"uris":["http://www.mendeley.com/documents/?uuid=3f9a7e6a-5ad5-4697-8310-9bbb2a03ba1a"]}],"mendeley":{"formattedCitation":"(Soberón, 2010)","plainTextFormattedCitation":"(Soberón, 2010)","previouslyFormattedCitation":"(Soberón, 2010)"},"properties":{"noteIndex":0},"schema":"https://github.com/citation-style-language/schema/raw/master/csl-citation.json"}</w:instrText>
      </w:r>
      <w:r w:rsidR="0005168B" w:rsidRPr="00EA106F">
        <w:rPr>
          <w:b w:val="0"/>
          <w:bCs w:val="0"/>
          <w:sz w:val="16"/>
          <w:szCs w:val="16"/>
        </w:rPr>
        <w:fldChar w:fldCharType="separate"/>
      </w:r>
      <w:r w:rsidR="0005168B" w:rsidRPr="00EA106F">
        <w:rPr>
          <w:b w:val="0"/>
          <w:bCs w:val="0"/>
          <w:noProof/>
          <w:sz w:val="16"/>
          <w:szCs w:val="16"/>
        </w:rPr>
        <w:t>(</w:t>
      </w:r>
      <w:r w:rsidR="0005168B" w:rsidRPr="00EA106F">
        <w:rPr>
          <w:b w:val="0"/>
          <w:bCs w:val="0"/>
          <w:noProof/>
          <w:color w:val="00B0F0"/>
          <w:sz w:val="16"/>
          <w:szCs w:val="16"/>
        </w:rPr>
        <w:t>Soberón, 2010</w:t>
      </w:r>
      <w:r w:rsidR="0005168B" w:rsidRPr="00EA106F">
        <w:rPr>
          <w:b w:val="0"/>
          <w:bCs w:val="0"/>
          <w:noProof/>
          <w:sz w:val="16"/>
          <w:szCs w:val="16"/>
        </w:rPr>
        <w:t>)</w:t>
      </w:r>
      <w:r w:rsidR="0005168B" w:rsidRPr="00EA106F">
        <w:rPr>
          <w:b w:val="0"/>
          <w:bCs w:val="0"/>
          <w:sz w:val="16"/>
          <w:szCs w:val="16"/>
        </w:rPr>
        <w:fldChar w:fldCharType="end"/>
      </w:r>
      <w:r w:rsidR="00A64CB9" w:rsidRPr="00EA106F">
        <w:rPr>
          <w:b w:val="0"/>
          <w:bCs w:val="0"/>
          <w:sz w:val="16"/>
          <w:szCs w:val="16"/>
        </w:rPr>
        <w:t xml:space="preserve"> </w:t>
      </w:r>
      <w:r w:rsidRPr="00EA106F">
        <w:rPr>
          <w:b w:val="0"/>
          <w:bCs w:val="0"/>
          <w:sz w:val="16"/>
          <w:szCs w:val="16"/>
        </w:rPr>
        <w:t>. It will be delimited based on the geographic distribution of the validated records of each species in the biogeographic regions for the Neotropics</w:t>
      </w:r>
      <w:r w:rsidR="0005168B" w:rsidRPr="00EA106F">
        <w:rPr>
          <w:b w:val="0"/>
          <w:bCs w:val="0"/>
          <w:sz w:val="16"/>
          <w:szCs w:val="16"/>
        </w:rPr>
        <w:fldChar w:fldCharType="begin" w:fldLock="1"/>
      </w:r>
      <w:r w:rsidR="0005168B" w:rsidRPr="00EA106F">
        <w:rPr>
          <w:b w:val="0"/>
          <w:bCs w:val="0"/>
          <w:sz w:val="16"/>
          <w:szCs w:val="16"/>
        </w:rPr>
        <w:instrText>ADDIN CSL_CITATION {"citationItems":[{"id":"ITEM-1","itemData":{"DOI":"10.11646/zootaxa.3782.1.1","ISBN":"9781775573623","ISSN":"11755334","PMID":"24871951","abstract":"A biogeographic regionalisation of the Neotropical region is proposed as a hierarchical classification of sub-regions, dominions, provinces and districts. This regionalisation is based on biogeographic analyses of terrestrial plant and animal taxa, and seeks to provide universality, objectivity and stability, such that it can be applied when describing distributional areas of particular taxa or comparing different biogeographic analyses. The Neotropical region is currently comprised of three sub-regions (Antillean, Brazilian and Chacoan), two transition zones (Mexican and South American), seven dominions (Mesoamerican, Pacific, Boreal Brazilian, Southwestern Amazonian, Southeastern Amazonian, Chacoan and Parana) and 53 provinces. For some of the latter, sub-provinces and districts are recognized. Complete synonymies and brief descriptions of the areas are provided, as well as the endemic taxa that diagnose the different provinces. © 2014 Magnolia Press.","author":[{"dropping-particle":"","family":"Morrone","given":"Juan","non-dropping-particle":"","parse-names":false,"suffix":""}],"container-title":"Zootaxa","id":"ITEM-1","issue":"1","issued":{"date-parts":[["2014"]]},"number-of-pages":"1-110","title":"Biogeographical regionalisation of the neotropical region","type":"book","volume":"3782"},"uris":["http://www.mendeley.com/documents/?uuid=a80835ed-a40e-4aae-8c9c-f5c107890287"]}],"mendeley":{"formattedCitation":"(Morrone, 2014)","plainTextFormattedCitation":"(Morrone, 2014)","previouslyFormattedCitation":"(Morrone, 2014)"},"properties":{"noteIndex":0},"schema":"https://github.com/citation-style-language/schema/raw/master/csl-citation.json"}</w:instrText>
      </w:r>
      <w:r w:rsidR="0005168B" w:rsidRPr="00EA106F">
        <w:rPr>
          <w:b w:val="0"/>
          <w:bCs w:val="0"/>
          <w:sz w:val="16"/>
          <w:szCs w:val="16"/>
        </w:rPr>
        <w:fldChar w:fldCharType="separate"/>
      </w:r>
      <w:r w:rsidR="0005168B" w:rsidRPr="00EA106F">
        <w:rPr>
          <w:b w:val="0"/>
          <w:bCs w:val="0"/>
          <w:noProof/>
          <w:sz w:val="16"/>
          <w:szCs w:val="16"/>
        </w:rPr>
        <w:t>(</w:t>
      </w:r>
      <w:r w:rsidR="0005168B" w:rsidRPr="00EA106F">
        <w:rPr>
          <w:b w:val="0"/>
          <w:bCs w:val="0"/>
          <w:noProof/>
          <w:color w:val="00B0F0"/>
          <w:sz w:val="16"/>
          <w:szCs w:val="16"/>
        </w:rPr>
        <w:t>Morrone, 2014</w:t>
      </w:r>
      <w:r w:rsidR="0005168B" w:rsidRPr="00EA106F">
        <w:rPr>
          <w:b w:val="0"/>
          <w:bCs w:val="0"/>
          <w:noProof/>
          <w:sz w:val="16"/>
          <w:szCs w:val="16"/>
        </w:rPr>
        <w:t>)</w:t>
      </w:r>
      <w:r w:rsidR="0005168B" w:rsidRPr="00EA106F">
        <w:rPr>
          <w:b w:val="0"/>
          <w:bCs w:val="0"/>
          <w:sz w:val="16"/>
          <w:szCs w:val="16"/>
        </w:rPr>
        <w:fldChar w:fldCharType="end"/>
      </w:r>
      <w:r w:rsidRPr="00EA106F">
        <w:rPr>
          <w:b w:val="0"/>
          <w:bCs w:val="0"/>
          <w:sz w:val="16"/>
          <w:szCs w:val="16"/>
        </w:rPr>
        <w:t>, as well as watersheds, and mountain ranges through a digital elevation model, as physical barriers</w:t>
      </w:r>
      <w:r w:rsidR="0005168B" w:rsidRPr="00EA106F">
        <w:rPr>
          <w:b w:val="0"/>
          <w:bCs w:val="0"/>
          <w:sz w:val="16"/>
          <w:szCs w:val="16"/>
        </w:rPr>
        <w:fldChar w:fldCharType="begin" w:fldLock="1"/>
      </w:r>
      <w:r w:rsidR="0005168B" w:rsidRPr="00EA106F">
        <w:rPr>
          <w:b w:val="0"/>
          <w:bCs w:val="0"/>
          <w:sz w:val="16"/>
          <w:szCs w:val="16"/>
        </w:rPr>
        <w:instrText>ADDIN CSL_CITATION {"citationItems":[{"id":"ITEM-1","itemData":{"abstract":"En la actualidad, existe cada vez un mayor interés por conocer y aplicar modelos de nichos ecológicos para la solución de diversos problemas biológicos, lo que ha resultado en un incremento en el número de estudios que aplican este enfoque. Sin embargo, a la par también están sucediéndose avances teóri- cos y metodológicos vertiginosos en este campo, pero que con frecuencia no son considerados, ya que desgraciadamente se mantiene la idea errónea de pensar que los modelos de nichos ecológicos son “recetas” a seguir","author":[{"dropping-particle":"","family":"Mota","given":"Claudio","non-dropping-particle":"","parse-names":false,"suffix":""},{"dropping-particle":"","family":"Encarnacion","given":"Alondra","non-dropping-particle":"","parse-names":false,"suffix":""},{"dropping-particle":"","family":"Ortega","given":"Mauricio","non-dropping-particle":"","parse-names":false,"suffix":""},{"dropping-particle":"","family":"Prieto","given":"David","non-dropping-particle":"","parse-names":false,"suffix":""},{"dropping-particle":"","family":"Peña","given":"Alexander","non-dropping-particle":"","parse-names":false,"suffix":""},{"dropping-particle":"","family":"Rojas","given":"Octavio","non-dropping-particle":"","parse-names":false,"suffix":""}],"container-title":"La biodiversidad en un mundo cambiante: Fundamentos teóricos y metodológicos para su estudio","id":"ITEM-1","issue":"February 2020","issued":{"date-parts":[["2019"]]},"page":"39-63","title":"Una breve introducción a los modelos de nicho ecológico","type":"article-journal"},"uris":["http://www.mendeley.com/documents/?uuid=d4cc740e-6b94-451a-9c9f-89f1ceabee7d"]}],"mendeley":{"formattedCitation":"(Mota et al., 2019)","plainTextFormattedCitation":"(Mota et al., 2019)","previouslyFormattedCitation":"(Mota et al., 2019)"},"properties":{"noteIndex":0},"schema":"https://github.com/citation-style-language/schema/raw/master/csl-citation.json"}</w:instrText>
      </w:r>
      <w:r w:rsidR="0005168B" w:rsidRPr="00EA106F">
        <w:rPr>
          <w:b w:val="0"/>
          <w:bCs w:val="0"/>
          <w:sz w:val="16"/>
          <w:szCs w:val="16"/>
        </w:rPr>
        <w:fldChar w:fldCharType="separate"/>
      </w:r>
      <w:r w:rsidR="0005168B" w:rsidRPr="00EA106F">
        <w:rPr>
          <w:b w:val="0"/>
          <w:bCs w:val="0"/>
          <w:noProof/>
          <w:sz w:val="16"/>
          <w:szCs w:val="16"/>
        </w:rPr>
        <w:t>(</w:t>
      </w:r>
      <w:r w:rsidR="0005168B" w:rsidRPr="00EA106F">
        <w:rPr>
          <w:b w:val="0"/>
          <w:bCs w:val="0"/>
          <w:noProof/>
          <w:color w:val="00B0F0"/>
          <w:sz w:val="16"/>
          <w:szCs w:val="16"/>
        </w:rPr>
        <w:t>Mota et al., 2019</w:t>
      </w:r>
      <w:r w:rsidR="0005168B" w:rsidRPr="00EA106F">
        <w:rPr>
          <w:b w:val="0"/>
          <w:bCs w:val="0"/>
          <w:noProof/>
          <w:sz w:val="16"/>
          <w:szCs w:val="16"/>
        </w:rPr>
        <w:t>)</w:t>
      </w:r>
      <w:r w:rsidR="0005168B" w:rsidRPr="00EA106F">
        <w:rPr>
          <w:b w:val="0"/>
          <w:bCs w:val="0"/>
          <w:sz w:val="16"/>
          <w:szCs w:val="16"/>
        </w:rPr>
        <w:fldChar w:fldCharType="end"/>
      </w:r>
      <w:r w:rsidR="0005168B" w:rsidRPr="00EA106F">
        <w:rPr>
          <w:b w:val="0"/>
          <w:bCs w:val="0"/>
          <w:sz w:val="16"/>
          <w:szCs w:val="16"/>
        </w:rPr>
        <w:fldChar w:fldCharType="begin" w:fldLock="1"/>
      </w:r>
      <w:r w:rsidR="00AB368E" w:rsidRPr="00EA106F">
        <w:rPr>
          <w:b w:val="0"/>
          <w:bCs w:val="0"/>
          <w:sz w:val="16"/>
          <w:szCs w:val="16"/>
        </w:rPr>
        <w:instrText>ADDIN CSL_CITATION {"citationItems":[{"id":"ITEM-1","itemData":{"DOI":"10.1111/ecog.04960","ISBN":"0000000302432","ISSN":"16000587","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author":[{"dropping-particle":"","family":"Zurell","given":"Damaris","non-dropping-particle":"","parse-names":false,"suffix":""},{"dropping-particle":"","family":"Franklin","given":"Janet","non-dropping-particle":"","parse-names":false,"suffix":""},{"dropping-particle":"","family":"König","given":"Christian","non-dropping-particle":"","parse-names":false,"suffix":""},{"dropping-particle":"","family":"Bouchet","given":"Phil J.","non-dropping-particle":"","parse-names":false,"suffix":""},{"dropping-particle":"","family":"Dormann","given":"Carsten F.","non-dropping-particle":"","parse-names":false,"suffix":""},{"dropping-particle":"","family":"Elith","given":"Jane","non-dropping-particle":"","parse-names":false,"suffix":""},{"dropping-particle":"","family":"Fandos","given":"Guillermo","non-dropping-particle":"","parse-names":false,"suffix":""},{"dropping-particle":"","family":"Feng","given":"Xiao","non-dropping-particle":"","parse-names":false,"suffix":""},{"dropping-particle":"","family":"Guillera-Arroita","given":"Gurutzeta","non-dropping-particle":"","parse-names":false,"suffix":""},{"dropping-particle":"","family":"Guisan","given":"Antoine","non-dropping-particle":"","parse-names":false,"suffix":""},{"dropping-particle":"","family":"Lahoz-Monfort","given":"José J.","non-dropping-particle":"","parse-names":false,"suffix":""},{"dropping-particle":"","family":"Leitão","given":"Pedro J.","non-dropping-particle":"","parse-names":false,"suffix":""},{"dropping-particle":"","family":"Park","given":"Daniel S.","non-dropping-particle":"","parse-names":false,"suffix":""},{"dropping-particle":"","family":"Peterson","given":"A. Townsend","non-dropping-particle":"","parse-names":false,"suffix":""},{"dropping-particle":"","family":"Rapacciuolo","given":"Giovanni","non-dropping-particle":"","parse-names":false,"suffix":""},{"dropping-particle":"","family":"Schmatz","given":"Dirk R.","non-dropping-particle":"","parse-names":false,"suffix":""},{"dropping-particle":"","family":"Schröder","given":"Boris","non-dropping-particle":"","parse-names":false,"suffix":""},{"dropping-particle":"","family":"Serra-Diaz","given":"Josep M.","non-dropping-particle":"","parse-names":false,"suffix":""},{"dropping-particle":"","family":"Thuiller","given":"Wilfried","non-dropping-particle":"","parse-names":false,"suffix":""},{"dropping-particle":"","family":"Yates","given":"Katherine L.","non-dropping-particle":"","parse-names":false,"suffix":""},{"dropping-particle":"","family":"Zimmermann","given":"Niklaus E.","non-dropping-particle":"","parse-names":false,"suffix":""},{"dropping-particle":"","family":"Merow","given":"Cory","non-dropping-particle":"","parse-names":false,"suffix":""}],"container-title":"Ecography","id":"ITEM-1","issue":"9","issued":{"date-parts":[["2020"]]},"page":"1261-1277","title":"A standard protocol for reporting species distribution models","type":"article-journal","volume":"43"},"uris":["http://www.mendeley.com/documents/?uuid=aa61c7c7-d387-4257-a084-779357f3b4ac"]}],"mendeley":{"formattedCitation":"(Zurell et al., 2020)","plainTextFormattedCitation":"(Zurell et al., 2020)","previouslyFormattedCitation":"(Zurell et al., 2020)"},"properties":{"noteIndex":0},"schema":"https://github.com/citation-style-language/schema/raw/master/csl-citation.json"}</w:instrText>
      </w:r>
      <w:r w:rsidR="0005168B" w:rsidRPr="00EA106F">
        <w:rPr>
          <w:b w:val="0"/>
          <w:bCs w:val="0"/>
          <w:sz w:val="16"/>
          <w:szCs w:val="16"/>
        </w:rPr>
        <w:fldChar w:fldCharType="separate"/>
      </w:r>
      <w:r w:rsidR="0005168B" w:rsidRPr="00EA106F">
        <w:rPr>
          <w:b w:val="0"/>
          <w:bCs w:val="0"/>
          <w:noProof/>
          <w:sz w:val="16"/>
          <w:szCs w:val="16"/>
        </w:rPr>
        <w:t>(</w:t>
      </w:r>
      <w:r w:rsidR="0005168B" w:rsidRPr="00EA106F">
        <w:rPr>
          <w:b w:val="0"/>
          <w:bCs w:val="0"/>
          <w:noProof/>
          <w:color w:val="00B0F0"/>
          <w:sz w:val="16"/>
          <w:szCs w:val="16"/>
        </w:rPr>
        <w:t>Zurell et al., 2020</w:t>
      </w:r>
      <w:r w:rsidR="0005168B" w:rsidRPr="00EA106F">
        <w:rPr>
          <w:b w:val="0"/>
          <w:bCs w:val="0"/>
          <w:noProof/>
          <w:sz w:val="16"/>
          <w:szCs w:val="16"/>
        </w:rPr>
        <w:t>)</w:t>
      </w:r>
      <w:r w:rsidR="0005168B" w:rsidRPr="00EA106F">
        <w:rPr>
          <w:b w:val="0"/>
          <w:bCs w:val="0"/>
          <w:sz w:val="16"/>
          <w:szCs w:val="16"/>
        </w:rPr>
        <w:fldChar w:fldCharType="end"/>
      </w:r>
      <w:r w:rsidRPr="00EA106F">
        <w:rPr>
          <w:b w:val="0"/>
          <w:bCs w:val="0"/>
          <w:sz w:val="16"/>
          <w:szCs w:val="16"/>
        </w:rPr>
        <w:t>.</w:t>
      </w:r>
    </w:p>
    <w:p w14:paraId="3DF03A81" w14:textId="44013C0F" w:rsidR="00B60096" w:rsidRPr="0035186D" w:rsidRDefault="00B60096" w:rsidP="000F39E7">
      <w:pPr>
        <w:pStyle w:val="Ttulo1"/>
        <w:tabs>
          <w:tab w:val="left" w:pos="441"/>
          <w:tab w:val="left" w:pos="442"/>
          <w:tab w:val="left" w:pos="704"/>
        </w:tabs>
        <w:ind w:firstLine="0"/>
        <w:rPr>
          <w:b w:val="0"/>
          <w:bCs w:val="0"/>
          <w:sz w:val="22"/>
          <w:szCs w:val="22"/>
        </w:rPr>
      </w:pPr>
    </w:p>
    <w:p w14:paraId="0C227075" w14:textId="77777777" w:rsidR="00B60096" w:rsidRPr="00EA106F" w:rsidRDefault="00B60096" w:rsidP="00B60096">
      <w:pPr>
        <w:pStyle w:val="Ttulo1"/>
        <w:tabs>
          <w:tab w:val="left" w:pos="441"/>
          <w:tab w:val="left" w:pos="442"/>
          <w:tab w:val="left" w:pos="704"/>
        </w:tabs>
      </w:pPr>
      <w:r w:rsidRPr="00EA106F">
        <w:t xml:space="preserve">2.4 Modeling of areas of environmental suitability and their projections in future projections in future climate change scenarios. </w:t>
      </w:r>
    </w:p>
    <w:p w14:paraId="2040ECCE" w14:textId="77777777" w:rsidR="00B60096" w:rsidRPr="0035186D" w:rsidRDefault="00B60096" w:rsidP="00B60096">
      <w:pPr>
        <w:pStyle w:val="Ttulo1"/>
        <w:tabs>
          <w:tab w:val="left" w:pos="441"/>
          <w:tab w:val="left" w:pos="442"/>
          <w:tab w:val="left" w:pos="704"/>
        </w:tabs>
        <w:rPr>
          <w:b w:val="0"/>
          <w:bCs w:val="0"/>
          <w:sz w:val="22"/>
          <w:szCs w:val="22"/>
        </w:rPr>
      </w:pPr>
    </w:p>
    <w:p w14:paraId="75C96C6E" w14:textId="6BB30E3B" w:rsidR="00B60096" w:rsidRPr="00EA106F" w:rsidRDefault="00B60096" w:rsidP="00B60096">
      <w:pPr>
        <w:pStyle w:val="Ttulo1"/>
        <w:tabs>
          <w:tab w:val="left" w:pos="441"/>
          <w:tab w:val="left" w:pos="442"/>
          <w:tab w:val="left" w:pos="704"/>
        </w:tabs>
        <w:rPr>
          <w:b w:val="0"/>
          <w:bCs w:val="0"/>
          <w:sz w:val="16"/>
          <w:szCs w:val="16"/>
        </w:rPr>
      </w:pPr>
      <w:r w:rsidRPr="00EA106F">
        <w:rPr>
          <w:b w:val="0"/>
          <w:bCs w:val="0"/>
          <w:sz w:val="16"/>
          <w:szCs w:val="16"/>
        </w:rPr>
        <w:t>To model the areas of environmental suitability (ecological niche) and generate projections for each species, the protocol proposed by</w:t>
      </w:r>
      <w:r w:rsidR="00944A31" w:rsidRPr="00EA106F">
        <w:rPr>
          <w:b w:val="0"/>
          <w:bCs w:val="0"/>
          <w:sz w:val="16"/>
          <w:szCs w:val="16"/>
        </w:rPr>
        <w:fldChar w:fldCharType="begin" w:fldLock="1"/>
      </w:r>
      <w:r w:rsidR="00D7201F" w:rsidRPr="00EA106F">
        <w:rPr>
          <w:b w:val="0"/>
          <w:bCs w:val="0"/>
          <w:sz w:val="16"/>
          <w:szCs w:val="16"/>
        </w:rPr>
        <w:instrText>ADDIN CSL_CITATION {"citationItems":[{"id":"ITEM-1","itemData":{"abstract":"En la actualidad, existe cada vez un mayor interés por conocer y aplicar modelos de nichos ecológicos para la solución de diversos problemas biológicos, lo que ha resultado en un incremento en el número de estudios que aplican este enfoque. Sin embargo, a la par también están sucediéndose avances teóri- cos y metodológicos vertiginosos en este campo, pero que con frecuencia no son considerados, ya que desgraciadamente se mantiene la idea errónea de pensar que los modelos de nichos ecológicos son “recetas” a seguir","author":[{"dropping-particle":"","family":"Mota","given":"Claudio","non-dropping-particle":"","parse-names":false,"suffix":""},{"dropping-particle":"","family":"Encarnacion","given":"Alondra","non-dropping-particle":"","parse-names":false,"suffix":""},{"dropping-particle":"","family":"Ortega","given":"Mauricio","non-dropping-particle":"","parse-names":false,"suffix":""},{"dropping-particle":"","family":"Prieto","given":"David","non-dropping-particle":"","parse-names":false,"suffix":""},{"dropping-particle":"","family":"Peña","given":"Alexander","non-dropping-particle":"","parse-names":false,"suffix":""},{"dropping-particle":"","family":"Rojas","given":"Octavio","non-dropping-particle":"","parse-names":false,"suffix":""}],"container-title":"La biodiversidad en un mundo cambiante: Fundamentos teóricos y metodológicos para su estudio","id":"ITEM-1","issue":"February 2020","issued":{"date-parts":[["2019"]]},"page":"39-63","title":"Una breve introducción a los modelos de nicho ecológico","type":"article-journal"},"uris":["http://www.mendeley.com/documents/?uuid=d4cc740e-6b94-451a-9c9f-89f1ceabee7d"]}],"mendeley":{"formattedCitation":"(Mota et al., 2019)","plainTextFormattedCitation":"(Mota et al., 2019)","previouslyFormattedCitation":"(Mota et al., 2019)"},"properties":{"noteIndex":0},"schema":"https://github.com/citation-style-language/schema/raw/master/csl-citation.json"}</w:instrText>
      </w:r>
      <w:r w:rsidR="00944A31" w:rsidRPr="00EA106F">
        <w:rPr>
          <w:b w:val="0"/>
          <w:bCs w:val="0"/>
          <w:sz w:val="16"/>
          <w:szCs w:val="16"/>
        </w:rPr>
        <w:fldChar w:fldCharType="separate"/>
      </w:r>
      <w:r w:rsidR="00944A31" w:rsidRPr="00EA106F">
        <w:rPr>
          <w:b w:val="0"/>
          <w:bCs w:val="0"/>
          <w:noProof/>
          <w:sz w:val="16"/>
          <w:szCs w:val="16"/>
        </w:rPr>
        <w:t>(</w:t>
      </w:r>
      <w:r w:rsidR="00944A31" w:rsidRPr="00EA106F">
        <w:rPr>
          <w:b w:val="0"/>
          <w:bCs w:val="0"/>
          <w:noProof/>
          <w:color w:val="00B0F0"/>
          <w:sz w:val="16"/>
          <w:szCs w:val="16"/>
        </w:rPr>
        <w:t>Mota et al., 2019</w:t>
      </w:r>
      <w:r w:rsidR="00944A31" w:rsidRPr="00EA106F">
        <w:rPr>
          <w:b w:val="0"/>
          <w:bCs w:val="0"/>
          <w:noProof/>
          <w:sz w:val="16"/>
          <w:szCs w:val="16"/>
        </w:rPr>
        <w:t>)</w:t>
      </w:r>
      <w:r w:rsidR="00944A31" w:rsidRPr="00EA106F">
        <w:rPr>
          <w:b w:val="0"/>
          <w:bCs w:val="0"/>
          <w:sz w:val="16"/>
          <w:szCs w:val="16"/>
        </w:rPr>
        <w:fldChar w:fldCharType="end"/>
      </w:r>
      <w:r w:rsidRPr="00EA106F">
        <w:rPr>
          <w:b w:val="0"/>
          <w:bCs w:val="0"/>
          <w:sz w:val="16"/>
          <w:szCs w:val="16"/>
        </w:rPr>
        <w:t xml:space="preserve"> will be followed. The selection of variables is based on: (a) extracting the values of the 19 bioclimatic layers associated with the record points of the viper </w:t>
      </w:r>
      <w:r w:rsidRPr="00EA106F">
        <w:rPr>
          <w:b w:val="0"/>
          <w:bCs w:val="0"/>
          <w:sz w:val="16"/>
          <w:szCs w:val="16"/>
        </w:rPr>
        <w:t xml:space="preserve">species to be modeled, with the tool "extract multi values to points"; (b) a </w:t>
      </w:r>
      <w:proofErr w:type="spellStart"/>
      <w:r w:rsidRPr="00EA106F">
        <w:rPr>
          <w:b w:val="0"/>
          <w:bCs w:val="0"/>
          <w:sz w:val="16"/>
          <w:szCs w:val="16"/>
        </w:rPr>
        <w:t>Jacknnife</w:t>
      </w:r>
      <w:proofErr w:type="spellEnd"/>
      <w:r w:rsidRPr="00EA106F">
        <w:rPr>
          <w:b w:val="0"/>
          <w:bCs w:val="0"/>
          <w:sz w:val="16"/>
          <w:szCs w:val="16"/>
        </w:rPr>
        <w:t xml:space="preserve"> analysis to determine which are the most important variables for the model in the Maxent software; (c) a </w:t>
      </w:r>
      <w:r w:rsidR="00A64CB9" w:rsidRPr="00EA106F">
        <w:rPr>
          <w:b w:val="0"/>
          <w:bCs w:val="0"/>
          <w:sz w:val="16"/>
          <w:szCs w:val="16"/>
        </w:rPr>
        <w:t>Pearson</w:t>
      </w:r>
      <w:r w:rsidRPr="00EA106F">
        <w:rPr>
          <w:b w:val="0"/>
          <w:bCs w:val="0"/>
          <w:sz w:val="16"/>
          <w:szCs w:val="16"/>
        </w:rPr>
        <w:t xml:space="preserve"> correlation analysis between the variables and the climatic data associated with the record points with the Past software </w:t>
      </w:r>
      <w:r w:rsidR="00D7201F" w:rsidRPr="00EA106F">
        <w:rPr>
          <w:b w:val="0"/>
          <w:bCs w:val="0"/>
          <w:sz w:val="16"/>
          <w:szCs w:val="16"/>
        </w:rPr>
        <w:fldChar w:fldCharType="begin" w:fldLock="1"/>
      </w:r>
      <w:r w:rsidR="00D7201F" w:rsidRPr="00EA106F">
        <w:rPr>
          <w:b w:val="0"/>
          <w:bCs w:val="0"/>
          <w:sz w:val="16"/>
          <w:szCs w:val="16"/>
        </w:rPr>
        <w:instrText>ADDIN CSL_CITATION {"citationItems":[{"id":"ITEM-1","itemData":{"abstract":"A comprehensive, but simple-to-use software package for executing a range of standard numerical analysis and operations used in quantitative paleontology has been developed. The program, called PAST (PAleontological STatistics), runs on stan- dard Windows computers and is available free of charge. PAST integrates spread- sheet-type data entry with univariate and multivariate statistics, curve fitting, time- series analysis, data plotting, and simple phylogenetic analysis. Many of the functions are specific to paleontology and ecology, and these functions are not found in stan- dard, more extensive, statistical packages. PAST also includes fourteen case studies (data files and exercises) illustrating use of the program for paleontological problems, making it a complete educational package for courses in quantitative methods","author":[{"dropping-particle":"","family":"Hammer","given":"Øyvind","non-dropping-particle":"","parse-names":false,"suffix":""},{"dropping-particle":"","family":"Harper","given":"David A T","non-dropping-particle":"","parse-names":false,"suffix":""},{"dropping-particle":"","family":"Ryan","given":"Paul D","non-dropping-particle":"","parse-names":false,"suffix":""}],"container-title":"Palaeontologia Electronica","id":"ITEM-1","issue":"1","issued":{"date-parts":[["2001"]]},"page":"1-9","title":"PAST : Paleontological Statistics Software Package for Education and Data Analysis PAST : PALEONTOLOGICAL STATISTICS SOFTWARE PACKAGE FOR EDUCATION AND DATA ANALYSIS Even a cursory glance at the recent paleontological literature should convince anyone tha","type":"article-journal","volume":"4"},"uris":["http://www.mendeley.com/documents/?uuid=17c5c9f3-5788-4242-b591-533e46a54346"]}],"mendeley":{"formattedCitation":"(Hammer et al., 2001)","plainTextFormattedCitation":"(Hammer et al., 2001)","previouslyFormattedCitation":"(Hammer et al., 2001)"},"properties":{"noteIndex":0},"schema":"https://github.com/citation-style-language/schema/raw/master/csl-citation.json"}</w:instrText>
      </w:r>
      <w:r w:rsidR="00D7201F" w:rsidRPr="00EA106F">
        <w:rPr>
          <w:b w:val="0"/>
          <w:bCs w:val="0"/>
          <w:sz w:val="16"/>
          <w:szCs w:val="16"/>
        </w:rPr>
        <w:fldChar w:fldCharType="separate"/>
      </w:r>
      <w:r w:rsidR="00D7201F" w:rsidRPr="00EA106F">
        <w:rPr>
          <w:b w:val="0"/>
          <w:bCs w:val="0"/>
          <w:noProof/>
          <w:sz w:val="16"/>
          <w:szCs w:val="16"/>
        </w:rPr>
        <w:t>(</w:t>
      </w:r>
      <w:r w:rsidR="00D7201F" w:rsidRPr="00EA106F">
        <w:rPr>
          <w:b w:val="0"/>
          <w:bCs w:val="0"/>
          <w:noProof/>
          <w:color w:val="00B0F0"/>
          <w:sz w:val="16"/>
          <w:szCs w:val="16"/>
        </w:rPr>
        <w:t>Hammer et al., 2001</w:t>
      </w:r>
      <w:r w:rsidR="00D7201F" w:rsidRPr="00EA106F">
        <w:rPr>
          <w:b w:val="0"/>
          <w:bCs w:val="0"/>
          <w:noProof/>
          <w:sz w:val="16"/>
          <w:szCs w:val="16"/>
        </w:rPr>
        <w:t>)</w:t>
      </w:r>
      <w:r w:rsidR="00D7201F" w:rsidRPr="00EA106F">
        <w:rPr>
          <w:b w:val="0"/>
          <w:bCs w:val="0"/>
          <w:sz w:val="16"/>
          <w:szCs w:val="16"/>
        </w:rPr>
        <w:fldChar w:fldCharType="end"/>
      </w:r>
      <w:r w:rsidRPr="00EA106F">
        <w:rPr>
          <w:b w:val="0"/>
          <w:bCs w:val="0"/>
          <w:sz w:val="16"/>
          <w:szCs w:val="16"/>
        </w:rPr>
        <w:t xml:space="preserve">.  The model is based on the records and the bioclimatic variables prioritized by </w:t>
      </w:r>
      <w:r w:rsidR="00A64CB9" w:rsidRPr="00EA106F">
        <w:rPr>
          <w:b w:val="0"/>
          <w:bCs w:val="0"/>
          <w:sz w:val="16"/>
          <w:szCs w:val="16"/>
        </w:rPr>
        <w:t>Jackknife</w:t>
      </w:r>
      <w:r w:rsidRPr="00EA106F">
        <w:rPr>
          <w:b w:val="0"/>
          <w:bCs w:val="0"/>
          <w:sz w:val="16"/>
          <w:szCs w:val="16"/>
        </w:rPr>
        <w:t xml:space="preserve"> and not correlated </w:t>
      </w:r>
      <w:r w:rsidR="00D7201F" w:rsidRPr="00EA106F">
        <w:rPr>
          <w:b w:val="0"/>
          <w:bCs w:val="0"/>
          <w:sz w:val="16"/>
          <w:szCs w:val="16"/>
        </w:rPr>
        <w:fldChar w:fldCharType="begin" w:fldLock="1"/>
      </w:r>
      <w:r w:rsidR="00D7201F" w:rsidRPr="00EA106F">
        <w:rPr>
          <w:b w:val="0"/>
          <w:bCs w:val="0"/>
          <w:sz w:val="16"/>
          <w:szCs w:val="16"/>
        </w:rPr>
        <w:instrText>ADDIN CSL_CITATION {"citationItems":[{"id":"ITEM-1","itemData":{"DOI":"10.1111/j.1472-4642.2010.00725.x","ISSN":"13669516","abstract":"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 © 2010 Blackwell Publishing Ltd.","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297b74fe-1ac2-487c-a61e-b9ff190f0701"]}],"mendeley":{"formattedCitation":"(Elith et al., 2011)","plainTextFormattedCitation":"(Elith et al., 2011)","previouslyFormattedCitation":"(Elith et al., 2011)"},"properties":{"noteIndex":0},"schema":"https://github.com/citation-style-language/schema/raw/master/csl-citation.json"}</w:instrText>
      </w:r>
      <w:r w:rsidR="00D7201F" w:rsidRPr="00EA106F">
        <w:rPr>
          <w:b w:val="0"/>
          <w:bCs w:val="0"/>
          <w:sz w:val="16"/>
          <w:szCs w:val="16"/>
        </w:rPr>
        <w:fldChar w:fldCharType="separate"/>
      </w:r>
      <w:r w:rsidR="00D7201F" w:rsidRPr="00EA106F">
        <w:rPr>
          <w:b w:val="0"/>
          <w:bCs w:val="0"/>
          <w:noProof/>
          <w:sz w:val="16"/>
          <w:szCs w:val="16"/>
        </w:rPr>
        <w:t>(</w:t>
      </w:r>
      <w:r w:rsidR="00D7201F" w:rsidRPr="00EA106F">
        <w:rPr>
          <w:b w:val="0"/>
          <w:bCs w:val="0"/>
          <w:noProof/>
          <w:color w:val="00B0F0"/>
          <w:sz w:val="16"/>
          <w:szCs w:val="16"/>
        </w:rPr>
        <w:t>Elith et al., 2011</w:t>
      </w:r>
      <w:r w:rsidR="00D7201F" w:rsidRPr="00EA106F">
        <w:rPr>
          <w:b w:val="0"/>
          <w:bCs w:val="0"/>
          <w:noProof/>
          <w:sz w:val="16"/>
          <w:szCs w:val="16"/>
        </w:rPr>
        <w:t>)</w:t>
      </w:r>
      <w:r w:rsidR="00D7201F" w:rsidRPr="00EA106F">
        <w:rPr>
          <w:b w:val="0"/>
          <w:bCs w:val="0"/>
          <w:sz w:val="16"/>
          <w:szCs w:val="16"/>
        </w:rPr>
        <w:fldChar w:fldCharType="end"/>
      </w:r>
      <w:r w:rsidRPr="00EA106F">
        <w:rPr>
          <w:b w:val="0"/>
          <w:bCs w:val="0"/>
          <w:sz w:val="16"/>
          <w:szCs w:val="16"/>
        </w:rPr>
        <w:t xml:space="preserve">. </w:t>
      </w:r>
    </w:p>
    <w:p w14:paraId="4B51B0BF" w14:textId="77777777" w:rsidR="00B60096" w:rsidRPr="00EA106F" w:rsidRDefault="00B60096" w:rsidP="00B60096">
      <w:pPr>
        <w:pStyle w:val="Ttulo1"/>
        <w:tabs>
          <w:tab w:val="left" w:pos="441"/>
          <w:tab w:val="left" w:pos="442"/>
          <w:tab w:val="left" w:pos="704"/>
        </w:tabs>
        <w:rPr>
          <w:b w:val="0"/>
          <w:bCs w:val="0"/>
          <w:sz w:val="16"/>
          <w:szCs w:val="16"/>
        </w:rPr>
      </w:pPr>
    </w:p>
    <w:p w14:paraId="4DCE8379" w14:textId="0FF268D3" w:rsidR="00AD268D" w:rsidRPr="00EA106F" w:rsidRDefault="00B60096" w:rsidP="00B60096">
      <w:pPr>
        <w:pStyle w:val="Ttulo1"/>
        <w:tabs>
          <w:tab w:val="left" w:pos="441"/>
          <w:tab w:val="left" w:pos="442"/>
          <w:tab w:val="left" w:pos="704"/>
        </w:tabs>
        <w:ind w:firstLine="0"/>
        <w:rPr>
          <w:b w:val="0"/>
          <w:bCs w:val="0"/>
          <w:sz w:val="16"/>
          <w:szCs w:val="16"/>
        </w:rPr>
      </w:pPr>
      <w:r w:rsidRPr="00EA106F">
        <w:rPr>
          <w:b w:val="0"/>
          <w:bCs w:val="0"/>
          <w:sz w:val="16"/>
          <w:szCs w:val="16"/>
        </w:rPr>
        <w:t>Model validation is based on randomly selecting 20% of the records as test data to estimate omission rates over 5 replications, 5000 iterations</w:t>
      </w:r>
      <w:r w:rsidR="00A64CB9" w:rsidRPr="00EA106F">
        <w:rPr>
          <w:b w:val="0"/>
          <w:bCs w:val="0"/>
          <w:sz w:val="16"/>
          <w:szCs w:val="16"/>
        </w:rPr>
        <w:t>,</w:t>
      </w:r>
      <w:r w:rsidRPr="00EA106F">
        <w:rPr>
          <w:b w:val="0"/>
          <w:bCs w:val="0"/>
          <w:sz w:val="16"/>
          <w:szCs w:val="16"/>
        </w:rPr>
        <w:t xml:space="preserve"> and with the threshold "10 percentile training presence"</w:t>
      </w:r>
      <w:r w:rsidR="007B4745" w:rsidRPr="00EA106F">
        <w:rPr>
          <w:b w:val="0"/>
          <w:bCs w:val="0"/>
          <w:sz w:val="16"/>
          <w:szCs w:val="16"/>
        </w:rPr>
        <w:t xml:space="preserve"> in order </w:t>
      </w:r>
      <w:proofErr w:type="spellStart"/>
      <w:r w:rsidR="007B4745" w:rsidRPr="00EA106F">
        <w:rPr>
          <w:b w:val="0"/>
          <w:bCs w:val="0"/>
          <w:sz w:val="16"/>
          <w:szCs w:val="16"/>
        </w:rPr>
        <w:t>tu</w:t>
      </w:r>
      <w:proofErr w:type="spellEnd"/>
      <w:r w:rsidR="007B4745" w:rsidRPr="00EA106F">
        <w:rPr>
          <w:b w:val="0"/>
          <w:bCs w:val="0"/>
          <w:sz w:val="16"/>
          <w:szCs w:val="16"/>
        </w:rPr>
        <w:t xml:space="preserve"> exclude the </w:t>
      </w:r>
      <w:proofErr w:type="spellStart"/>
      <w:r w:rsidR="007B4745" w:rsidRPr="00EA106F">
        <w:rPr>
          <w:b w:val="0"/>
          <w:bCs w:val="0"/>
          <w:sz w:val="16"/>
          <w:szCs w:val="16"/>
        </w:rPr>
        <w:t>outlayers</w:t>
      </w:r>
      <w:proofErr w:type="spellEnd"/>
      <w:r w:rsidR="00C61E6F" w:rsidRPr="00EA106F">
        <w:rPr>
          <w:b w:val="0"/>
          <w:bCs w:val="0"/>
          <w:sz w:val="16"/>
          <w:szCs w:val="16"/>
        </w:rPr>
        <w:t xml:space="preserve"> </w:t>
      </w:r>
      <w:r w:rsidRPr="00EA106F">
        <w:rPr>
          <w:b w:val="0"/>
          <w:bCs w:val="0"/>
          <w:sz w:val="16"/>
          <w:szCs w:val="16"/>
        </w:rPr>
        <w:t xml:space="preserve"> </w:t>
      </w:r>
      <w:r w:rsidR="00D7201F" w:rsidRPr="00EA106F">
        <w:rPr>
          <w:b w:val="0"/>
          <w:bCs w:val="0"/>
          <w:sz w:val="16"/>
          <w:szCs w:val="16"/>
        </w:rPr>
        <w:fldChar w:fldCharType="begin" w:fldLock="1"/>
      </w:r>
      <w:r w:rsidR="00B76456" w:rsidRPr="00EA106F">
        <w:rPr>
          <w:b w:val="0"/>
          <w:bCs w:val="0"/>
          <w:sz w:val="16"/>
          <w:szCs w:val="16"/>
        </w:rPr>
        <w:instrText>ADDIN CSL_CITATION {"citationItems":[{"id":"ITEM-1","itemData":{"DOI":"10.1111/ecog.04960","ISBN":"0000000302432","ISSN":"16000587","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author":[{"dropping-particle":"","family":"Zurell","given":"Damaris","non-dropping-particle":"","parse-names":false,"suffix":""},{"dropping-particle":"","family":"Franklin","given":"Janet","non-dropping-particle":"","parse-names":false,"suffix":""},{"dropping-particle":"","family":"König","given":"Christian","non-dropping-particle":"","parse-names":false,"suffix":""},{"dropping-particle":"","family":"Bouchet","given":"Phil J.","non-dropping-particle":"","parse-names":false,"suffix":""},{"dropping-particle":"","family":"Dormann","given":"Carsten F.","non-dropping-particle":"","parse-names":false,"suffix":""},{"dropping-particle":"","family":"Elith","given":"Jane","non-dropping-particle":"","parse-names":false,"suffix":""},{"dropping-particle":"","family":"Fandos","given":"Guillermo","non-dropping-particle":"","parse-names":false,"suffix":""},{"dropping-particle":"","family":"Feng","given":"Xiao","non-dropping-particle":"","parse-names":false,"suffix":""},{"dropping-particle":"","family":"Guillera-Arroita","given":"Gurutzeta","non-dropping-particle":"","parse-names":false,"suffix":""},{"dropping-particle":"","family":"Guisan","given":"Antoine","non-dropping-particle":"","parse-names":false,"suffix":""},{"dropping-particle":"","family":"Lahoz-Monfort","given":"José J.","non-dropping-particle":"","parse-names":false,"suffix":""},{"dropping-particle":"","family":"Leitão","given":"Pedro J.","non-dropping-particle":"","parse-names":false,"suffix":""},{"dropping-particle":"","family":"Park","given":"Daniel S.","non-dropping-particle":"","parse-names":false,"suffix":""},{"dropping-particle":"","family":"Peterson","given":"A. Townsend","non-dropping-particle":"","parse-names":false,"suffix":""},{"dropping-particle":"","family":"Rapacciuolo","given":"Giovanni","non-dropping-particle":"","parse-names":false,"suffix":""},{"dropping-particle":"","family":"Schmatz","given":"Dirk R.","non-dropping-particle":"","parse-names":false,"suffix":""},{"dropping-particle":"","family":"Schröder","given":"Boris","non-dropping-particle":"","parse-names":false,"suffix":""},{"dropping-particle":"","family":"Serra-Diaz","given":"Josep M.","non-dropping-particle":"","parse-names":false,"suffix":""},{"dropping-particle":"","family":"Thuiller","given":"Wilfried","non-dropping-particle":"","parse-names":false,"suffix":""},{"dropping-particle":"","family":"Yates","given":"Katherine L.","non-dropping-particle":"","parse-names":false,"suffix":""},{"dropping-particle":"","family":"Zimmermann","given":"Niklaus E.","non-dropping-particle":"","parse-names":false,"suffix":""},{"dropping-particle":"","family":"Merow","given":"Cory","non-dropping-particle":"","parse-names":false,"suffix":""}],"container-title":"Ecography","id":"ITEM-1","issue":"9","issued":{"date-parts":[["2020"]]},"page":"1261-1277","title":"A standard protocol for reporting species distribution models","type":"article-journal","volume":"43"},"uris":["http://www.mendeley.com/documents/?uuid=aa61c7c7-d387-4257-a084-779357f3b4ac"]}],"mendeley":{"formattedCitation":"(Zurell et al., 2020)","plainTextFormattedCitation":"(Zurell et al., 2020)","previouslyFormattedCitation":"(Zurell et al., 2020)"},"properties":{"noteIndex":0},"schema":"https://github.com/citation-style-language/schema/raw/master/csl-citation.json"}</w:instrText>
      </w:r>
      <w:r w:rsidR="00D7201F" w:rsidRPr="00EA106F">
        <w:rPr>
          <w:b w:val="0"/>
          <w:bCs w:val="0"/>
          <w:sz w:val="16"/>
          <w:szCs w:val="16"/>
        </w:rPr>
        <w:fldChar w:fldCharType="separate"/>
      </w:r>
      <w:r w:rsidR="00D7201F" w:rsidRPr="00EA106F">
        <w:rPr>
          <w:b w:val="0"/>
          <w:bCs w:val="0"/>
          <w:noProof/>
          <w:sz w:val="16"/>
          <w:szCs w:val="16"/>
        </w:rPr>
        <w:t>(</w:t>
      </w:r>
      <w:r w:rsidR="00D7201F" w:rsidRPr="00EA106F">
        <w:rPr>
          <w:b w:val="0"/>
          <w:bCs w:val="0"/>
          <w:noProof/>
          <w:color w:val="00B0F0"/>
          <w:sz w:val="16"/>
          <w:szCs w:val="16"/>
        </w:rPr>
        <w:t>Zurell et al., 2020</w:t>
      </w:r>
      <w:r w:rsidR="00D7201F" w:rsidRPr="00EA106F">
        <w:rPr>
          <w:b w:val="0"/>
          <w:bCs w:val="0"/>
          <w:noProof/>
          <w:sz w:val="16"/>
          <w:szCs w:val="16"/>
        </w:rPr>
        <w:t>)</w:t>
      </w:r>
      <w:r w:rsidR="00D7201F" w:rsidRPr="00EA106F">
        <w:rPr>
          <w:b w:val="0"/>
          <w:bCs w:val="0"/>
          <w:sz w:val="16"/>
          <w:szCs w:val="16"/>
        </w:rPr>
        <w:fldChar w:fldCharType="end"/>
      </w:r>
      <w:r w:rsidRPr="00EA106F">
        <w:rPr>
          <w:b w:val="0"/>
          <w:bCs w:val="0"/>
          <w:sz w:val="16"/>
          <w:szCs w:val="16"/>
        </w:rPr>
        <w:t>. Finally, the best model was selected because of the low omission rates of the test points, AIC</w:t>
      </w:r>
      <w:r w:rsidR="00A64CB9" w:rsidRPr="00EA106F">
        <w:rPr>
          <w:b w:val="0"/>
          <w:bCs w:val="0"/>
          <w:sz w:val="16"/>
          <w:szCs w:val="16"/>
        </w:rPr>
        <w:t>,</w:t>
      </w:r>
      <w:r w:rsidRPr="00EA106F">
        <w:rPr>
          <w:b w:val="0"/>
          <w:bCs w:val="0"/>
          <w:sz w:val="16"/>
          <w:szCs w:val="16"/>
        </w:rPr>
        <w:t xml:space="preserve"> and the values of the partial ROC statistic.  The area under the partial ROC quantile is currently considered the standard method for assessing the accuracy of predictive distribution models </w:t>
      </w:r>
      <w:r w:rsidR="00B76456" w:rsidRPr="00EA106F">
        <w:rPr>
          <w:b w:val="0"/>
          <w:bCs w:val="0"/>
          <w:sz w:val="16"/>
          <w:szCs w:val="16"/>
        </w:rPr>
        <w:fldChar w:fldCharType="begin" w:fldLock="1"/>
      </w:r>
      <w:r w:rsidR="00B76456" w:rsidRPr="00EA106F">
        <w:rPr>
          <w:b w:val="0"/>
          <w:bCs w:val="0"/>
          <w:sz w:val="16"/>
          <w:szCs w:val="16"/>
        </w:rPr>
        <w:instrText>ADDIN CSL_CITATION {"citationItems":[{"id":"ITEM-1","itemData":{"DOI":"10.1016/j.ecolmodel.2007.11.008","ISSN":"03043800","abstract":"The area under the curve (AUC) of the receiver operating characteristic (ROC) has become a dominant tool in evaluating the accuracy of models predicting distributions of species. ROC has the advantage of being threshold-independent, and as such does not require decisions regarding thresholds of what constitutes a prediction of presence versus a prediction of absence. However, we show that, comparing two ROCs, using the AUC systematically undervalues models that do not provide predictions across the entire spectrum of proportional areas in the study area. Current ROC approaches in ecological niche modeling applications are also inappropriate because the two error components are weighted equally. We recommend a modification of ROC that remedies these problems, using partial-area ROC approaches to provide a firmer foundation for evaluation of predictions from ecological niche models. A worked example demonstrates that models that are evaluated favorably by traditional ROC AUCs are not necessarily the best when niche modeling considerations are incorporated into the design of the test. © 2007 Elsevier B.V. All rights reserved.","author":[{"dropping-particle":"","family":"Townsend","given":"Andrew","non-dropping-particle":"","parse-names":false,"suffix":""},{"dropping-particle":"","family":"Papeş","given":"Monica","non-dropping-particle":"","parse-names":false,"suffix":""},{"dropping-particle":"","family":"Soberón","given":"Jorge","non-dropping-particle":"","parse-names":false,"suffix":""}],"container-title":"Ecological Modelling","id":"ITEM-1","issue":"1","issued":{"date-parts":[["2008"]]},"page":"63-72","title":"Rethinking receiver operating characteristic analysis applications in ecological niche modeling","type":"article-journal","volume":"213"},"uris":["http://www.mendeley.com/documents/?uuid=92e7cf9b-f28d-4838-b1d9-7ac320ff8135"]}],"mendeley":{"formattedCitation":"(Townsend et al., 2008)","plainTextFormattedCitation":"(Townsend et al., 2008)","previouslyFormattedCitation":"(Townsend et al., 2008)"},"properties":{"noteIndex":0},"schema":"https://github.com/citation-style-language/schema/raw/master/csl-citation.json"}</w:instrText>
      </w:r>
      <w:r w:rsidR="00B76456" w:rsidRPr="00EA106F">
        <w:rPr>
          <w:b w:val="0"/>
          <w:bCs w:val="0"/>
          <w:sz w:val="16"/>
          <w:szCs w:val="16"/>
        </w:rPr>
        <w:fldChar w:fldCharType="separate"/>
      </w:r>
      <w:r w:rsidR="00B76456" w:rsidRPr="00EA106F">
        <w:rPr>
          <w:b w:val="0"/>
          <w:bCs w:val="0"/>
          <w:noProof/>
          <w:sz w:val="16"/>
          <w:szCs w:val="16"/>
        </w:rPr>
        <w:t>(</w:t>
      </w:r>
      <w:r w:rsidR="00B76456" w:rsidRPr="00EA106F">
        <w:rPr>
          <w:b w:val="0"/>
          <w:bCs w:val="0"/>
          <w:noProof/>
          <w:color w:val="00B0F0"/>
          <w:sz w:val="16"/>
          <w:szCs w:val="16"/>
        </w:rPr>
        <w:t>Townsend et al., 2008</w:t>
      </w:r>
      <w:r w:rsidR="00B76456" w:rsidRPr="00EA106F">
        <w:rPr>
          <w:b w:val="0"/>
          <w:bCs w:val="0"/>
          <w:noProof/>
          <w:sz w:val="16"/>
          <w:szCs w:val="16"/>
        </w:rPr>
        <w:t>)</w:t>
      </w:r>
      <w:r w:rsidR="00B76456" w:rsidRPr="00EA106F">
        <w:rPr>
          <w:b w:val="0"/>
          <w:bCs w:val="0"/>
          <w:sz w:val="16"/>
          <w:szCs w:val="16"/>
        </w:rPr>
        <w:fldChar w:fldCharType="end"/>
      </w:r>
      <w:r w:rsidRPr="00EA106F">
        <w:rPr>
          <w:b w:val="0"/>
          <w:bCs w:val="0"/>
          <w:sz w:val="16"/>
          <w:szCs w:val="16"/>
        </w:rPr>
        <w:t>. It avoids the alleged subjectivity in the threshold selection process, when scores derived from the continuous probability are converted into a binary presence-absence variable</w:t>
      </w:r>
      <w:r w:rsidR="00531FB8" w:rsidRPr="00EA106F">
        <w:rPr>
          <w:b w:val="0"/>
          <w:bCs w:val="0"/>
          <w:sz w:val="16"/>
          <w:szCs w:val="16"/>
        </w:rPr>
        <w:fldChar w:fldCharType="begin" w:fldLock="1"/>
      </w:r>
      <w:r w:rsidR="00531FB8" w:rsidRPr="00EA106F">
        <w:rPr>
          <w:b w:val="0"/>
          <w:bCs w:val="0"/>
          <w:sz w:val="16"/>
          <w:szCs w:val="16"/>
        </w:rPr>
        <w:instrText>ADDIN CSL_CITATION {"citationItems":[{"id":"ITEM-1","itemData":{"DOI":"10.1111/j.1466-8238.2007.00358.x","ISSN":"1466822X","abstract":"The area under the receiver operating characteristic (ROC) curve, known as the AUC, is currently considered to be the standard method to assess the accuracy of predictive distribution models. It avoids the supposed subjectivity in the threshold selection process, when continuous probability derived scores are converted to a binary presence-absence variable, by summarizing overall model performance over all possible thresholds. In this manuscript we review some of the features of this measure and bring into question its reliability as a comparative measure of accuracy between model results. We do not recommend using AUC for five reasons: (1) it ignores the predicted probability values and the goodness-of-fit of the model; (2) it summarises the test performance over regions of the ROC space in which one would rarely operate; (3) it weights omission and commission errors equally; (4) it does not give information about the spatial distribution of model errors; and, most importantly, (5) the total extent to which models are carried out highly influences the rate of well-predicted absences and the AUC scores. © 2007 The Authors Journal compilation © 2007 Blackwell Publishing Ltd.","author":[{"dropping-particle":"","family":"Lobo","given":"Jorge","non-dropping-particle":"","parse-names":false,"suffix":""},{"dropping-particle":"","family":"Jiménez","given":"Alberto","non-dropping-particle":"","parse-names":false,"suffix":""},{"dropping-particle":"","family":"Real","given":"Raimundo","non-dropping-particle":"","parse-names":false,"suffix":""}],"container-title":"Global Ecology and Biogeography","id":"ITEM-1","issue":"2","issued":{"date-parts":[["2008"]]},"page":"145-151","title":"AUC: A misleading measure of the performance of predictive distribution models","type":"article-journal","volume":"17"},"uris":["http://www.mendeley.com/documents/?uuid=e1434f35-6494-4e29-8684-d5aa06521794"]}],"mendeley":{"formattedCitation":"(Lobo et al., 2008)","plainTextFormattedCitation":"(Lobo et al., 2008)","previouslyFormattedCitation":"(Lobo et al., 2008)"},"properties":{"noteIndex":0},"schema":"https://github.com/citation-style-language/schema/raw/master/csl-citation.json"}</w:instrText>
      </w:r>
      <w:r w:rsidR="00531FB8" w:rsidRPr="00EA106F">
        <w:rPr>
          <w:b w:val="0"/>
          <w:bCs w:val="0"/>
          <w:sz w:val="16"/>
          <w:szCs w:val="16"/>
        </w:rPr>
        <w:fldChar w:fldCharType="separate"/>
      </w:r>
      <w:r w:rsidR="00531FB8" w:rsidRPr="00EA106F">
        <w:rPr>
          <w:b w:val="0"/>
          <w:bCs w:val="0"/>
          <w:noProof/>
          <w:sz w:val="16"/>
          <w:szCs w:val="16"/>
        </w:rPr>
        <w:t>(</w:t>
      </w:r>
      <w:r w:rsidR="00531FB8" w:rsidRPr="00EA106F">
        <w:rPr>
          <w:b w:val="0"/>
          <w:bCs w:val="0"/>
          <w:noProof/>
          <w:color w:val="00B0F0"/>
          <w:sz w:val="16"/>
          <w:szCs w:val="16"/>
        </w:rPr>
        <w:t>Lobo et al., 2008</w:t>
      </w:r>
      <w:r w:rsidR="00531FB8" w:rsidRPr="00EA106F">
        <w:rPr>
          <w:b w:val="0"/>
          <w:bCs w:val="0"/>
          <w:noProof/>
          <w:sz w:val="16"/>
          <w:szCs w:val="16"/>
        </w:rPr>
        <w:t>)</w:t>
      </w:r>
      <w:r w:rsidR="00531FB8" w:rsidRPr="00EA106F">
        <w:rPr>
          <w:b w:val="0"/>
          <w:bCs w:val="0"/>
          <w:sz w:val="16"/>
          <w:szCs w:val="16"/>
        </w:rPr>
        <w:fldChar w:fldCharType="end"/>
      </w:r>
      <w:r w:rsidRPr="00EA106F">
        <w:rPr>
          <w:b w:val="0"/>
          <w:bCs w:val="0"/>
          <w:sz w:val="16"/>
          <w:szCs w:val="16"/>
        </w:rPr>
        <w:t xml:space="preserve"> .The modeling processes will be automated with a script in R studio (</w:t>
      </w:r>
      <w:hyperlink r:id="rId14" w:history="1">
        <w:r w:rsidR="00AD268D" w:rsidRPr="00EA106F">
          <w:rPr>
            <w:rStyle w:val="Hipervnculo"/>
            <w:b w:val="0"/>
            <w:bCs w:val="0"/>
            <w:sz w:val="16"/>
            <w:szCs w:val="16"/>
          </w:rPr>
          <w:t>https://www.r-project.org/</w:t>
        </w:r>
      </w:hyperlink>
      <w:r w:rsidRPr="00EA106F">
        <w:rPr>
          <w:b w:val="0"/>
          <w:bCs w:val="0"/>
          <w:sz w:val="16"/>
          <w:szCs w:val="16"/>
        </w:rPr>
        <w:t>)</w:t>
      </w:r>
      <w:r w:rsidR="00AD268D" w:rsidRPr="00EA106F">
        <w:rPr>
          <w:b w:val="0"/>
          <w:bCs w:val="0"/>
          <w:sz w:val="16"/>
          <w:szCs w:val="16"/>
        </w:rPr>
        <w:t xml:space="preserve"> by using the </w:t>
      </w:r>
      <w:proofErr w:type="spellStart"/>
      <w:r w:rsidR="00AD268D" w:rsidRPr="00EA106F">
        <w:rPr>
          <w:b w:val="0"/>
          <w:bCs w:val="0"/>
          <w:sz w:val="16"/>
          <w:szCs w:val="16"/>
        </w:rPr>
        <w:t>Kuenm</w:t>
      </w:r>
      <w:proofErr w:type="spellEnd"/>
      <w:r w:rsidR="00AD268D" w:rsidRPr="00EA106F">
        <w:rPr>
          <w:b w:val="0"/>
          <w:bCs w:val="0"/>
          <w:sz w:val="16"/>
          <w:szCs w:val="16"/>
        </w:rPr>
        <w:t xml:space="preserve"> package</w:t>
      </w:r>
      <w:r w:rsidR="00AD268D" w:rsidRPr="00EA106F">
        <w:rPr>
          <w:b w:val="0"/>
          <w:bCs w:val="0"/>
          <w:sz w:val="16"/>
          <w:szCs w:val="16"/>
        </w:rPr>
        <w:fldChar w:fldCharType="begin" w:fldLock="1"/>
      </w:r>
      <w:r w:rsidR="00C03D07" w:rsidRPr="00EA106F">
        <w:rPr>
          <w:b w:val="0"/>
          <w:bCs w:val="0"/>
          <w:sz w:val="16"/>
          <w:szCs w:val="16"/>
        </w:rPr>
        <w:instrText>ADDIN CSL_CITATION {"citationItems":[{"id":"ITEM-1","itemData":{"DOI":"10.7717/peerj.6281","ISSN":"21678359","abstract":"Background. Ecological niche modeling is a set of analytical tools with applications in diverse disciplines, yet creating these models rigorously is now a challenging task. The calibration phase of these models is critical, but despite recent attempts at providing tools for performing this step, adequate detail is still missing. Here, we present the kuenm R package, a new set of tools for performing detailed development of ecological niche models using the platform Maxent in a reproducible way. Results. This package takes advantage of the versatility of R and Maxent to enable detailed model calibration and selection, final model creation and evaluation, and extrapolation risk analysis. Best parameters for modeling are selected considering (1) statistical significance, (2) predictive power, and (3) model complexity. For final models, we enable multiple parameter sets and model transfers, making processing simpler. Users can also evaluate extrapolation risk in model transfers via mobility-oriented parity (MOP) metric. Discussion. Use of this package allows robust processes of model calibration, facilitating creation of final models based on model significance, performance, and simplicity. Model transfers to multiple scenarios, also facilitated in this package, significantly reduce time invested in performing these tasks. Finally, efficient assessments of strict-extrapolation risks in model transfers via the MOP and MESS metrics help to prevent overinterpretation in model outcomes.","author":[{"dropping-particle":"","family":"Cobos","given":"Marlon E.","non-dropping-particle":"","parse-names":false,"suffix":""},{"dropping-particle":"","family":"Townsend Peterson","given":"A.","non-dropping-particle":"","parse-names":false,"suffix":""},{"dropping-particle":"","family":"Barve","given":"Narayani","non-dropping-particle":"","parse-names":false,"suffix":""},{"dropping-particle":"","family":"Osorio-Olvera","given":"Luis","non-dropping-particle":"","parse-names":false,"suffix":""}],"container-title":"PeerJ","id":"ITEM-1","issue":"2","issued":{"date-parts":[["2019"]]},"page":"1-15","title":"Kuenm: An R package for detailed development of ecological niche models using Maxent","type":"article-journal","volume":"2019"},"uris":["http://www.mendeley.com/documents/?uuid=cc60af69-e8ae-450a-9e55-bb89b47564d4"]}],"mendeley":{"formattedCitation":"(Cobos et al., 2019)","plainTextFormattedCitation":"(Cobos et al., 2019)","previouslyFormattedCitation":"(Cobos et al., 2019)"},"properties":{"noteIndex":0},"schema":"https://github.com/citation-style-language/schema/raw/master/csl-citation.json"}</w:instrText>
      </w:r>
      <w:r w:rsidR="00AD268D" w:rsidRPr="00EA106F">
        <w:rPr>
          <w:b w:val="0"/>
          <w:bCs w:val="0"/>
          <w:sz w:val="16"/>
          <w:szCs w:val="16"/>
        </w:rPr>
        <w:fldChar w:fldCharType="separate"/>
      </w:r>
      <w:r w:rsidR="00AD268D" w:rsidRPr="00EA106F">
        <w:rPr>
          <w:b w:val="0"/>
          <w:bCs w:val="0"/>
          <w:noProof/>
          <w:sz w:val="16"/>
          <w:szCs w:val="16"/>
        </w:rPr>
        <w:t>(</w:t>
      </w:r>
      <w:proofErr w:type="spellStart"/>
      <w:r w:rsidR="00AD268D" w:rsidRPr="00EA106F">
        <w:rPr>
          <w:b w:val="0"/>
          <w:bCs w:val="0"/>
          <w:noProof/>
          <w:color w:val="00B0F0"/>
          <w:sz w:val="16"/>
          <w:szCs w:val="16"/>
        </w:rPr>
        <w:t>Cobos</w:t>
      </w:r>
      <w:proofErr w:type="spellEnd"/>
      <w:r w:rsidR="00AD268D" w:rsidRPr="00EA106F">
        <w:rPr>
          <w:b w:val="0"/>
          <w:bCs w:val="0"/>
          <w:noProof/>
          <w:color w:val="00B0F0"/>
          <w:sz w:val="16"/>
          <w:szCs w:val="16"/>
        </w:rPr>
        <w:t xml:space="preserve"> et al., 2019</w:t>
      </w:r>
      <w:r w:rsidR="00AD268D" w:rsidRPr="00EA106F">
        <w:rPr>
          <w:b w:val="0"/>
          <w:bCs w:val="0"/>
          <w:noProof/>
          <w:sz w:val="16"/>
          <w:szCs w:val="16"/>
        </w:rPr>
        <w:t>)</w:t>
      </w:r>
      <w:r w:rsidR="00AD268D" w:rsidRPr="00EA106F">
        <w:rPr>
          <w:b w:val="0"/>
          <w:bCs w:val="0"/>
          <w:sz w:val="16"/>
          <w:szCs w:val="16"/>
        </w:rPr>
        <w:fldChar w:fldCharType="end"/>
      </w:r>
      <w:r w:rsidR="00AD268D" w:rsidRPr="00EA106F">
        <w:rPr>
          <w:b w:val="0"/>
          <w:bCs w:val="0"/>
          <w:sz w:val="16"/>
          <w:szCs w:val="16"/>
        </w:rPr>
        <w:t xml:space="preserve"> </w:t>
      </w:r>
      <w:r w:rsidRPr="00EA106F">
        <w:rPr>
          <w:b w:val="0"/>
          <w:bCs w:val="0"/>
          <w:sz w:val="16"/>
          <w:szCs w:val="16"/>
        </w:rPr>
        <w:t xml:space="preserve"> . </w:t>
      </w:r>
      <w:r w:rsidR="00AD268D" w:rsidRPr="00EA106F">
        <w:rPr>
          <w:b w:val="0"/>
          <w:bCs w:val="0"/>
          <w:sz w:val="16"/>
          <w:szCs w:val="16"/>
        </w:rPr>
        <w:t xml:space="preserve"> </w:t>
      </w:r>
      <w:proofErr w:type="spellStart"/>
      <w:r w:rsidR="00AD268D" w:rsidRPr="00EA106F">
        <w:rPr>
          <w:b w:val="0"/>
          <w:bCs w:val="0"/>
          <w:sz w:val="16"/>
          <w:szCs w:val="16"/>
        </w:rPr>
        <w:t>Kuenm</w:t>
      </w:r>
      <w:proofErr w:type="spellEnd"/>
      <w:r w:rsidR="00AD268D" w:rsidRPr="00EA106F">
        <w:rPr>
          <w:b w:val="0"/>
          <w:bCs w:val="0"/>
          <w:sz w:val="16"/>
          <w:szCs w:val="16"/>
        </w:rPr>
        <w:t xml:space="preserve"> is an R package designed to help on the calibration , creation and evaluation of  ENM</w:t>
      </w:r>
      <w:r w:rsidR="00C03D07" w:rsidRPr="00EA106F">
        <w:rPr>
          <w:b w:val="0"/>
          <w:bCs w:val="0"/>
          <w:sz w:val="16"/>
          <w:szCs w:val="16"/>
        </w:rPr>
        <w:t>s</w:t>
      </w:r>
      <w:r w:rsidR="00AD268D" w:rsidRPr="00EA106F">
        <w:rPr>
          <w:b w:val="0"/>
          <w:bCs w:val="0"/>
          <w:sz w:val="16"/>
          <w:szCs w:val="16"/>
        </w:rPr>
        <w:t xml:space="preserve"> making collaborative use of  the machine learning software </w:t>
      </w:r>
      <w:r w:rsidR="00C03D07" w:rsidRPr="00EA106F">
        <w:rPr>
          <w:b w:val="0"/>
          <w:bCs w:val="0"/>
          <w:sz w:val="16"/>
          <w:szCs w:val="16"/>
        </w:rPr>
        <w:t xml:space="preserve">for species distribution models </w:t>
      </w:r>
      <w:r w:rsidR="00AD268D" w:rsidRPr="00EA106F">
        <w:rPr>
          <w:b w:val="0"/>
          <w:bCs w:val="0"/>
          <w:sz w:val="16"/>
          <w:szCs w:val="16"/>
        </w:rPr>
        <w:t xml:space="preserve">maxent </w:t>
      </w:r>
      <w:r w:rsidR="00C03D07" w:rsidRPr="00EA106F">
        <w:rPr>
          <w:b w:val="0"/>
          <w:bCs w:val="0"/>
          <w:sz w:val="16"/>
          <w:szCs w:val="16"/>
        </w:rPr>
        <w:fldChar w:fldCharType="begin" w:fldLock="1"/>
      </w:r>
      <w:r w:rsidR="00C03D07" w:rsidRPr="00EA106F">
        <w:rPr>
          <w:b w:val="0"/>
          <w:bCs w:val="0"/>
          <w:sz w:val="16"/>
          <w:szCs w:val="16"/>
        </w:rPr>
        <w:instrText>ADDIN CSL_CITATION {"citationItems":[{"id":"ITEM-1","itemData":{"DOI":"10.1016/j.ecolmodel.2005.03.026","ISSN":"14666650","abstract":"The United States Environmental Protection Agency's Community Multiscale Air Quality (CMAQ) regional-scale model is used to study concentrations and dry deposition of nitrogen species in North Carolina (NC) during the summer season. Each modelled and measured species featured a similar diurnal trend. A process budget analysis (production and removal evaluation) of NO, NO2, and NOY depicted the model's capability to evaluate various process contributions. Dry deposition of NH3 contributed 34.2 ± 57.9 μg N m-2 hr-1; whereas HNO3 contributed slightly larger dry deposition of nitrogen, 35.2 ± 16.0 μg N m -2 hr-1, in NC. NH4+ and NO 3 hourly-averaged wet deposition fluxes were calculated as 37.3 ± 19.7 μg N m-2 hr-1 and 40.6 ± 11.8 μg N m-2 hr-1, respectively. Examination of total nitrogen deposition during the summer season in NC found that NH3 contributes approximately 50% of the dry deposition and NO3- contributes approximately 50% of the wet deposition. Copyright © 2006 Inderscience Enterprises Ltd.","author":[{"dropping-particle":"","family":"Phillips","given":"Sharon B.","non-dropping-particle":"","parse-names":false,"suffix":""},{"dropping-particle":"","family":"Aneja","given":"Viney P.","non-dropping-particle":"","parse-names":false,"suffix":""},{"dropping-particle":"","family":"Kang","given":"Daiwen","non-dropping-particle":"","parse-names":false,"suffix":""},{"dropping-particle":"","family":"Arya","given":"S. Pal","non-dropping-particle":"","parse-names":false,"suffix":""}],"container-title":"International Journal of Global Environmental Issues","id":"ITEM-1","issue":"2-3","issued":{"date-parts":[["2006"]]},"page":"231-252","title":"Maximum entropy modeling of species geographic distributions","type":"article-journal","volume":"6"},"uris":["http://www.mendeley.com/documents/?uuid=86850521-f827-48f3-a5fd-c51c683c0778"]}],"mendeley":{"formattedCitation":"(Phillips et al., 2006)","plainTextFormattedCitation":"(Phillips et al., 2006)","previouslyFormattedCitation":"(Phillips et al., 2006)"},"properties":{"noteIndex":0},"schema":"https://github.com/citation-style-language/schema/raw/master/csl-citation.json"}</w:instrText>
      </w:r>
      <w:r w:rsidR="00C03D07" w:rsidRPr="00EA106F">
        <w:rPr>
          <w:b w:val="0"/>
          <w:bCs w:val="0"/>
          <w:sz w:val="16"/>
          <w:szCs w:val="16"/>
        </w:rPr>
        <w:fldChar w:fldCharType="separate"/>
      </w:r>
      <w:r w:rsidR="00C03D07" w:rsidRPr="00EA106F">
        <w:rPr>
          <w:b w:val="0"/>
          <w:bCs w:val="0"/>
          <w:noProof/>
          <w:sz w:val="16"/>
          <w:szCs w:val="16"/>
        </w:rPr>
        <w:t>(</w:t>
      </w:r>
      <w:r w:rsidR="00C03D07" w:rsidRPr="00EA106F">
        <w:rPr>
          <w:b w:val="0"/>
          <w:bCs w:val="0"/>
          <w:noProof/>
          <w:color w:val="00B0F0"/>
          <w:sz w:val="16"/>
          <w:szCs w:val="16"/>
        </w:rPr>
        <w:t>Phillips et al., 2006</w:t>
      </w:r>
      <w:r w:rsidR="00C03D07" w:rsidRPr="00EA106F">
        <w:rPr>
          <w:b w:val="0"/>
          <w:bCs w:val="0"/>
          <w:noProof/>
          <w:sz w:val="16"/>
          <w:szCs w:val="16"/>
        </w:rPr>
        <w:t>)</w:t>
      </w:r>
      <w:r w:rsidR="00C03D07" w:rsidRPr="00EA106F">
        <w:rPr>
          <w:b w:val="0"/>
          <w:bCs w:val="0"/>
          <w:sz w:val="16"/>
          <w:szCs w:val="16"/>
        </w:rPr>
        <w:fldChar w:fldCharType="end"/>
      </w:r>
      <w:r w:rsidR="00C03D07" w:rsidRPr="00EA106F">
        <w:rPr>
          <w:b w:val="0"/>
          <w:bCs w:val="0"/>
          <w:sz w:val="16"/>
          <w:szCs w:val="16"/>
        </w:rPr>
        <w:t xml:space="preserve">. </w:t>
      </w:r>
    </w:p>
    <w:p w14:paraId="022790DA" w14:textId="62A8763C" w:rsidR="00C03D07" w:rsidRPr="00EA106F" w:rsidRDefault="00C03D07" w:rsidP="00B60096">
      <w:pPr>
        <w:pStyle w:val="Ttulo1"/>
        <w:tabs>
          <w:tab w:val="left" w:pos="441"/>
          <w:tab w:val="left" w:pos="442"/>
          <w:tab w:val="left" w:pos="704"/>
        </w:tabs>
        <w:ind w:firstLine="0"/>
        <w:rPr>
          <w:b w:val="0"/>
          <w:bCs w:val="0"/>
          <w:sz w:val="16"/>
          <w:szCs w:val="16"/>
        </w:rPr>
      </w:pPr>
      <w:r w:rsidRPr="00EA106F">
        <w:rPr>
          <w:b w:val="0"/>
          <w:bCs w:val="0"/>
          <w:sz w:val="16"/>
          <w:szCs w:val="16"/>
        </w:rPr>
        <w:t xml:space="preserve">The  calibration of the models is done by  creating a series of candidate models with the combination of </w:t>
      </w:r>
      <w:r w:rsidR="00311998" w:rsidRPr="00EA106F">
        <w:rPr>
          <w:b w:val="0"/>
          <w:bCs w:val="0"/>
          <w:sz w:val="16"/>
          <w:szCs w:val="16"/>
        </w:rPr>
        <w:t>the different parameters(regularization multiplier, combinations of feature classes, and distinct sets of environmental predictors) offered  by maxent software</w:t>
      </w:r>
      <w:r w:rsidRPr="00EA106F">
        <w:rPr>
          <w:b w:val="0"/>
          <w:bCs w:val="0"/>
          <w:sz w:val="16"/>
          <w:szCs w:val="16"/>
        </w:rPr>
        <w:t xml:space="preserve"> </w:t>
      </w:r>
      <w:r w:rsidR="00311998" w:rsidRPr="00EA106F">
        <w:rPr>
          <w:b w:val="0"/>
          <w:bCs w:val="0"/>
          <w:sz w:val="16"/>
          <w:szCs w:val="16"/>
        </w:rPr>
        <w:t>. For each setting  two models are created, one with the full data set and the other just with model training data.</w:t>
      </w:r>
      <w:r w:rsidR="00311998" w:rsidRPr="00EA106F">
        <w:rPr>
          <w:b w:val="0"/>
          <w:bCs w:val="0"/>
          <w:sz w:val="16"/>
          <w:szCs w:val="16"/>
        </w:rPr>
        <w:fldChar w:fldCharType="begin" w:fldLock="1"/>
      </w:r>
      <w:r w:rsidR="008878AE" w:rsidRPr="00EA106F">
        <w:rPr>
          <w:b w:val="0"/>
          <w:bCs w:val="0"/>
          <w:sz w:val="16"/>
          <w:szCs w:val="16"/>
        </w:rPr>
        <w:instrText>ADDIN CSL_CITATION {"citationItems":[{"id":"ITEM-1","itemData":{"DOI":"10.7717/peerj.6281","ISSN":"21678359","abstract":"Background. Ecological niche modeling is a set of analytical tools with applications in diverse disciplines, yet creating these models rigorously is now a challenging task. The calibration phase of these models is critical, but despite recent attempts at providing tools for performing this step, adequate detail is still missing. Here, we present the kuenm R package, a new set of tools for performing detailed development of ecological niche models using the platform Maxent in a reproducible way. Results. This package takes advantage of the versatility of R and Maxent to enable detailed model calibration and selection, final model creation and evaluation, and extrapolation risk analysis. Best parameters for modeling are selected considering (1) statistical significance, (2) predictive power, and (3) model complexity. For final models, we enable multiple parameter sets and model transfers, making processing simpler. Users can also evaluate extrapolation risk in model transfers via mobility-oriented parity (MOP) metric. Discussion. Use of this package allows robust processes of model calibration, facilitating creation of final models based on model significance, performance, and simplicity. Model transfers to multiple scenarios, also facilitated in this package, significantly reduce time invested in performing these tasks. Finally, efficient assessments of strict-extrapolation risks in model transfers via the MOP and MESS metrics help to prevent overinterpretation in model outcomes.","author":[{"dropping-particle":"","family":"Cobos","given":"Marlon E.","non-dropping-particle":"","parse-names":false,"suffix":""},{"dropping-particle":"","family":"Townsend Peterson","given":"A.","non-dropping-particle":"","parse-names":false,"suffix":""},{"dropping-particle":"","family":"Barve","given":"Narayani","non-dropping-particle":"","parse-names":false,"suffix":""},{"dropping-particle":"","family":"Osorio-Olvera","given":"Luis","non-dropping-particle":"","parse-names":false,"suffix":""}],"container-title":"PeerJ","id":"ITEM-1","issue":"2","issued":{"date-parts":[["2019"]]},"page":"1-15","title":"Kuenm: An R package for detailed development of ecological niche models using Maxent","type":"article-journal","volume":"2019"},"uris":["http://www.mendeley.com/documents/?uuid=cc60af69-e8ae-450a-9e55-bb89b47564d4"]}],"mendeley":{"formattedCitation":"(Cobos et al., 2019)","plainTextFormattedCitation":"(Cobos et al., 2019)","previouslyFormattedCitation":"(Cobos et al., 2019)"},"properties":{"noteIndex":0},"schema":"https://github.com/citation-style-language/schema/raw/master/csl-citation.json"}</w:instrText>
      </w:r>
      <w:r w:rsidR="00311998" w:rsidRPr="00EA106F">
        <w:rPr>
          <w:b w:val="0"/>
          <w:bCs w:val="0"/>
          <w:sz w:val="16"/>
          <w:szCs w:val="16"/>
        </w:rPr>
        <w:fldChar w:fldCharType="separate"/>
      </w:r>
      <w:r w:rsidR="00311998" w:rsidRPr="00EA106F">
        <w:rPr>
          <w:b w:val="0"/>
          <w:bCs w:val="0"/>
          <w:noProof/>
          <w:sz w:val="16"/>
          <w:szCs w:val="16"/>
        </w:rPr>
        <w:t>(</w:t>
      </w:r>
      <w:r w:rsidR="00311998" w:rsidRPr="00EA106F">
        <w:rPr>
          <w:b w:val="0"/>
          <w:bCs w:val="0"/>
          <w:noProof/>
          <w:color w:val="00B0F0"/>
          <w:sz w:val="16"/>
          <w:szCs w:val="16"/>
        </w:rPr>
        <w:t>Cobos et al., 2019</w:t>
      </w:r>
      <w:r w:rsidR="00311998" w:rsidRPr="00EA106F">
        <w:rPr>
          <w:b w:val="0"/>
          <w:bCs w:val="0"/>
          <w:noProof/>
          <w:sz w:val="16"/>
          <w:szCs w:val="16"/>
        </w:rPr>
        <w:t>)</w:t>
      </w:r>
      <w:r w:rsidR="00311998" w:rsidRPr="00EA106F">
        <w:rPr>
          <w:b w:val="0"/>
          <w:bCs w:val="0"/>
          <w:sz w:val="16"/>
          <w:szCs w:val="16"/>
        </w:rPr>
        <w:fldChar w:fldCharType="end"/>
      </w:r>
      <w:r w:rsidR="00311998" w:rsidRPr="00EA106F">
        <w:rPr>
          <w:b w:val="0"/>
          <w:bCs w:val="0"/>
          <w:sz w:val="16"/>
          <w:szCs w:val="16"/>
        </w:rPr>
        <w:t xml:space="preserve">.  The best model is then chosen based </w:t>
      </w:r>
      <w:r w:rsidR="008878AE" w:rsidRPr="00EA106F">
        <w:rPr>
          <w:b w:val="0"/>
          <w:bCs w:val="0"/>
          <w:sz w:val="16"/>
          <w:szCs w:val="16"/>
        </w:rPr>
        <w:t xml:space="preserve">on  statistical significance,  predictability and complexity , in that order of importance. First the models are filter by statistical importance based on partial ROC as it was established that is a more </w:t>
      </w:r>
      <w:r w:rsidR="009F4134" w:rsidRPr="00EA106F">
        <w:rPr>
          <w:b w:val="0"/>
          <w:bCs w:val="0"/>
          <w:sz w:val="16"/>
          <w:szCs w:val="16"/>
        </w:rPr>
        <w:t>appropriate</w:t>
      </w:r>
      <w:r w:rsidR="008878AE" w:rsidRPr="00EA106F">
        <w:rPr>
          <w:b w:val="0"/>
          <w:bCs w:val="0"/>
          <w:sz w:val="16"/>
          <w:szCs w:val="16"/>
        </w:rPr>
        <w:t xml:space="preserve"> </w:t>
      </w:r>
      <w:r w:rsidR="009F4134" w:rsidRPr="00EA106F">
        <w:rPr>
          <w:b w:val="0"/>
          <w:bCs w:val="0"/>
          <w:sz w:val="16"/>
          <w:szCs w:val="16"/>
        </w:rPr>
        <w:t>measurement</w:t>
      </w:r>
      <w:r w:rsidR="008878AE" w:rsidRPr="00EA106F">
        <w:rPr>
          <w:b w:val="0"/>
          <w:bCs w:val="0"/>
          <w:sz w:val="16"/>
          <w:szCs w:val="16"/>
        </w:rPr>
        <w:t xml:space="preserve"> than a full ROC</w:t>
      </w:r>
      <w:r w:rsidR="008878AE" w:rsidRPr="00EA106F">
        <w:rPr>
          <w:b w:val="0"/>
          <w:bCs w:val="0"/>
          <w:sz w:val="16"/>
          <w:szCs w:val="16"/>
        </w:rPr>
        <w:fldChar w:fldCharType="begin" w:fldLock="1"/>
      </w:r>
      <w:r w:rsidR="008878AE" w:rsidRPr="00EA106F">
        <w:rPr>
          <w:b w:val="0"/>
          <w:bCs w:val="0"/>
          <w:sz w:val="16"/>
          <w:szCs w:val="16"/>
        </w:rPr>
        <w:instrText>ADDIN CSL_CITATION {"citationItems":[{"id":"ITEM-1","itemData":{"DOI":"10.1111/j.1466-8238.2011.00683.x","ISSN":"1466822X","abstract":"Aim The area under the receiver operating characteristic (ROC) curve (AUC) is a widely used statistic for assessing the discriminatory capacity of species distribution models. Here, I used simulated data to examine the interdependence of the AUC and classical discrimination measures (sensitivity and specificity) derived for the application of a threshold. I shall further exemplify with simulated data the implications of using the AUC to evaluate potential versus realized distribution models. Innovation After applying the threshold that makes sensitivity and specificity equal, a strong relationship between the AUC and these two measures was found. This result is corroborated with real data. On the other hand, the AUC penalizes the models that estimate potential distributions (the regions where the species could survive and reproduce due to the existence of suitable environmental conditions), and favours those that estimate realized distributions (the regions where the species actually lives). Main conclusions Firstly, the independence of the AUC from the threshold selection may be irrelevant in practice. This result also emphasizes the fact that the AUC assumes nothing about the relative costs of errors of omission and commission. However, in most real situations this premise may not be optimal. Measures derived from a contingency table for different cost ratio scenarios, together with the ROC curve, may be more informative than reporting just a single AUC value. Secondly, the AUC is only truly informative when there are true instances of absence available and the objective is the estimation of the realized distribution. When the potential distribution is the goal of the research, the AUC is not an appropriate performance measure because the weight of commission errors is much lower than that of omission errors. © 2011 Blackwell Publishing Ltd.","author":[{"dropping-particle":"","family":"Jiménez-Valverde","given":"Alberto","non-dropping-particle":"","parse-names":false,"suffix":""}],"container-title":"Global Ecology and Biogeography","id":"ITEM-1","issue":"4","issued":{"date-parts":[["2012"]]},"page":"498-507","title":"Insights into the area under the receiver operating characteristic curve (AUC) as a discrimination measure in species distribution modelling","type":"article-journal","volume":"21"},"uris":["http://www.mendeley.com/documents/?uuid=68bb124b-42cf-411a-aff1-165845cd4944"]}],"mendeley":{"formattedCitation":"(Jiménez-Valverde, 2012)","plainTextFormattedCitation":"(Jiménez-Valverde, 2012)","previouslyFormattedCitation":"(Jiménez-Valverde, 2012)"},"properties":{"noteIndex":0},"schema":"https://github.com/citation-style-language/schema/raw/master/csl-citation.json"}</w:instrText>
      </w:r>
      <w:r w:rsidR="008878AE" w:rsidRPr="00EA106F">
        <w:rPr>
          <w:b w:val="0"/>
          <w:bCs w:val="0"/>
          <w:sz w:val="16"/>
          <w:szCs w:val="16"/>
        </w:rPr>
        <w:fldChar w:fldCharType="separate"/>
      </w:r>
      <w:r w:rsidR="008878AE" w:rsidRPr="00EA106F">
        <w:rPr>
          <w:b w:val="0"/>
          <w:bCs w:val="0"/>
          <w:noProof/>
          <w:sz w:val="16"/>
          <w:szCs w:val="16"/>
        </w:rPr>
        <w:t>(</w:t>
      </w:r>
      <w:r w:rsidR="008878AE" w:rsidRPr="00EA106F">
        <w:rPr>
          <w:b w:val="0"/>
          <w:bCs w:val="0"/>
          <w:noProof/>
          <w:color w:val="00B0F0"/>
          <w:sz w:val="16"/>
          <w:szCs w:val="16"/>
        </w:rPr>
        <w:t>Jiménez-Valverde, 2012</w:t>
      </w:r>
      <w:r w:rsidR="008878AE" w:rsidRPr="00EA106F">
        <w:rPr>
          <w:b w:val="0"/>
          <w:bCs w:val="0"/>
          <w:noProof/>
          <w:sz w:val="16"/>
          <w:szCs w:val="16"/>
        </w:rPr>
        <w:t>)</w:t>
      </w:r>
      <w:r w:rsidR="008878AE" w:rsidRPr="00EA106F">
        <w:rPr>
          <w:b w:val="0"/>
          <w:bCs w:val="0"/>
          <w:sz w:val="16"/>
          <w:szCs w:val="16"/>
        </w:rPr>
        <w:fldChar w:fldCharType="end"/>
      </w:r>
      <w:r w:rsidR="008878AE" w:rsidRPr="00EA106F">
        <w:rPr>
          <w:b w:val="0"/>
          <w:bCs w:val="0"/>
          <w:sz w:val="16"/>
          <w:szCs w:val="16"/>
        </w:rPr>
        <w:fldChar w:fldCharType="begin" w:fldLock="1"/>
      </w:r>
      <w:r w:rsidR="0031565D" w:rsidRPr="00EA106F">
        <w:rPr>
          <w:b w:val="0"/>
          <w:bCs w:val="0"/>
          <w:sz w:val="16"/>
          <w:szCs w:val="16"/>
        </w:rPr>
        <w:instrText>ADDIN CSL_CITATION {"citationItems":[{"id":"ITEM-1","itemData":{"DOI":"10.1111/j.1466-8238.2007.00358.x","ISSN":"1466822X","abstract":"The area under the receiver operating characteristic (ROC) curve, known as the AUC, is currently considered to be the standard method to assess the accuracy of predictive distribution models. It avoids the supposed subjectivity in the threshold selection process, when continuous probability derived scores are converted to a binary presence-absence variable, by summarizing overall model performance over all possible thresholds. In this manuscript we review some of the features of this measure and bring into question its reliability as a comparative measure of accuracy between model results. We do not recommend using AUC for five reasons: (1) it ignores the predicted probability values and the goodness-of-fit of the model; (2) it summarises the test performance over regions of the ROC space in which one would rarely operate; (3) it weights omission and commission errors equally; (4) it does not give information about the spatial distribution of model errors; and, most importantly, (5) the total extent to which models are carried out highly influences the rate of well-predicted absences and the AUC scores. © 2007 The Authors Journal compilation © 2007 Blackwell Publishing Ltd.","author":[{"dropping-particle":"","family":"Lobo","given":"Jorge","non-dropping-particle":"","parse-names":false,"suffix":""},{"dropping-particle":"","family":"Jiménez","given":"Alberto","non-dropping-particle":"","parse-names":false,"suffix":""},{"dropping-particle":"","family":"Real","given":"Raimundo","non-dropping-particle":"","parse-names":false,"suffix":""}],"container-title":"Global Ecology and Biogeography","id":"ITEM-1","issue":"2","issued":{"date-parts":[["2008"]]},"page":"145-151","title":"AUC: A misleading measure of the performance of predictive distribution models","type":"article-journal","volume":"17"},"uris":["http://www.mendeley.com/documents/?uuid=e1434f35-6494-4e29-8684-d5aa06521794"]}],"mendeley":{"formattedCitation":"(Lobo et al., 2008)","plainTextFormattedCitation":"(Lobo et al., 2008)","previouslyFormattedCitation":"(Lobo et al., 2008)"},"properties":{"noteIndex":0},"schema":"https://github.com/citation-style-language/schema/raw/master/csl-citation.json"}</w:instrText>
      </w:r>
      <w:r w:rsidR="008878AE" w:rsidRPr="00EA106F">
        <w:rPr>
          <w:b w:val="0"/>
          <w:bCs w:val="0"/>
          <w:sz w:val="16"/>
          <w:szCs w:val="16"/>
        </w:rPr>
        <w:fldChar w:fldCharType="separate"/>
      </w:r>
      <w:r w:rsidR="008878AE" w:rsidRPr="00EA106F">
        <w:rPr>
          <w:b w:val="0"/>
          <w:bCs w:val="0"/>
          <w:noProof/>
          <w:sz w:val="16"/>
          <w:szCs w:val="16"/>
        </w:rPr>
        <w:t>(</w:t>
      </w:r>
      <w:r w:rsidR="008878AE" w:rsidRPr="00EA106F">
        <w:rPr>
          <w:b w:val="0"/>
          <w:bCs w:val="0"/>
          <w:noProof/>
          <w:color w:val="00B0F0"/>
          <w:sz w:val="16"/>
          <w:szCs w:val="16"/>
        </w:rPr>
        <w:t>Lobo et al., 2008</w:t>
      </w:r>
      <w:r w:rsidR="008878AE" w:rsidRPr="00EA106F">
        <w:rPr>
          <w:b w:val="0"/>
          <w:bCs w:val="0"/>
          <w:noProof/>
          <w:sz w:val="16"/>
          <w:szCs w:val="16"/>
        </w:rPr>
        <w:t>)</w:t>
      </w:r>
      <w:r w:rsidR="008878AE" w:rsidRPr="00EA106F">
        <w:rPr>
          <w:b w:val="0"/>
          <w:bCs w:val="0"/>
          <w:sz w:val="16"/>
          <w:szCs w:val="16"/>
        </w:rPr>
        <w:fldChar w:fldCharType="end"/>
      </w:r>
      <w:r w:rsidR="008878AE" w:rsidRPr="00EA106F">
        <w:rPr>
          <w:b w:val="0"/>
          <w:bCs w:val="0"/>
          <w:sz w:val="16"/>
          <w:szCs w:val="16"/>
        </w:rPr>
        <w:t xml:space="preserve">. </w:t>
      </w:r>
      <w:r w:rsidR="000072FA" w:rsidRPr="00EA106F">
        <w:rPr>
          <w:b w:val="0"/>
          <w:bCs w:val="0"/>
          <w:sz w:val="16"/>
          <w:szCs w:val="16"/>
        </w:rPr>
        <w:t xml:space="preserve">The </w:t>
      </w:r>
      <w:r w:rsidR="009F4134" w:rsidRPr="00EA106F">
        <w:rPr>
          <w:b w:val="0"/>
          <w:bCs w:val="0"/>
          <w:sz w:val="16"/>
          <w:szCs w:val="16"/>
        </w:rPr>
        <w:t>reaming models predictability is then evaluated by their  omission rate</w:t>
      </w:r>
      <w:r w:rsidR="007E437B" w:rsidRPr="00EA106F">
        <w:rPr>
          <w:b w:val="0"/>
          <w:bCs w:val="0"/>
          <w:sz w:val="16"/>
          <w:szCs w:val="16"/>
        </w:rPr>
        <w:t>(</w:t>
      </w:r>
      <w:r w:rsidR="00DC4659" w:rsidRPr="00EA106F">
        <w:rPr>
          <w:b w:val="0"/>
          <w:bCs w:val="0"/>
          <w:sz w:val="16"/>
          <w:szCs w:val="16"/>
        </w:rPr>
        <w:t>10</w:t>
      </w:r>
      <w:r w:rsidR="007E437B" w:rsidRPr="00EA106F">
        <w:rPr>
          <w:b w:val="0"/>
          <w:bCs w:val="0"/>
          <w:sz w:val="16"/>
          <w:szCs w:val="16"/>
        </w:rPr>
        <w:t>%&lt;)</w:t>
      </w:r>
      <w:r w:rsidR="009F4134" w:rsidRPr="00EA106F">
        <w:rPr>
          <w:b w:val="0"/>
          <w:bCs w:val="0"/>
          <w:sz w:val="16"/>
          <w:szCs w:val="16"/>
        </w:rPr>
        <w:t xml:space="preserve"> of the testing data , in order to measures the model performance </w:t>
      </w:r>
      <w:r w:rsidR="009F4134" w:rsidRPr="00EA106F">
        <w:rPr>
          <w:b w:val="0"/>
          <w:bCs w:val="0"/>
          <w:sz w:val="16"/>
          <w:szCs w:val="16"/>
        </w:rPr>
        <w:fldChar w:fldCharType="begin" w:fldLock="1"/>
      </w:r>
      <w:r w:rsidR="00E85128" w:rsidRPr="00EA106F">
        <w:rPr>
          <w:b w:val="0"/>
          <w:bCs w:val="0"/>
          <w:sz w:val="16"/>
          <w:szCs w:val="16"/>
        </w:rPr>
        <w:instrText>ADDIN CSL_CITATION {"citationItems":[{"id":"ITEM-1","itemData":{"DOI":"10.1016/S0304-3800(02)00349-6","ISSN":"03043800","abstract":"The Genetic Algorithm for Rule-Set Prediction (GARP) is one of several current approaches to modeling species' distributions using occurrence records and environmental data. Because of stochastic elements in the algorithm and underdetermination of the system (multiple solutions with the same value for the optimization criterion), no unique solution is produced. Furthermore, current implementations of GARP utilize only presence data - rather than both presence and absence, the more general case. Hence, variability among GARP models, which is typical of genetic algorithms, and complications in interpreting results based on asymmetrical (presence-only) input data make model selection critical. Generally, some locality records are randomly selected to build a distributional model, with others set aside to evaluate it. Here, we use intrinsic and extrinsic measures of model performance to determine whether optimal models can be identified based on objective intrinsic criteria, without resorting to an independent test data set. We modeled potential distributions of two rodents (Heteromys anomalus and Microryzomys minutus) and one passerine bird (Carpodacus mexicanus), creating 20 models for each species. For each model, we calculated intrinsic and extrinsic measures of omission and commission error, as well as composite indices of overall error. Although intrinsic and extrinsic composite measures of overall model performance were sometimes loosely related to each other, none was consistently associated with expert-judged model quality. In contrast, intrinsic and extrinsic measures were highly correlated for both omission and commission in the two widespread species (H. anomalus and C. mexicanus). Furthermore, a clear inverse relationship existed between omission and commission there, and the best models were consistently found at low levels of omission and moderate-to-high commission values. In contrast, all models for M. minutus showed low values of both omission and commission. Because models are based only on presence data (and not all areas are adequately sampled), the commission index reflects not only true commission error but also a component that results from undersampled areas that the species actually inhabits. We here propose an operational procedure for determining an optimal region of the omission/commission relationship and thus selecting high-quality GARP models. Our implementation of this technique for H. anomalus gave a much more reasonable es…","author":[{"dropping-particle":"","family":"Anderson","given":"Robert P.","non-dropping-particle":"","parse-names":false,"suffix":""},{"dropping-particle":"","family":"Lew","given":"Daniel","non-dropping-particle":"","parse-names":false,"suffix":""},{"dropping-particle":"","family":"Peterson","given":"A. Townsend","non-dropping-particle":"","parse-names":false,"suffix":""}],"container-title":"Ecological Modelling","id":"ITEM-1","issue":"3","issued":{"date-parts":[["2003"]]},"page":"211-232","title":"Evaluating predictive models of species' distributions: Criteria for selecting optimal models","type":"article-journal","volume":"162"},"uris":["http://www.mendeley.com/documents/?uuid=006aca16-986c-4425-9957-f7c3066ccd30"]}],"mendeley":{"formattedCitation":"(Anderson et al., 2003)","plainTextFormattedCitation":"(Anderson et al., 2003)","previouslyFormattedCitation":"(Anderson et al., 2003)"},"properties":{"noteIndex":0},"schema":"https://github.com/citation-style-language/schema/raw/master/csl-citation.json"}</w:instrText>
      </w:r>
      <w:r w:rsidR="009F4134" w:rsidRPr="00EA106F">
        <w:rPr>
          <w:b w:val="0"/>
          <w:bCs w:val="0"/>
          <w:sz w:val="16"/>
          <w:szCs w:val="16"/>
        </w:rPr>
        <w:fldChar w:fldCharType="separate"/>
      </w:r>
      <w:r w:rsidR="009F4134" w:rsidRPr="00EA106F">
        <w:rPr>
          <w:b w:val="0"/>
          <w:bCs w:val="0"/>
          <w:noProof/>
          <w:sz w:val="16"/>
          <w:szCs w:val="16"/>
        </w:rPr>
        <w:t>(</w:t>
      </w:r>
      <w:r w:rsidR="009F4134" w:rsidRPr="00EA106F">
        <w:rPr>
          <w:b w:val="0"/>
          <w:bCs w:val="0"/>
          <w:noProof/>
          <w:color w:val="00B0F0"/>
          <w:sz w:val="16"/>
          <w:szCs w:val="16"/>
        </w:rPr>
        <w:t>Anderson et al., 2003</w:t>
      </w:r>
      <w:r w:rsidR="009F4134" w:rsidRPr="00EA106F">
        <w:rPr>
          <w:b w:val="0"/>
          <w:bCs w:val="0"/>
          <w:noProof/>
          <w:sz w:val="16"/>
          <w:szCs w:val="16"/>
        </w:rPr>
        <w:t>)</w:t>
      </w:r>
      <w:r w:rsidR="009F4134" w:rsidRPr="00EA106F">
        <w:rPr>
          <w:b w:val="0"/>
          <w:bCs w:val="0"/>
          <w:sz w:val="16"/>
          <w:szCs w:val="16"/>
        </w:rPr>
        <w:fldChar w:fldCharType="end"/>
      </w:r>
      <w:r w:rsidR="009F4134" w:rsidRPr="00EA106F">
        <w:rPr>
          <w:b w:val="0"/>
          <w:bCs w:val="0"/>
          <w:sz w:val="16"/>
          <w:szCs w:val="16"/>
        </w:rPr>
        <w:t xml:space="preserve">. Finally, the best final model is chosen based on their </w:t>
      </w:r>
      <w:r w:rsidR="00E85128" w:rsidRPr="00EA106F">
        <w:rPr>
          <w:b w:val="0"/>
          <w:bCs w:val="0"/>
          <w:sz w:val="16"/>
          <w:szCs w:val="16"/>
        </w:rPr>
        <w:t>complexity</w:t>
      </w:r>
      <w:r w:rsidR="009F4134" w:rsidRPr="00EA106F">
        <w:rPr>
          <w:b w:val="0"/>
          <w:bCs w:val="0"/>
          <w:sz w:val="16"/>
          <w:szCs w:val="16"/>
        </w:rPr>
        <w:t xml:space="preserve">  </w:t>
      </w:r>
      <w:r w:rsidR="007E437B" w:rsidRPr="00EA106F">
        <w:rPr>
          <w:b w:val="0"/>
          <w:bCs w:val="0"/>
          <w:sz w:val="16"/>
          <w:szCs w:val="16"/>
        </w:rPr>
        <w:t xml:space="preserve">based on </w:t>
      </w:r>
      <w:proofErr w:type="spellStart"/>
      <w:r w:rsidR="009F4134" w:rsidRPr="00EA106F">
        <w:rPr>
          <w:b w:val="0"/>
          <w:bCs w:val="0"/>
          <w:sz w:val="16"/>
          <w:szCs w:val="16"/>
        </w:rPr>
        <w:t>AICc</w:t>
      </w:r>
      <w:proofErr w:type="spellEnd"/>
      <w:r w:rsidR="009F4134" w:rsidRPr="00EA106F">
        <w:rPr>
          <w:b w:val="0"/>
          <w:bCs w:val="0"/>
          <w:sz w:val="16"/>
          <w:szCs w:val="16"/>
        </w:rPr>
        <w:t xml:space="preserve"> values </w:t>
      </w:r>
      <w:r w:rsidR="007E437B" w:rsidRPr="00EA106F">
        <w:rPr>
          <w:b w:val="0"/>
          <w:bCs w:val="0"/>
          <w:sz w:val="16"/>
          <w:szCs w:val="16"/>
        </w:rPr>
        <w:t xml:space="preserve">(2&lt;)a </w:t>
      </w:r>
      <w:r w:rsidR="00E85128" w:rsidRPr="00EA106F">
        <w:rPr>
          <w:b w:val="0"/>
          <w:bCs w:val="0"/>
          <w:sz w:val="16"/>
          <w:szCs w:val="16"/>
        </w:rPr>
        <w:t>measure</w:t>
      </w:r>
      <w:r w:rsidR="007E437B" w:rsidRPr="00EA106F">
        <w:rPr>
          <w:b w:val="0"/>
          <w:bCs w:val="0"/>
          <w:sz w:val="16"/>
          <w:szCs w:val="16"/>
        </w:rPr>
        <w:t xml:space="preserve"> that </w:t>
      </w:r>
      <w:r w:rsidR="00E85128" w:rsidRPr="00EA106F">
        <w:rPr>
          <w:b w:val="0"/>
          <w:bCs w:val="0"/>
          <w:sz w:val="16"/>
          <w:szCs w:val="16"/>
        </w:rPr>
        <w:t xml:space="preserve">explain how well the model fits the data at the same time it favors simpler models </w:t>
      </w:r>
      <w:r w:rsidR="00E85128" w:rsidRPr="00EA106F">
        <w:rPr>
          <w:b w:val="0"/>
          <w:bCs w:val="0"/>
          <w:sz w:val="16"/>
          <w:szCs w:val="16"/>
        </w:rPr>
        <w:fldChar w:fldCharType="begin" w:fldLock="1"/>
      </w:r>
      <w:r w:rsidR="0031565D" w:rsidRPr="00EA106F">
        <w:rPr>
          <w:b w:val="0"/>
          <w:bCs w:val="0"/>
          <w:sz w:val="16"/>
          <w:szCs w:val="16"/>
        </w:rPr>
        <w:instrText>ADDIN CSL_CITATION {"citationItems":[{"id":"ITEM-1","itemData":{"author":[{"dropping-particle":"","family":"Warren","given":"Seifert","non-dropping-particle":"","parse-names":false,"suffix":""}],"container-title":"Ecological Applications","id":"ITEM-1","issue":"2","issued":{"date-parts":[["2011"]]},"page":"335-342","title":"Ecological niche modeling in Maxent: the importance of modelcomplexity and the performance of model selection criteria","type":"article-journal","volume":"21"},"uris":["http://www.mendeley.com/documents/?uuid=06af7ba4-51e0-484f-a393-d5d97bbefc98"]}],"mendeley":{"formattedCitation":"(Warren, 2011)","plainTextFormattedCitation":"(Warren, 2011)","previouslyFormattedCitation":"(Warren, 2011)"},"properties":{"noteIndex":0},"schema":"https://github.com/citation-style-language/schema/raw/master/csl-citation.json"}</w:instrText>
      </w:r>
      <w:r w:rsidR="00E85128" w:rsidRPr="00EA106F">
        <w:rPr>
          <w:b w:val="0"/>
          <w:bCs w:val="0"/>
          <w:sz w:val="16"/>
          <w:szCs w:val="16"/>
        </w:rPr>
        <w:fldChar w:fldCharType="separate"/>
      </w:r>
      <w:r w:rsidR="0031565D" w:rsidRPr="00EA106F">
        <w:rPr>
          <w:b w:val="0"/>
          <w:bCs w:val="0"/>
          <w:noProof/>
          <w:sz w:val="16"/>
          <w:szCs w:val="16"/>
        </w:rPr>
        <w:t>(</w:t>
      </w:r>
      <w:r w:rsidR="0031565D" w:rsidRPr="00EA106F">
        <w:rPr>
          <w:b w:val="0"/>
          <w:bCs w:val="0"/>
          <w:noProof/>
          <w:color w:val="00B0F0"/>
          <w:sz w:val="16"/>
          <w:szCs w:val="16"/>
        </w:rPr>
        <w:t>Warren, 2011</w:t>
      </w:r>
      <w:r w:rsidR="0031565D" w:rsidRPr="00EA106F">
        <w:rPr>
          <w:b w:val="0"/>
          <w:bCs w:val="0"/>
          <w:noProof/>
          <w:sz w:val="16"/>
          <w:szCs w:val="16"/>
        </w:rPr>
        <w:t>)</w:t>
      </w:r>
      <w:r w:rsidR="00E85128" w:rsidRPr="00EA106F">
        <w:rPr>
          <w:b w:val="0"/>
          <w:bCs w:val="0"/>
          <w:sz w:val="16"/>
          <w:szCs w:val="16"/>
        </w:rPr>
        <w:fldChar w:fldCharType="end"/>
      </w:r>
      <w:r w:rsidR="00E85128" w:rsidRPr="00EA106F">
        <w:rPr>
          <w:b w:val="0"/>
          <w:bCs w:val="0"/>
          <w:sz w:val="16"/>
          <w:szCs w:val="16"/>
        </w:rPr>
        <w:t>.</w:t>
      </w:r>
    </w:p>
    <w:p w14:paraId="3B89EE02" w14:textId="77777777" w:rsidR="00C03D07" w:rsidRPr="0035186D" w:rsidRDefault="00C03D07" w:rsidP="00B60096">
      <w:pPr>
        <w:pStyle w:val="Ttulo1"/>
        <w:tabs>
          <w:tab w:val="left" w:pos="441"/>
          <w:tab w:val="left" w:pos="442"/>
          <w:tab w:val="left" w:pos="704"/>
        </w:tabs>
        <w:ind w:firstLine="0"/>
        <w:rPr>
          <w:b w:val="0"/>
          <w:bCs w:val="0"/>
          <w:sz w:val="22"/>
          <w:szCs w:val="22"/>
          <w:highlight w:val="yellow"/>
        </w:rPr>
      </w:pPr>
    </w:p>
    <w:p w14:paraId="0A3E64F4" w14:textId="77777777" w:rsidR="00C03D07" w:rsidRPr="0035186D" w:rsidRDefault="00C03D07" w:rsidP="00B60096">
      <w:pPr>
        <w:pStyle w:val="Ttulo1"/>
        <w:tabs>
          <w:tab w:val="left" w:pos="441"/>
          <w:tab w:val="left" w:pos="442"/>
          <w:tab w:val="left" w:pos="704"/>
        </w:tabs>
        <w:ind w:firstLine="0"/>
        <w:rPr>
          <w:b w:val="0"/>
          <w:bCs w:val="0"/>
          <w:sz w:val="22"/>
          <w:szCs w:val="22"/>
          <w:highlight w:val="yellow"/>
        </w:rPr>
      </w:pPr>
    </w:p>
    <w:p w14:paraId="422E752B" w14:textId="77777777" w:rsidR="00DB5389" w:rsidRPr="0035186D" w:rsidRDefault="00DB5389" w:rsidP="00DB5389">
      <w:pPr>
        <w:pStyle w:val="Ttulo1"/>
        <w:tabs>
          <w:tab w:val="left" w:pos="441"/>
          <w:tab w:val="left" w:pos="442"/>
          <w:tab w:val="left" w:pos="704"/>
        </w:tabs>
        <w:rPr>
          <w:b w:val="0"/>
          <w:bCs w:val="0"/>
          <w:sz w:val="22"/>
          <w:szCs w:val="22"/>
        </w:rPr>
      </w:pPr>
    </w:p>
    <w:p w14:paraId="0D39AFD4" w14:textId="5193B08B" w:rsidR="00DB5389" w:rsidRPr="00EA106F" w:rsidRDefault="00DB5389" w:rsidP="00DB5389">
      <w:pPr>
        <w:pStyle w:val="Ttulo1"/>
        <w:tabs>
          <w:tab w:val="left" w:pos="441"/>
          <w:tab w:val="left" w:pos="442"/>
          <w:tab w:val="left" w:pos="704"/>
        </w:tabs>
      </w:pPr>
      <w:r w:rsidRPr="00EA106F">
        <w:t xml:space="preserve">2.5 </w:t>
      </w:r>
      <w:r w:rsidR="00A01C7E" w:rsidRPr="00EA106F">
        <w:t>Priority</w:t>
      </w:r>
      <w:r w:rsidRPr="00EA106F">
        <w:t xml:space="preserve"> natural regions of Ecuador for the conservation of Viperidae in climate change scenarios given their richness, endemism and threat status. </w:t>
      </w:r>
    </w:p>
    <w:p w14:paraId="791B148E" w14:textId="77777777" w:rsidR="00DB5389" w:rsidRPr="0035186D" w:rsidRDefault="00DB5389" w:rsidP="00DB5389">
      <w:pPr>
        <w:pStyle w:val="Ttulo1"/>
        <w:tabs>
          <w:tab w:val="left" w:pos="441"/>
          <w:tab w:val="left" w:pos="442"/>
          <w:tab w:val="left" w:pos="704"/>
        </w:tabs>
        <w:rPr>
          <w:b w:val="0"/>
          <w:bCs w:val="0"/>
          <w:sz w:val="22"/>
          <w:szCs w:val="22"/>
        </w:rPr>
      </w:pPr>
    </w:p>
    <w:p w14:paraId="1EF082CD" w14:textId="39EC85BD" w:rsidR="00DB5389" w:rsidRPr="00EA106F" w:rsidRDefault="00DB5389" w:rsidP="00DB5389">
      <w:pPr>
        <w:pStyle w:val="Ttulo1"/>
        <w:tabs>
          <w:tab w:val="left" w:pos="441"/>
          <w:tab w:val="left" w:pos="442"/>
          <w:tab w:val="left" w:pos="704"/>
        </w:tabs>
        <w:rPr>
          <w:b w:val="0"/>
          <w:bCs w:val="0"/>
          <w:sz w:val="16"/>
          <w:szCs w:val="16"/>
        </w:rPr>
      </w:pPr>
      <w:r w:rsidRPr="00EA106F">
        <w:rPr>
          <w:b w:val="0"/>
          <w:bCs w:val="0"/>
          <w:sz w:val="16"/>
          <w:szCs w:val="16"/>
        </w:rPr>
        <w:t>Climate contraction is defined as the reduction of the areas of environmental suitability (A) within the area of accessibility (M) in a defined period of time for the species</w:t>
      </w:r>
      <w:r w:rsidR="00A13546" w:rsidRPr="00EA106F">
        <w:rPr>
          <w:b w:val="0"/>
          <w:bCs w:val="0"/>
          <w:sz w:val="16"/>
          <w:szCs w:val="16"/>
        </w:rPr>
        <w:fldChar w:fldCharType="begin" w:fldLock="1"/>
      </w:r>
      <w:r w:rsidR="00A13546" w:rsidRPr="00EA106F">
        <w:rPr>
          <w:b w:val="0"/>
          <w:bCs w:val="0"/>
          <w:sz w:val="16"/>
          <w:szCs w:val="16"/>
        </w:rPr>
        <w:instrText>ADDIN CSL_CITATION {"citationItems":[{"id":"ITEM-1","itemData":{"author":[{"dropping-particle":"","family":"Scheele","given":"Ben C.","non-dropping-particle":"","parse-names":false,"suffix":""},{"dropping-particle":"","family":"Foster","given":"Sam C.","non-dropping-particle":"","parse-names":false,"suffix":""},{"dropping-particle":"","family":"Banks","given":"David B.","non-dropping-particle":"","parse-names":false,"suffix":""}],"container-title":"Trends in Ecology &amp; Evolution","id":"ITEM-1","issued":{"date-parts":[["2017"]]},"page":"1-29","title":"Niche contractions in declining species: mechanisms and consequences","type":"article-journal","volume":"32"},"uris":["http://www.mendeley.com/documents/?uuid=8f306d11-c661-4176-8223-e158559136e4"]}],"mendeley":{"formattedCitation":"(Scheele et al., 2017)","plainTextFormattedCitation":"(Scheele et al., 2017)","previouslyFormattedCitation":"(Scheele et al., 2017)"},"properties":{"noteIndex":0},"schema":"https://github.com/citation-style-language/schema/raw/master/csl-citation.json"}</w:instrText>
      </w:r>
      <w:r w:rsidR="00A13546" w:rsidRPr="00EA106F">
        <w:rPr>
          <w:b w:val="0"/>
          <w:bCs w:val="0"/>
          <w:sz w:val="16"/>
          <w:szCs w:val="16"/>
        </w:rPr>
        <w:fldChar w:fldCharType="separate"/>
      </w:r>
      <w:r w:rsidR="00A13546" w:rsidRPr="00EA106F">
        <w:rPr>
          <w:b w:val="0"/>
          <w:bCs w:val="0"/>
          <w:noProof/>
          <w:sz w:val="16"/>
          <w:szCs w:val="16"/>
        </w:rPr>
        <w:t>(</w:t>
      </w:r>
      <w:r w:rsidR="00A13546" w:rsidRPr="00EA106F">
        <w:rPr>
          <w:b w:val="0"/>
          <w:bCs w:val="0"/>
          <w:noProof/>
          <w:color w:val="00B0F0"/>
          <w:sz w:val="16"/>
          <w:szCs w:val="16"/>
        </w:rPr>
        <w:t>Scheele et al., 2017</w:t>
      </w:r>
      <w:r w:rsidR="00A13546" w:rsidRPr="00EA106F">
        <w:rPr>
          <w:b w:val="0"/>
          <w:bCs w:val="0"/>
          <w:noProof/>
          <w:sz w:val="16"/>
          <w:szCs w:val="16"/>
        </w:rPr>
        <w:t>)</w:t>
      </w:r>
      <w:r w:rsidR="00A13546" w:rsidRPr="00EA106F">
        <w:rPr>
          <w:b w:val="0"/>
          <w:bCs w:val="0"/>
          <w:sz w:val="16"/>
          <w:szCs w:val="16"/>
        </w:rPr>
        <w:fldChar w:fldCharType="end"/>
      </w:r>
      <w:r w:rsidRPr="00EA106F">
        <w:rPr>
          <w:b w:val="0"/>
          <w:bCs w:val="0"/>
          <w:sz w:val="16"/>
          <w:szCs w:val="16"/>
        </w:rPr>
        <w:t>, while expansion is the increase of environmentally suitable areas for the species within its geographic area of accessibility for a given time period</w:t>
      </w:r>
      <w:r w:rsidR="00A13546" w:rsidRPr="00EA106F">
        <w:rPr>
          <w:b w:val="0"/>
          <w:bCs w:val="0"/>
          <w:sz w:val="16"/>
          <w:szCs w:val="16"/>
        </w:rPr>
        <w:fldChar w:fldCharType="begin" w:fldLock="1"/>
      </w:r>
      <w:r w:rsidR="00A13546" w:rsidRPr="00EA106F">
        <w:rPr>
          <w:b w:val="0"/>
          <w:bCs w:val="0"/>
          <w:sz w:val="16"/>
          <w:szCs w:val="16"/>
        </w:rPr>
        <w:instrText>ADDIN CSL_CITATION {"citationItems":[{"id":"ITEM-1","itemData":{"DOI":"10.1098/rspb.2018.2603","ISSN":"14712954","PMID":"30963885","abstract":"Niche expansion is attained by adaptations in two generalized phenotypical traits - niche position and niche width. This gives room for a wide range of conceptual ways of niche filling. The niche variation hypothesis reduces the range by predicting that expansion occurs by increasing variation in niche position, which has been debated on empirical and theoretical grounds as also other options seem possible. Here, we propose a general theory of niche expansion. We review empirical data and show with an eco-evolutionary model how resource diversity and a trade-off in resource acquisition steer niche evolution consistent with observations. We show that the range can be reduced to a discrete set of two orthogonal ways of niche filling, through (1) strict phenotypical differentiation in niche position or (2) strict individual generalization. When individual generalization is costly, niche expansion undergoes a shift from (2) to (1) at a point where the resource diversity becomes sufficiently large. Otherwise, niche expansion always follows (2), consistent with earlier results. We show that this either-or response can operate at both evolutionary and short-term time scales. This reduces the principles of niche expansion under environmental change to a notion of orthogonality, dictated by resource diversity and a resource-acquisition trade-off.","author":[{"dropping-particle":"","family":"Sjödin","given":"Henrik","non-dropping-particle":"","parse-names":false,"suffix":""},{"dropping-particle":"","family":"Ripa","given":"Jörgen","non-dropping-particle":"","parse-names":false,"suffix":""},{"dropping-particle":"","family":"Lundberg","given":"Per","non-dropping-particle":"","parse-names":false,"suffix":""}],"container-title":"Proceedings of the Royal Society B: Biological Sciences","id":"ITEM-1","issue":"1893","issued":{"date-parts":[["2018"]]},"title":"Principles of niche expansion","type":"article-journal","volume":"285"},"uris":["http://www.mendeley.com/documents/?uuid=ada5d36c-33e0-4c85-b9e6-32ba1f7c189f"]}],"mendeley":{"formattedCitation":"(Sjödin et al., 2018)","plainTextFormattedCitation":"(Sjödin et al., 2018)","previouslyFormattedCitation":"(Sjödin et al., 2018)"},"properties":{"noteIndex":0},"schema":"https://github.com/citation-style-language/schema/raw/master/csl-citation.json"}</w:instrText>
      </w:r>
      <w:r w:rsidR="00A13546" w:rsidRPr="00EA106F">
        <w:rPr>
          <w:b w:val="0"/>
          <w:bCs w:val="0"/>
          <w:sz w:val="16"/>
          <w:szCs w:val="16"/>
        </w:rPr>
        <w:fldChar w:fldCharType="separate"/>
      </w:r>
      <w:r w:rsidR="00A13546" w:rsidRPr="00EA106F">
        <w:rPr>
          <w:b w:val="0"/>
          <w:bCs w:val="0"/>
          <w:noProof/>
          <w:sz w:val="16"/>
          <w:szCs w:val="16"/>
        </w:rPr>
        <w:t>(</w:t>
      </w:r>
      <w:r w:rsidR="00A13546" w:rsidRPr="00EA106F">
        <w:rPr>
          <w:b w:val="0"/>
          <w:bCs w:val="0"/>
          <w:noProof/>
          <w:color w:val="00B0F0"/>
          <w:sz w:val="16"/>
          <w:szCs w:val="16"/>
        </w:rPr>
        <w:t>Sjödin et al., 2018</w:t>
      </w:r>
      <w:r w:rsidR="00A13546" w:rsidRPr="00EA106F">
        <w:rPr>
          <w:b w:val="0"/>
          <w:bCs w:val="0"/>
          <w:noProof/>
          <w:sz w:val="16"/>
          <w:szCs w:val="16"/>
        </w:rPr>
        <w:t>)</w:t>
      </w:r>
      <w:r w:rsidR="00A13546" w:rsidRPr="00EA106F">
        <w:rPr>
          <w:b w:val="0"/>
          <w:bCs w:val="0"/>
          <w:sz w:val="16"/>
          <w:szCs w:val="16"/>
        </w:rPr>
        <w:fldChar w:fldCharType="end"/>
      </w:r>
      <w:r w:rsidR="00A13546" w:rsidRPr="00EA106F">
        <w:rPr>
          <w:b w:val="0"/>
          <w:bCs w:val="0"/>
          <w:sz w:val="16"/>
          <w:szCs w:val="16"/>
        </w:rPr>
        <w:fldChar w:fldCharType="begin" w:fldLock="1"/>
      </w:r>
      <w:r w:rsidR="00447437" w:rsidRPr="00EA106F">
        <w:rPr>
          <w:b w:val="0"/>
          <w:bCs w:val="0"/>
          <w:sz w:val="16"/>
          <w:szCs w:val="16"/>
        </w:rPr>
        <w:instrText>ADDIN CSL_CITATION {"citationItems":[{"id":"ITEM-1","itemData":{"DOI":"10.1093/icb/26.1.71","ISSN":"15407063","abstract":"When food is abundant, sparrows are found in great variety of habitats and appear to specialize on particularly profitable types of seeds. However, during periods of food scarcity, each sparrow species occupies a very narrow range of habitats but consumes a great variety of seeds within each occupied habitat. As a result, average dietary overlap may underestimate the potential for competition for food within habitats during periods of food shortage whereas average habitat overlap overestimates the potential for competition since each species occupies a different habitat during periods of food shortage. © 1986 by the American Society of Zoologists.","author":[{"dropping-particle":"","family":"Pulliam","given":"H. Ronald","non-dropping-particle":"","parse-names":false,"suffix":""}],"container-title":"Integrative and Comparative Biology","id":"ITEM-1","issue":"1","issued":{"date-parts":[["1986"]]},"page":"71-79","title":"Niche expansion and contraction in a variable environment","type":"article-journal","volume":"26"},"uris":["http://www.mendeley.com/documents/?uuid=7fdbb50f-d9b2-42f5-bc68-3e93f368fbd7"]}],"mendeley":{"formattedCitation":"(Pulliam, 1986)","plainTextFormattedCitation":"(Pulliam, 1986)","previouslyFormattedCitation":"(Pulliam, 1986)"},"properties":{"noteIndex":0},"schema":"https://github.com/citation-style-language/schema/raw/master/csl-citation.json"}</w:instrText>
      </w:r>
      <w:r w:rsidR="00A13546" w:rsidRPr="00EA106F">
        <w:rPr>
          <w:b w:val="0"/>
          <w:bCs w:val="0"/>
          <w:sz w:val="16"/>
          <w:szCs w:val="16"/>
        </w:rPr>
        <w:fldChar w:fldCharType="separate"/>
      </w:r>
      <w:r w:rsidR="00A13546" w:rsidRPr="00EA106F">
        <w:rPr>
          <w:b w:val="0"/>
          <w:bCs w:val="0"/>
          <w:noProof/>
          <w:sz w:val="16"/>
          <w:szCs w:val="16"/>
        </w:rPr>
        <w:t>(</w:t>
      </w:r>
      <w:r w:rsidR="00A13546" w:rsidRPr="00EA106F">
        <w:rPr>
          <w:b w:val="0"/>
          <w:bCs w:val="0"/>
          <w:noProof/>
          <w:color w:val="00B0F0"/>
          <w:sz w:val="16"/>
          <w:szCs w:val="16"/>
        </w:rPr>
        <w:t>Pulliam, 1986</w:t>
      </w:r>
      <w:r w:rsidR="00A13546" w:rsidRPr="00EA106F">
        <w:rPr>
          <w:b w:val="0"/>
          <w:bCs w:val="0"/>
          <w:noProof/>
          <w:sz w:val="16"/>
          <w:szCs w:val="16"/>
        </w:rPr>
        <w:t>)</w:t>
      </w:r>
      <w:r w:rsidR="00A13546" w:rsidRPr="00EA106F">
        <w:rPr>
          <w:b w:val="0"/>
          <w:bCs w:val="0"/>
          <w:sz w:val="16"/>
          <w:szCs w:val="16"/>
        </w:rPr>
        <w:fldChar w:fldCharType="end"/>
      </w:r>
      <w:r w:rsidRPr="00EA106F">
        <w:rPr>
          <w:b w:val="0"/>
          <w:bCs w:val="0"/>
          <w:sz w:val="16"/>
          <w:szCs w:val="16"/>
        </w:rPr>
        <w:t xml:space="preserve">. </w:t>
      </w:r>
    </w:p>
    <w:p w14:paraId="0BD6A5A7" w14:textId="0EC3F2CE" w:rsidR="00DB5389" w:rsidRPr="00EA106F" w:rsidRDefault="00DB5389" w:rsidP="00DB5389">
      <w:pPr>
        <w:pStyle w:val="Ttulo1"/>
        <w:tabs>
          <w:tab w:val="left" w:pos="441"/>
          <w:tab w:val="left" w:pos="442"/>
          <w:tab w:val="left" w:pos="704"/>
        </w:tabs>
        <w:rPr>
          <w:b w:val="0"/>
          <w:bCs w:val="0"/>
          <w:sz w:val="16"/>
          <w:szCs w:val="16"/>
        </w:rPr>
      </w:pPr>
      <w:r w:rsidRPr="00EA106F">
        <w:rPr>
          <w:b w:val="0"/>
          <w:bCs w:val="0"/>
          <w:sz w:val="16"/>
          <w:szCs w:val="16"/>
        </w:rPr>
        <w:t xml:space="preserve">In order to determine the natural areas of Ecuador with the greatest change in the areas of environmental suitability for viper species in scenarios of future climate change, future projections will be contrasted with current models. In the analysis, the areas of ecological contraction and expansion of the niches and their changes for each natural region will be determined. </w:t>
      </w:r>
    </w:p>
    <w:p w14:paraId="449DAD77" w14:textId="77777777" w:rsidR="00DB5389" w:rsidRPr="00EA106F" w:rsidRDefault="00DB5389" w:rsidP="00DB5389">
      <w:pPr>
        <w:pStyle w:val="Ttulo1"/>
        <w:tabs>
          <w:tab w:val="left" w:pos="441"/>
          <w:tab w:val="left" w:pos="442"/>
          <w:tab w:val="left" w:pos="704"/>
        </w:tabs>
        <w:rPr>
          <w:b w:val="0"/>
          <w:bCs w:val="0"/>
          <w:sz w:val="16"/>
          <w:szCs w:val="16"/>
        </w:rPr>
      </w:pPr>
    </w:p>
    <w:p w14:paraId="25A4759F" w14:textId="436F16FA" w:rsidR="00DB5389" w:rsidRPr="00EA106F" w:rsidRDefault="00DB5389" w:rsidP="00DB5389">
      <w:pPr>
        <w:pStyle w:val="Ttulo1"/>
        <w:tabs>
          <w:tab w:val="left" w:pos="441"/>
          <w:tab w:val="left" w:pos="442"/>
          <w:tab w:val="left" w:pos="704"/>
        </w:tabs>
        <w:rPr>
          <w:b w:val="0"/>
          <w:bCs w:val="0"/>
          <w:sz w:val="16"/>
          <w:szCs w:val="16"/>
        </w:rPr>
      </w:pPr>
      <w:r w:rsidRPr="00EA106F">
        <w:rPr>
          <w:b w:val="0"/>
          <w:bCs w:val="0"/>
          <w:sz w:val="16"/>
          <w:szCs w:val="16"/>
        </w:rPr>
        <w:t xml:space="preserve">The models of richness, endemic and threatened species will be compiled in maps that represent species accumulation, through the summation of raster layers with the map algebra of </w:t>
      </w:r>
      <w:proofErr w:type="spellStart"/>
      <w:r w:rsidRPr="00EA106F">
        <w:rPr>
          <w:b w:val="0"/>
          <w:bCs w:val="0"/>
          <w:sz w:val="16"/>
          <w:szCs w:val="16"/>
        </w:rPr>
        <w:t>ARCMap</w:t>
      </w:r>
      <w:proofErr w:type="spellEnd"/>
      <w:r w:rsidRPr="00EA106F">
        <w:rPr>
          <w:b w:val="0"/>
          <w:bCs w:val="0"/>
          <w:sz w:val="16"/>
          <w:szCs w:val="16"/>
        </w:rPr>
        <w:t xml:space="preserve"> 10.5 (</w:t>
      </w:r>
      <w:r w:rsidRPr="00EA106F">
        <w:rPr>
          <w:b w:val="0"/>
          <w:bCs w:val="0"/>
          <w:color w:val="0070C0"/>
          <w:sz w:val="16"/>
          <w:szCs w:val="16"/>
        </w:rPr>
        <w:t>www.esri.com/es-es/arcgis/products/arcgis-desktop/</w:t>
      </w:r>
      <w:r w:rsidRPr="00EA106F">
        <w:rPr>
          <w:b w:val="0"/>
          <w:bCs w:val="0"/>
          <w:sz w:val="16"/>
          <w:szCs w:val="16"/>
        </w:rPr>
        <w:t xml:space="preserve">) To determine the priority natural regions for conservation, first the 17 models of environmental suitability will be summed to determine where there is greater richness, </w:t>
      </w:r>
      <w:r w:rsidR="00A13546" w:rsidRPr="00EA106F">
        <w:rPr>
          <w:b w:val="0"/>
          <w:bCs w:val="0"/>
          <w:sz w:val="16"/>
          <w:szCs w:val="16"/>
        </w:rPr>
        <w:t>endemism and</w:t>
      </w:r>
      <w:r w:rsidRPr="00EA106F">
        <w:rPr>
          <w:b w:val="0"/>
          <w:bCs w:val="0"/>
          <w:sz w:val="16"/>
          <w:szCs w:val="16"/>
        </w:rPr>
        <w:t xml:space="preserve"> </w:t>
      </w:r>
      <w:r w:rsidRPr="00EA106F">
        <w:rPr>
          <w:b w:val="0"/>
          <w:bCs w:val="0"/>
          <w:sz w:val="16"/>
          <w:szCs w:val="16"/>
        </w:rPr>
        <w:lastRenderedPageBreak/>
        <w:t>threatened species. Subsequently, the same procedure will be carried out with the future projections and will be contrasted with the shape file of natural regions to determine which is the highest priority for conservation.</w:t>
      </w:r>
    </w:p>
    <w:p w14:paraId="187BB86B" w14:textId="77777777" w:rsidR="00D47ADC" w:rsidRPr="00EA106F" w:rsidRDefault="00D47ADC" w:rsidP="00DB5389">
      <w:pPr>
        <w:pStyle w:val="Ttulo1"/>
        <w:tabs>
          <w:tab w:val="left" w:pos="441"/>
          <w:tab w:val="left" w:pos="442"/>
          <w:tab w:val="left" w:pos="704"/>
        </w:tabs>
        <w:rPr>
          <w:b w:val="0"/>
          <w:bCs w:val="0"/>
        </w:rPr>
      </w:pPr>
    </w:p>
    <w:p w14:paraId="522C53A8" w14:textId="77777777" w:rsidR="00D47ADC" w:rsidRPr="00EA106F" w:rsidRDefault="00D47ADC" w:rsidP="00D47ADC">
      <w:pPr>
        <w:pStyle w:val="Ttulo1"/>
        <w:tabs>
          <w:tab w:val="left" w:pos="441"/>
          <w:tab w:val="left" w:pos="442"/>
          <w:tab w:val="left" w:pos="704"/>
        </w:tabs>
      </w:pPr>
      <w:r w:rsidRPr="00EA106F">
        <w:t xml:space="preserve">2.6 Degree of conservation of environmental suitability areas of Viperidae in the SNAP </w:t>
      </w:r>
    </w:p>
    <w:p w14:paraId="099228E4" w14:textId="77777777" w:rsidR="00D47ADC" w:rsidRPr="00EA106F" w:rsidRDefault="00D47ADC" w:rsidP="00D47ADC">
      <w:pPr>
        <w:pStyle w:val="Ttulo1"/>
        <w:tabs>
          <w:tab w:val="left" w:pos="441"/>
          <w:tab w:val="left" w:pos="442"/>
          <w:tab w:val="left" w:pos="704"/>
        </w:tabs>
        <w:rPr>
          <w:sz w:val="16"/>
          <w:szCs w:val="16"/>
        </w:rPr>
      </w:pPr>
      <w:r w:rsidRPr="0035186D">
        <w:rPr>
          <w:sz w:val="22"/>
          <w:szCs w:val="22"/>
        </w:rPr>
        <w:t xml:space="preserve"> </w:t>
      </w:r>
    </w:p>
    <w:p w14:paraId="422231D3" w14:textId="5F867993" w:rsidR="00742F0E" w:rsidRPr="0035186D" w:rsidRDefault="00D47ADC" w:rsidP="00DD4E70">
      <w:pPr>
        <w:pStyle w:val="Ttulo1"/>
        <w:tabs>
          <w:tab w:val="left" w:pos="441"/>
          <w:tab w:val="left" w:pos="442"/>
          <w:tab w:val="left" w:pos="704"/>
        </w:tabs>
        <w:rPr>
          <w:b w:val="0"/>
          <w:bCs w:val="0"/>
          <w:sz w:val="22"/>
          <w:szCs w:val="22"/>
        </w:rPr>
      </w:pPr>
      <w:r w:rsidRPr="00EA106F">
        <w:rPr>
          <w:b w:val="0"/>
          <w:bCs w:val="0"/>
          <w:sz w:val="16"/>
          <w:szCs w:val="16"/>
        </w:rPr>
        <w:t>To determine the degree of conservation of the areas of environmental suitability of Viperidae species in the SNAP, we will proceed to spatially estimate the percentage (%) of the model area included in the protected areas, given that the resolution of 30 arc-seconds represents approximately pixels of one km2</w:t>
      </w:r>
      <w:r w:rsidRPr="0035186D">
        <w:rPr>
          <w:b w:val="0"/>
          <w:bCs w:val="0"/>
          <w:sz w:val="22"/>
          <w:szCs w:val="22"/>
        </w:rPr>
        <w:t>.</w:t>
      </w:r>
    </w:p>
    <w:p w14:paraId="4CACD500" w14:textId="77777777" w:rsidR="00742F0E" w:rsidRPr="0035186D" w:rsidRDefault="00742F0E">
      <w:pPr>
        <w:pStyle w:val="Textoindependiente"/>
        <w:spacing w:before="6"/>
        <w:rPr>
          <w:sz w:val="22"/>
          <w:szCs w:val="18"/>
        </w:rPr>
      </w:pPr>
    </w:p>
    <w:p w14:paraId="36399923" w14:textId="49C5515E" w:rsidR="00E076E2" w:rsidRPr="0035186D" w:rsidRDefault="008E7C9E">
      <w:pPr>
        <w:pStyle w:val="Prrafodelista"/>
        <w:numPr>
          <w:ilvl w:val="0"/>
          <w:numId w:val="1"/>
        </w:numPr>
        <w:tabs>
          <w:tab w:val="left" w:pos="441"/>
          <w:tab w:val="left" w:pos="442"/>
          <w:tab w:val="left" w:pos="704"/>
        </w:tabs>
        <w:ind w:hanging="330"/>
        <w:rPr>
          <w:b/>
          <w:szCs w:val="24"/>
        </w:rPr>
      </w:pPr>
      <w:r w:rsidRPr="0035186D">
        <w:rPr>
          <w:color w:val="231F20"/>
          <w:w w:val="95"/>
          <w:szCs w:val="24"/>
        </w:rPr>
        <w:t>|</w:t>
      </w:r>
      <w:r w:rsidRPr="0035186D">
        <w:rPr>
          <w:color w:val="231F20"/>
          <w:w w:val="95"/>
          <w:szCs w:val="24"/>
        </w:rPr>
        <w:tab/>
      </w:r>
      <w:r w:rsidRPr="0035186D">
        <w:rPr>
          <w:b/>
          <w:color w:val="231F20"/>
          <w:spacing w:val="15"/>
          <w:w w:val="95"/>
          <w:szCs w:val="24"/>
        </w:rPr>
        <w:t>RESULTS</w:t>
      </w:r>
      <w:r w:rsidR="00C27BD9" w:rsidRPr="0035186D">
        <w:rPr>
          <w:b/>
          <w:color w:val="231F20"/>
          <w:spacing w:val="15"/>
          <w:w w:val="95"/>
          <w:szCs w:val="24"/>
        </w:rPr>
        <w:t>(650)</w:t>
      </w:r>
    </w:p>
    <w:p w14:paraId="65DC9043" w14:textId="77777777" w:rsidR="00742F0E" w:rsidRPr="0035186D" w:rsidRDefault="00742F0E" w:rsidP="00742F0E">
      <w:pPr>
        <w:tabs>
          <w:tab w:val="left" w:pos="441"/>
          <w:tab w:val="left" w:pos="442"/>
          <w:tab w:val="left" w:pos="704"/>
        </w:tabs>
        <w:rPr>
          <w:color w:val="231F20"/>
          <w:w w:val="95"/>
          <w:szCs w:val="24"/>
        </w:rPr>
      </w:pPr>
    </w:p>
    <w:p w14:paraId="59973CA5" w14:textId="3C85E082" w:rsidR="00742F0E" w:rsidRPr="0035186D" w:rsidRDefault="00742F0E" w:rsidP="00742F0E">
      <w:pPr>
        <w:pStyle w:val="Prrafodelista"/>
        <w:tabs>
          <w:tab w:val="left" w:pos="441"/>
          <w:tab w:val="left" w:pos="442"/>
          <w:tab w:val="left" w:pos="704"/>
        </w:tabs>
        <w:ind w:firstLine="0"/>
        <w:rPr>
          <w:b/>
          <w:sz w:val="18"/>
          <w:szCs w:val="20"/>
        </w:rPr>
      </w:pPr>
      <w:r w:rsidRPr="0035186D">
        <w:rPr>
          <w:b/>
          <w:sz w:val="18"/>
          <w:szCs w:val="20"/>
        </w:rPr>
        <w:t>3.1 Current And future distribution of the ecological suitable areas of Ecuadorian vipers</w:t>
      </w:r>
    </w:p>
    <w:p w14:paraId="68BDD02A" w14:textId="0F7E2F0C" w:rsidR="00742F0E" w:rsidRPr="0035186D" w:rsidRDefault="00742F0E" w:rsidP="00742F0E">
      <w:pPr>
        <w:pStyle w:val="Prrafodelista"/>
        <w:tabs>
          <w:tab w:val="left" w:pos="441"/>
          <w:tab w:val="left" w:pos="442"/>
          <w:tab w:val="left" w:pos="704"/>
        </w:tabs>
        <w:ind w:firstLine="0"/>
        <w:rPr>
          <w:b/>
          <w:sz w:val="18"/>
          <w:szCs w:val="20"/>
        </w:rPr>
      </w:pPr>
    </w:p>
    <w:p w14:paraId="72DB0186" w14:textId="367F93EA" w:rsidR="003F5901" w:rsidRPr="00EA106F" w:rsidRDefault="003F5901" w:rsidP="00A57333">
      <w:pPr>
        <w:pStyle w:val="Prrafodelista"/>
        <w:tabs>
          <w:tab w:val="left" w:pos="441"/>
          <w:tab w:val="left" w:pos="442"/>
          <w:tab w:val="left" w:pos="704"/>
        </w:tabs>
        <w:rPr>
          <w:bCs/>
          <w:color w:val="9BBB59" w:themeColor="accent3"/>
          <w:sz w:val="16"/>
          <w:szCs w:val="16"/>
        </w:rPr>
      </w:pPr>
      <w:r w:rsidRPr="00EA106F">
        <w:rPr>
          <w:bCs/>
          <w:sz w:val="16"/>
          <w:szCs w:val="16"/>
        </w:rPr>
        <w:t>In the present study, we investigated the distribution of the ecological niche of Viperidae species in continental Ecuador under current climate conditions. Our analysis revealed that the ecological niche of these species is widely distributed across almost all tropical areas, spanning from the southern part of Mexico to the middle of the southeastern part of Brazil. With the exception of areas with higher altitudes and associated colder and drier ecosystems, almost all of Ecuador is part of the ecological niche of vipers.</w:t>
      </w:r>
      <w:r w:rsidR="002C6562" w:rsidRPr="00EA106F">
        <w:rPr>
          <w:bCs/>
          <w:sz w:val="16"/>
          <w:szCs w:val="16"/>
        </w:rPr>
        <w:t xml:space="preserve"> </w:t>
      </w:r>
      <w:r w:rsidRPr="00EA106F">
        <w:rPr>
          <w:bCs/>
          <w:sz w:val="16"/>
          <w:szCs w:val="16"/>
        </w:rPr>
        <w:t>Moreover, our findings indicate that the Lower Amazon region, located to the east of Ecuador, exhibits the highest species richness of vipers. In contrast, the western coastal lowlands are characterized by the lowest species richness</w:t>
      </w:r>
      <w:r w:rsidR="00A57333" w:rsidRPr="00EA106F">
        <w:rPr>
          <w:bCs/>
          <w:sz w:val="16"/>
          <w:szCs w:val="16"/>
        </w:rPr>
        <w:t xml:space="preserve"> </w:t>
      </w:r>
      <w:r w:rsidR="00A57333" w:rsidRPr="00EA106F">
        <w:rPr>
          <w:bCs/>
          <w:color w:val="9BBB59" w:themeColor="accent3"/>
          <w:sz w:val="16"/>
          <w:szCs w:val="16"/>
        </w:rPr>
        <w:t xml:space="preserve">.Figure 1 </w:t>
      </w:r>
    </w:p>
    <w:p w14:paraId="07043106" w14:textId="46D955A6" w:rsidR="00A57333" w:rsidRPr="00EA106F" w:rsidRDefault="00A57333" w:rsidP="003F5901">
      <w:pPr>
        <w:pStyle w:val="Prrafodelista"/>
        <w:tabs>
          <w:tab w:val="left" w:pos="441"/>
          <w:tab w:val="left" w:pos="442"/>
          <w:tab w:val="left" w:pos="704"/>
        </w:tabs>
        <w:ind w:firstLine="0"/>
        <w:rPr>
          <w:bCs/>
          <w:sz w:val="16"/>
          <w:szCs w:val="16"/>
        </w:rPr>
      </w:pPr>
    </w:p>
    <w:p w14:paraId="543B8547" w14:textId="28CEDEEA" w:rsidR="003F5901" w:rsidRPr="00EA106F" w:rsidRDefault="00A57333" w:rsidP="00EA106F">
      <w:pPr>
        <w:pStyle w:val="Prrafodelista"/>
        <w:tabs>
          <w:tab w:val="left" w:pos="441"/>
          <w:tab w:val="left" w:pos="442"/>
          <w:tab w:val="left" w:pos="704"/>
        </w:tabs>
        <w:ind w:firstLine="0"/>
        <w:rPr>
          <w:bCs/>
          <w:sz w:val="16"/>
          <w:szCs w:val="16"/>
        </w:rPr>
      </w:pPr>
      <w:r w:rsidRPr="00EA106F">
        <w:rPr>
          <w:bCs/>
          <w:sz w:val="16"/>
          <w:szCs w:val="16"/>
        </w:rPr>
        <w:t xml:space="preserve">Regarding the two future climate change scenarios, RCP 4.5 and 8.5 see </w:t>
      </w:r>
      <w:r w:rsidRPr="00EA106F">
        <w:rPr>
          <w:bCs/>
          <w:color w:val="9BBB59" w:themeColor="accent3"/>
          <w:sz w:val="16"/>
          <w:szCs w:val="16"/>
        </w:rPr>
        <w:t>Figure 2 and Figure 3</w:t>
      </w:r>
      <w:r w:rsidRPr="00EA106F">
        <w:rPr>
          <w:bCs/>
          <w:sz w:val="16"/>
          <w:szCs w:val="16"/>
        </w:rPr>
        <w:t>, similar patterns in the distribution of the ecological niche of vipers are expected. Both scenarios predict a significant ecological contraction, with almost total loss of the ecological niche in the western lowlands of Ecuador, while the eastern part is expected to be less affected.</w:t>
      </w:r>
      <w:r w:rsidR="002C6562" w:rsidRPr="00EA106F">
        <w:rPr>
          <w:bCs/>
          <w:sz w:val="16"/>
          <w:szCs w:val="16"/>
        </w:rPr>
        <w:t xml:space="preserve"> This effect being more notable in</w:t>
      </w:r>
      <w:r w:rsidRPr="00EA106F">
        <w:rPr>
          <w:bCs/>
          <w:sz w:val="16"/>
          <w:szCs w:val="16"/>
        </w:rPr>
        <w:t xml:space="preserve"> It is worth noting that some species' ecological niches may expand to higher altitudes, suggesting that they may adapt to new climatic conditions. These predictions highlight the importance of understanding and monitoring the impacts of climate change on </w:t>
      </w:r>
      <w:proofErr w:type="spellStart"/>
      <w:r w:rsidRPr="00EA106F">
        <w:rPr>
          <w:bCs/>
          <w:sz w:val="16"/>
          <w:szCs w:val="16"/>
        </w:rPr>
        <w:t>viperidae</w:t>
      </w:r>
      <w:proofErr w:type="spellEnd"/>
      <w:r w:rsidRPr="00EA106F">
        <w:rPr>
          <w:bCs/>
          <w:sz w:val="16"/>
          <w:szCs w:val="16"/>
        </w:rPr>
        <w:t xml:space="preserve"> species and their ecological niches in order to develop appropriate conservation strategies for these important species.</w:t>
      </w:r>
      <w:r w:rsidR="002D6BF5" w:rsidRPr="00EA106F">
        <w:rPr>
          <w:bCs/>
          <w:sz w:val="16"/>
          <w:szCs w:val="16"/>
        </w:rPr>
        <w:t xml:space="preserve"> This can also be appreciated in </w:t>
      </w:r>
      <w:r w:rsidR="002D6BF5" w:rsidRPr="00EA106F">
        <w:rPr>
          <w:bCs/>
          <w:color w:val="9BBB59" w:themeColor="accent3"/>
          <w:sz w:val="16"/>
          <w:szCs w:val="16"/>
        </w:rPr>
        <w:t>Figure 5</w:t>
      </w:r>
    </w:p>
    <w:p w14:paraId="19FE6BC6" w14:textId="76E1EC84" w:rsidR="00742F0E" w:rsidRPr="0035186D" w:rsidRDefault="00742F0E" w:rsidP="003F5901">
      <w:pPr>
        <w:pStyle w:val="Prrafodelista"/>
        <w:tabs>
          <w:tab w:val="left" w:pos="441"/>
          <w:tab w:val="left" w:pos="442"/>
          <w:tab w:val="left" w:pos="704"/>
        </w:tabs>
        <w:ind w:firstLine="0"/>
        <w:rPr>
          <w:b/>
          <w:sz w:val="18"/>
          <w:szCs w:val="20"/>
        </w:rPr>
      </w:pPr>
      <w:r w:rsidRPr="0035186D">
        <w:rPr>
          <w:noProof/>
        </w:rPr>
        <w:drawing>
          <wp:inline distT="0" distB="0" distL="0" distR="0" wp14:anchorId="2B45EA56" wp14:editId="3BC3BFE7">
            <wp:extent cx="2063261" cy="2917335"/>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66899" cy="2922479"/>
                    </a:xfrm>
                    <a:prstGeom prst="rect">
                      <a:avLst/>
                    </a:prstGeom>
                    <a:noFill/>
                    <a:ln>
                      <a:noFill/>
                    </a:ln>
                  </pic:spPr>
                </pic:pic>
              </a:graphicData>
            </a:graphic>
          </wp:inline>
        </w:drawing>
      </w:r>
    </w:p>
    <w:p w14:paraId="507938A3" w14:textId="77777777" w:rsidR="00742F0E" w:rsidRPr="0035186D" w:rsidRDefault="00742F0E" w:rsidP="00742F0E">
      <w:pPr>
        <w:pStyle w:val="Prrafodelista"/>
        <w:tabs>
          <w:tab w:val="left" w:pos="441"/>
          <w:tab w:val="left" w:pos="442"/>
          <w:tab w:val="left" w:pos="704"/>
        </w:tabs>
        <w:ind w:firstLine="0"/>
        <w:rPr>
          <w:bCs/>
          <w:color w:val="76923C" w:themeColor="accent3" w:themeShade="BF"/>
          <w:sz w:val="16"/>
          <w:szCs w:val="18"/>
        </w:rPr>
      </w:pPr>
      <w:r w:rsidRPr="008826FA">
        <w:rPr>
          <w:b/>
          <w:color w:val="636466"/>
          <w:spacing w:val="11"/>
          <w:sz w:val="16"/>
          <w:szCs w:val="16"/>
        </w:rPr>
        <w:t xml:space="preserve">FI </w:t>
      </w:r>
      <w:r w:rsidRPr="008826FA">
        <w:rPr>
          <w:b/>
          <w:color w:val="636466"/>
          <w:sz w:val="16"/>
          <w:szCs w:val="16"/>
        </w:rPr>
        <w:t>G U R E</w:t>
      </w:r>
      <w:r w:rsidRPr="008826FA">
        <w:rPr>
          <w:b/>
          <w:color w:val="636466"/>
          <w:spacing w:val="1"/>
          <w:sz w:val="16"/>
          <w:szCs w:val="16"/>
        </w:rPr>
        <w:t xml:space="preserve"> </w:t>
      </w:r>
      <w:r w:rsidRPr="008826FA">
        <w:rPr>
          <w:b/>
          <w:color w:val="636466"/>
          <w:sz w:val="16"/>
          <w:szCs w:val="16"/>
        </w:rPr>
        <w:t>1</w:t>
      </w:r>
      <w:r w:rsidRPr="008826FA">
        <w:rPr>
          <w:bCs/>
          <w:color w:val="76923C" w:themeColor="accent3" w:themeShade="BF"/>
          <w:sz w:val="16"/>
          <w:szCs w:val="16"/>
        </w:rPr>
        <w:t xml:space="preserve">. </w:t>
      </w:r>
      <w:r w:rsidRPr="008826FA">
        <w:rPr>
          <w:bCs/>
          <w:sz w:val="16"/>
          <w:szCs w:val="16"/>
        </w:rPr>
        <w:t>The Ecological Niche Accumulation of the 17 Viperidae Species in the Present Time</w:t>
      </w:r>
      <w:r w:rsidRPr="0035186D">
        <w:rPr>
          <w:noProof/>
        </w:rPr>
        <w:drawing>
          <wp:inline distT="0" distB="0" distL="0" distR="0" wp14:anchorId="72FBDBDA" wp14:editId="432E1EAD">
            <wp:extent cx="2268000" cy="320682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8000" cy="3206825"/>
                    </a:xfrm>
                    <a:prstGeom prst="rect">
                      <a:avLst/>
                    </a:prstGeom>
                    <a:noFill/>
                    <a:ln>
                      <a:noFill/>
                    </a:ln>
                  </pic:spPr>
                </pic:pic>
              </a:graphicData>
            </a:graphic>
          </wp:inline>
        </w:drawing>
      </w:r>
    </w:p>
    <w:p w14:paraId="74837AF2" w14:textId="6D177483" w:rsidR="00742F0E" w:rsidRPr="008826FA" w:rsidRDefault="00742F0E" w:rsidP="008826FA">
      <w:pPr>
        <w:pStyle w:val="Prrafodelista"/>
        <w:tabs>
          <w:tab w:val="left" w:pos="441"/>
          <w:tab w:val="left" w:pos="442"/>
          <w:tab w:val="left" w:pos="704"/>
        </w:tabs>
        <w:ind w:firstLine="0"/>
        <w:rPr>
          <w:bCs/>
          <w:color w:val="76923C" w:themeColor="accent3" w:themeShade="BF"/>
          <w:sz w:val="16"/>
          <w:szCs w:val="18"/>
        </w:rPr>
      </w:pPr>
      <w:r w:rsidRPr="008826FA">
        <w:rPr>
          <w:noProof/>
          <w:sz w:val="20"/>
          <w:szCs w:val="20"/>
        </w:rPr>
        <w:drawing>
          <wp:anchor distT="0" distB="0" distL="114300" distR="114300" simplePos="0" relativeHeight="487590400" behindDoc="0" locked="0" layoutInCell="1" allowOverlap="1" wp14:anchorId="5B5B9CA7" wp14:editId="64958948">
            <wp:simplePos x="0" y="0"/>
            <wp:positionH relativeFrom="column">
              <wp:posOffset>1995170</wp:posOffset>
            </wp:positionH>
            <wp:positionV relativeFrom="paragraph">
              <wp:posOffset>2290022</wp:posOffset>
            </wp:positionV>
            <wp:extent cx="245534" cy="57383"/>
            <wp:effectExtent l="0" t="0" r="0" b="0"/>
            <wp:wrapNone/>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5534" cy="57383"/>
                    </a:xfrm>
                    <a:prstGeom prst="rect">
                      <a:avLst/>
                    </a:prstGeom>
                  </pic:spPr>
                </pic:pic>
              </a:graphicData>
            </a:graphic>
            <wp14:sizeRelH relativeFrom="margin">
              <wp14:pctWidth>0</wp14:pctWidth>
            </wp14:sizeRelH>
            <wp14:sizeRelV relativeFrom="margin">
              <wp14:pctHeight>0</wp14:pctHeight>
            </wp14:sizeRelV>
          </wp:anchor>
        </w:drawing>
      </w:r>
      <w:r w:rsidRPr="008826FA">
        <w:rPr>
          <w:b/>
          <w:color w:val="636466"/>
          <w:spacing w:val="11"/>
          <w:sz w:val="16"/>
          <w:szCs w:val="16"/>
        </w:rPr>
        <w:t xml:space="preserve">FI </w:t>
      </w:r>
      <w:r w:rsidRPr="008826FA">
        <w:rPr>
          <w:b/>
          <w:color w:val="636466"/>
          <w:sz w:val="16"/>
          <w:szCs w:val="16"/>
        </w:rPr>
        <w:t>G U R E</w:t>
      </w:r>
      <w:r w:rsidRPr="008826FA">
        <w:rPr>
          <w:b/>
          <w:color w:val="636466"/>
          <w:spacing w:val="1"/>
          <w:sz w:val="16"/>
          <w:szCs w:val="16"/>
        </w:rPr>
        <w:t xml:space="preserve"> </w:t>
      </w:r>
      <w:r w:rsidRPr="008826FA">
        <w:rPr>
          <w:b/>
          <w:color w:val="636466"/>
          <w:sz w:val="16"/>
          <w:szCs w:val="16"/>
        </w:rPr>
        <w:t xml:space="preserve">2 </w:t>
      </w:r>
      <w:r w:rsidRPr="008826FA">
        <w:rPr>
          <w:bCs/>
          <w:sz w:val="16"/>
          <w:szCs w:val="18"/>
        </w:rPr>
        <w:t>The Ecological Niche Accumulation of the 17 Viperidae Species Modeled in climate change scenario RCP 4.5</w:t>
      </w:r>
    </w:p>
    <w:p w14:paraId="73109404" w14:textId="77777777" w:rsidR="00742F0E" w:rsidRPr="0035186D" w:rsidRDefault="00742F0E" w:rsidP="00742F0E">
      <w:pPr>
        <w:pStyle w:val="Prrafodelista"/>
        <w:tabs>
          <w:tab w:val="left" w:pos="441"/>
          <w:tab w:val="left" w:pos="442"/>
          <w:tab w:val="left" w:pos="704"/>
        </w:tabs>
        <w:ind w:firstLine="0"/>
        <w:rPr>
          <w:bCs/>
          <w:color w:val="76923C" w:themeColor="accent3" w:themeShade="BF"/>
          <w:sz w:val="16"/>
          <w:szCs w:val="18"/>
        </w:rPr>
      </w:pPr>
    </w:p>
    <w:p w14:paraId="5E0B5244" w14:textId="77777777" w:rsidR="00742F0E" w:rsidRPr="0035186D" w:rsidRDefault="00742F0E" w:rsidP="00742F0E">
      <w:pPr>
        <w:pStyle w:val="Prrafodelista"/>
        <w:tabs>
          <w:tab w:val="left" w:pos="441"/>
          <w:tab w:val="left" w:pos="442"/>
          <w:tab w:val="left" w:pos="704"/>
        </w:tabs>
        <w:ind w:firstLine="0"/>
        <w:rPr>
          <w:b/>
          <w:sz w:val="18"/>
          <w:szCs w:val="20"/>
        </w:rPr>
      </w:pPr>
    </w:p>
    <w:p w14:paraId="735FDB6F" w14:textId="77777777" w:rsidR="00742F0E" w:rsidRPr="0035186D" w:rsidRDefault="00742F0E" w:rsidP="00742F0E">
      <w:pPr>
        <w:pStyle w:val="Prrafodelista"/>
        <w:tabs>
          <w:tab w:val="left" w:pos="441"/>
          <w:tab w:val="left" w:pos="442"/>
          <w:tab w:val="left" w:pos="704"/>
        </w:tabs>
        <w:ind w:firstLine="0"/>
        <w:rPr>
          <w:bCs/>
          <w:sz w:val="18"/>
          <w:szCs w:val="20"/>
        </w:rPr>
      </w:pPr>
      <w:r w:rsidRPr="0035186D">
        <w:rPr>
          <w:noProof/>
        </w:rPr>
        <w:drawing>
          <wp:inline distT="0" distB="0" distL="0" distR="0" wp14:anchorId="57C08E75" wp14:editId="11260FA6">
            <wp:extent cx="2268000" cy="320682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68000" cy="3206825"/>
                    </a:xfrm>
                    <a:prstGeom prst="rect">
                      <a:avLst/>
                    </a:prstGeom>
                    <a:noFill/>
                    <a:ln>
                      <a:noFill/>
                    </a:ln>
                  </pic:spPr>
                </pic:pic>
              </a:graphicData>
            </a:graphic>
          </wp:inline>
        </w:drawing>
      </w:r>
      <w:r w:rsidRPr="0035186D">
        <w:rPr>
          <w:noProof/>
        </w:rPr>
        <w:drawing>
          <wp:anchor distT="0" distB="0" distL="114300" distR="114300" simplePos="0" relativeHeight="487591424" behindDoc="0" locked="0" layoutInCell="1" allowOverlap="1" wp14:anchorId="7C33116B" wp14:editId="4E3025F7">
            <wp:simplePos x="0" y="0"/>
            <wp:positionH relativeFrom="column">
              <wp:posOffset>2006388</wp:posOffset>
            </wp:positionH>
            <wp:positionV relativeFrom="paragraph">
              <wp:posOffset>2279438</wp:posOffset>
            </wp:positionV>
            <wp:extent cx="232833" cy="54615"/>
            <wp:effectExtent l="0" t="0" r="0" b="0"/>
            <wp:wrapNone/>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2833" cy="54615"/>
                    </a:xfrm>
                    <a:prstGeom prst="rect">
                      <a:avLst/>
                    </a:prstGeom>
                  </pic:spPr>
                </pic:pic>
              </a:graphicData>
            </a:graphic>
            <wp14:sizeRelH relativeFrom="margin">
              <wp14:pctWidth>0</wp14:pctWidth>
            </wp14:sizeRelH>
            <wp14:sizeRelV relativeFrom="margin">
              <wp14:pctHeight>0</wp14:pctHeight>
            </wp14:sizeRelV>
          </wp:anchor>
        </w:drawing>
      </w:r>
    </w:p>
    <w:p w14:paraId="3F721E45" w14:textId="77777777" w:rsidR="00742F0E" w:rsidRPr="0035186D" w:rsidRDefault="00742F0E" w:rsidP="00742F0E">
      <w:pPr>
        <w:pStyle w:val="Prrafodelista"/>
        <w:tabs>
          <w:tab w:val="left" w:pos="441"/>
          <w:tab w:val="left" w:pos="442"/>
          <w:tab w:val="left" w:pos="704"/>
        </w:tabs>
        <w:ind w:firstLine="0"/>
        <w:rPr>
          <w:bCs/>
          <w:sz w:val="18"/>
          <w:szCs w:val="20"/>
        </w:rPr>
      </w:pPr>
    </w:p>
    <w:p w14:paraId="1176C6D2" w14:textId="7D031011" w:rsidR="00A57333" w:rsidRPr="008826FA" w:rsidRDefault="00742F0E" w:rsidP="00A57333">
      <w:pPr>
        <w:pStyle w:val="Prrafodelista"/>
        <w:tabs>
          <w:tab w:val="left" w:pos="441"/>
          <w:tab w:val="left" w:pos="442"/>
          <w:tab w:val="left" w:pos="704"/>
        </w:tabs>
        <w:ind w:firstLine="0"/>
        <w:rPr>
          <w:bCs/>
          <w:color w:val="76923C" w:themeColor="accent3" w:themeShade="BF"/>
          <w:sz w:val="16"/>
          <w:szCs w:val="16"/>
        </w:rPr>
      </w:pPr>
      <w:r w:rsidRPr="008826FA">
        <w:rPr>
          <w:b/>
          <w:color w:val="636466"/>
          <w:spacing w:val="11"/>
          <w:sz w:val="16"/>
          <w:szCs w:val="16"/>
        </w:rPr>
        <w:t xml:space="preserve">FI </w:t>
      </w:r>
      <w:r w:rsidRPr="008826FA">
        <w:rPr>
          <w:b/>
          <w:color w:val="636466"/>
          <w:sz w:val="16"/>
          <w:szCs w:val="16"/>
        </w:rPr>
        <w:t>G U R E</w:t>
      </w:r>
      <w:r w:rsidRPr="008826FA">
        <w:rPr>
          <w:b/>
          <w:color w:val="636466"/>
          <w:spacing w:val="1"/>
          <w:sz w:val="16"/>
          <w:szCs w:val="16"/>
        </w:rPr>
        <w:t xml:space="preserve"> </w:t>
      </w:r>
      <w:r w:rsidRPr="008826FA">
        <w:rPr>
          <w:b/>
          <w:color w:val="636466"/>
          <w:sz w:val="16"/>
          <w:szCs w:val="16"/>
        </w:rPr>
        <w:t>3</w:t>
      </w:r>
      <w:r w:rsidRPr="008826FA">
        <w:rPr>
          <w:b/>
          <w:color w:val="636466"/>
          <w:spacing w:val="1"/>
          <w:sz w:val="16"/>
          <w:szCs w:val="16"/>
        </w:rPr>
        <w:t xml:space="preserve"> </w:t>
      </w:r>
      <w:r w:rsidR="00A57333" w:rsidRPr="008826FA">
        <w:rPr>
          <w:bCs/>
          <w:sz w:val="16"/>
          <w:szCs w:val="16"/>
        </w:rPr>
        <w:t>The Ecological Niche Accumulation of the 17 Viperidae Species Modeled in climate change scenario RCP 8.5</w:t>
      </w:r>
    </w:p>
    <w:p w14:paraId="14B6102D" w14:textId="77777777" w:rsidR="00A57333" w:rsidRPr="008826FA" w:rsidRDefault="00A57333" w:rsidP="00A57333">
      <w:pPr>
        <w:pStyle w:val="Prrafodelista"/>
        <w:tabs>
          <w:tab w:val="left" w:pos="441"/>
          <w:tab w:val="left" w:pos="442"/>
          <w:tab w:val="left" w:pos="704"/>
        </w:tabs>
        <w:ind w:firstLine="0"/>
        <w:rPr>
          <w:bCs/>
          <w:color w:val="76923C" w:themeColor="accent3" w:themeShade="BF"/>
          <w:sz w:val="16"/>
          <w:szCs w:val="16"/>
        </w:rPr>
      </w:pPr>
    </w:p>
    <w:p w14:paraId="18001B1B" w14:textId="32F13208" w:rsidR="00742F0E" w:rsidRDefault="00742F0E" w:rsidP="00742F0E">
      <w:pPr>
        <w:pStyle w:val="Prrafodelista"/>
        <w:tabs>
          <w:tab w:val="left" w:pos="441"/>
          <w:tab w:val="left" w:pos="442"/>
          <w:tab w:val="left" w:pos="704"/>
        </w:tabs>
        <w:ind w:firstLine="0"/>
        <w:rPr>
          <w:bCs/>
          <w:color w:val="76923C" w:themeColor="accent3" w:themeShade="BF"/>
          <w:sz w:val="16"/>
          <w:szCs w:val="18"/>
        </w:rPr>
      </w:pPr>
    </w:p>
    <w:p w14:paraId="6A19219D" w14:textId="612B7387"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5AFBE6AC" w14:textId="0CCD2C27"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36239B93" w14:textId="0F143437"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1523E558" w14:textId="1D221FC3"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4129378F" w14:textId="654539DF"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2BCA0072" w14:textId="7F7FE67C"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68BA116A" w14:textId="453AFEC7"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034CE805" w14:textId="386DC57C"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663DEC54" w14:textId="70A051E4"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51728FF0" w14:textId="3308CA9F"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735206D5" w14:textId="2CDD07C0"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367F19A8" w14:textId="450811C1"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619DFD24" w14:textId="05053ABA" w:rsidR="00E97D38" w:rsidRDefault="00E97D38" w:rsidP="00742F0E">
      <w:pPr>
        <w:pStyle w:val="Prrafodelista"/>
        <w:tabs>
          <w:tab w:val="left" w:pos="441"/>
          <w:tab w:val="left" w:pos="442"/>
          <w:tab w:val="left" w:pos="704"/>
        </w:tabs>
        <w:ind w:firstLine="0"/>
        <w:rPr>
          <w:bCs/>
          <w:color w:val="76923C" w:themeColor="accent3" w:themeShade="BF"/>
          <w:sz w:val="16"/>
          <w:szCs w:val="18"/>
        </w:rPr>
      </w:pPr>
    </w:p>
    <w:p w14:paraId="34AAB395" w14:textId="77777777" w:rsidR="00E97D38" w:rsidRPr="0035186D" w:rsidRDefault="00E97D38" w:rsidP="00742F0E">
      <w:pPr>
        <w:pStyle w:val="Prrafodelista"/>
        <w:tabs>
          <w:tab w:val="left" w:pos="441"/>
          <w:tab w:val="left" w:pos="442"/>
          <w:tab w:val="left" w:pos="704"/>
        </w:tabs>
        <w:ind w:firstLine="0"/>
        <w:rPr>
          <w:bCs/>
          <w:color w:val="76923C" w:themeColor="accent3" w:themeShade="BF"/>
          <w:sz w:val="16"/>
          <w:szCs w:val="18"/>
        </w:rPr>
      </w:pPr>
    </w:p>
    <w:p w14:paraId="571C8CB6" w14:textId="77777777" w:rsidR="00742F0E" w:rsidRPr="0035186D" w:rsidRDefault="00742F0E" w:rsidP="00742F0E">
      <w:pPr>
        <w:pStyle w:val="Prrafodelista"/>
        <w:tabs>
          <w:tab w:val="left" w:pos="441"/>
          <w:tab w:val="left" w:pos="442"/>
          <w:tab w:val="left" w:pos="704"/>
        </w:tabs>
        <w:ind w:firstLine="0"/>
        <w:rPr>
          <w:bCs/>
          <w:sz w:val="18"/>
          <w:szCs w:val="20"/>
        </w:rPr>
      </w:pPr>
    </w:p>
    <w:p w14:paraId="7D4EFAE7" w14:textId="220C0EE3" w:rsidR="00742F0E" w:rsidRDefault="00742F0E" w:rsidP="00742F0E">
      <w:pPr>
        <w:pStyle w:val="Ttulo1"/>
        <w:tabs>
          <w:tab w:val="left" w:pos="441"/>
          <w:tab w:val="left" w:pos="442"/>
          <w:tab w:val="left" w:pos="704"/>
        </w:tabs>
        <w:spacing w:before="1"/>
        <w:ind w:left="0" w:firstLine="0"/>
      </w:pPr>
      <w:r w:rsidRPr="00EA106F">
        <w:lastRenderedPageBreak/>
        <w:t xml:space="preserve">3.2.  Natural regions of Ecuador where the major changes occur in the areas of environmental suitability (ecological niche) of Ecuadorian vipers, in future climate change scenarios  </w:t>
      </w:r>
    </w:p>
    <w:p w14:paraId="43A3D4FC" w14:textId="7F2E9C10" w:rsidR="009116DA" w:rsidRDefault="009116DA" w:rsidP="00742F0E">
      <w:pPr>
        <w:pStyle w:val="Ttulo1"/>
        <w:tabs>
          <w:tab w:val="left" w:pos="441"/>
          <w:tab w:val="left" w:pos="442"/>
          <w:tab w:val="left" w:pos="704"/>
        </w:tabs>
        <w:spacing w:before="1"/>
        <w:ind w:left="0" w:firstLine="0"/>
      </w:pPr>
    </w:p>
    <w:p w14:paraId="627077F6" w14:textId="5E4871E1" w:rsidR="003E04CD" w:rsidRDefault="00DB7BEC" w:rsidP="00742F0E">
      <w:pPr>
        <w:pStyle w:val="Ttulo1"/>
        <w:tabs>
          <w:tab w:val="left" w:pos="441"/>
          <w:tab w:val="left" w:pos="442"/>
          <w:tab w:val="left" w:pos="704"/>
        </w:tabs>
        <w:spacing w:before="1"/>
        <w:ind w:left="0" w:firstLine="0"/>
        <w:rPr>
          <w:sz w:val="22"/>
          <w:szCs w:val="22"/>
        </w:rPr>
      </w:pPr>
      <w:r w:rsidRPr="00DB7BEC">
        <w:rPr>
          <w:b w:val="0"/>
          <w:bCs w:val="0"/>
          <w:sz w:val="16"/>
          <w:szCs w:val="16"/>
        </w:rPr>
        <w:t xml:space="preserve"> In both RCP 4.5 and 8.5 climate change scenarios, there is a clear pattern of niche contractions occurring mostly in the lowlands, particularly in the eastern part of Ecuador. This pattern is likely due to the higher species richness in this area. Conversely, climate niche expansions are notably tending towards higher areas in both scenarios, indicating that many lowland species are migrating to colder and higher regions to meet their physiological temperature needs.</w:t>
      </w:r>
      <w:r w:rsidR="009E4D4C">
        <w:rPr>
          <w:b w:val="0"/>
          <w:bCs w:val="0"/>
          <w:sz w:val="16"/>
          <w:szCs w:val="16"/>
        </w:rPr>
        <w:t xml:space="preserve"> (Figure 4)</w:t>
      </w:r>
    </w:p>
    <w:p w14:paraId="45CD76C5" w14:textId="77777777" w:rsidR="00742F0E" w:rsidRPr="0035186D" w:rsidRDefault="00742F0E" w:rsidP="00742F0E">
      <w:pPr>
        <w:pStyle w:val="Ttulo1"/>
        <w:tabs>
          <w:tab w:val="left" w:pos="441"/>
          <w:tab w:val="left" w:pos="442"/>
          <w:tab w:val="left" w:pos="704"/>
        </w:tabs>
        <w:spacing w:before="1"/>
        <w:ind w:left="0" w:firstLine="0"/>
        <w:rPr>
          <w:sz w:val="22"/>
          <w:szCs w:val="22"/>
        </w:rPr>
      </w:pPr>
      <w:r w:rsidRPr="0035186D">
        <w:rPr>
          <w:noProof/>
          <w:sz w:val="22"/>
          <w:szCs w:val="22"/>
        </w:rPr>
        <w:drawing>
          <wp:inline distT="0" distB="0" distL="0" distR="0" wp14:anchorId="282D4462" wp14:editId="313654C0">
            <wp:extent cx="2545528" cy="2376000"/>
            <wp:effectExtent l="0" t="0" r="7620" b="571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85" b="2655"/>
                    <a:stretch/>
                  </pic:blipFill>
                  <pic:spPr bwMode="auto">
                    <a:xfrm>
                      <a:off x="0" y="0"/>
                      <a:ext cx="2545528" cy="2376000"/>
                    </a:xfrm>
                    <a:prstGeom prst="rect">
                      <a:avLst/>
                    </a:prstGeom>
                    <a:noFill/>
                    <a:ln>
                      <a:noFill/>
                    </a:ln>
                    <a:extLst>
                      <a:ext uri="{53640926-AAD7-44D8-BBD7-CCE9431645EC}">
                        <a14:shadowObscured xmlns:a14="http://schemas.microsoft.com/office/drawing/2010/main"/>
                      </a:ext>
                    </a:extLst>
                  </pic:spPr>
                </pic:pic>
              </a:graphicData>
            </a:graphic>
          </wp:inline>
        </w:drawing>
      </w:r>
      <w:r w:rsidRPr="0035186D">
        <w:rPr>
          <w:noProof/>
        </w:rPr>
        <w:t xml:space="preserve"> </w:t>
      </w:r>
    </w:p>
    <w:p w14:paraId="4AFA1BA3" w14:textId="38565F3F" w:rsidR="009116DA" w:rsidRPr="009116DA" w:rsidRDefault="00742F0E" w:rsidP="00742F0E">
      <w:pPr>
        <w:tabs>
          <w:tab w:val="left" w:pos="441"/>
          <w:tab w:val="left" w:pos="442"/>
          <w:tab w:val="left" w:pos="704"/>
        </w:tabs>
        <w:rPr>
          <w:bCs/>
          <w:color w:val="76923C" w:themeColor="accent3" w:themeShade="BF"/>
          <w:sz w:val="16"/>
          <w:szCs w:val="16"/>
          <w:lang w:val="es-EC"/>
        </w:rPr>
      </w:pPr>
      <w:r w:rsidRPr="008826FA">
        <w:rPr>
          <w:b/>
          <w:color w:val="636466"/>
          <w:spacing w:val="11"/>
          <w:sz w:val="16"/>
          <w:szCs w:val="16"/>
          <w:lang w:val="es-EC"/>
        </w:rPr>
        <w:t xml:space="preserve">FI </w:t>
      </w:r>
      <w:r w:rsidRPr="008826FA">
        <w:rPr>
          <w:b/>
          <w:color w:val="636466"/>
          <w:sz w:val="16"/>
          <w:szCs w:val="16"/>
          <w:lang w:val="es-EC"/>
        </w:rPr>
        <w:t>G U R E</w:t>
      </w:r>
      <w:r w:rsidRPr="008826FA">
        <w:rPr>
          <w:b/>
          <w:color w:val="636466"/>
          <w:spacing w:val="1"/>
          <w:sz w:val="16"/>
          <w:szCs w:val="16"/>
          <w:lang w:val="es-EC"/>
        </w:rPr>
        <w:t xml:space="preserve"> </w:t>
      </w:r>
      <w:r w:rsidRPr="008826FA">
        <w:rPr>
          <w:b/>
          <w:color w:val="636466"/>
          <w:sz w:val="16"/>
          <w:szCs w:val="16"/>
          <w:lang w:val="es-EC"/>
        </w:rPr>
        <w:t>4</w:t>
      </w:r>
      <w:r w:rsidRPr="008826FA">
        <w:rPr>
          <w:b/>
          <w:color w:val="636466"/>
          <w:spacing w:val="1"/>
          <w:sz w:val="16"/>
          <w:szCs w:val="16"/>
          <w:lang w:val="es-EC"/>
        </w:rPr>
        <w:t xml:space="preserve"> </w:t>
      </w:r>
      <w:r w:rsidRPr="008826FA">
        <w:rPr>
          <w:bCs/>
          <w:sz w:val="16"/>
          <w:szCs w:val="16"/>
          <w:lang w:val="es-EC"/>
        </w:rPr>
        <w:t xml:space="preserve">Natural </w:t>
      </w:r>
      <w:proofErr w:type="spellStart"/>
      <w:r w:rsidRPr="008826FA">
        <w:rPr>
          <w:bCs/>
          <w:sz w:val="16"/>
          <w:szCs w:val="16"/>
          <w:lang w:val="es-EC"/>
        </w:rPr>
        <w:t>Regions</w:t>
      </w:r>
      <w:proofErr w:type="spellEnd"/>
      <w:r w:rsidRPr="008826FA">
        <w:rPr>
          <w:bCs/>
          <w:sz w:val="16"/>
          <w:szCs w:val="16"/>
          <w:lang w:val="es-EC"/>
        </w:rPr>
        <w:t xml:space="preserve"> </w:t>
      </w:r>
      <w:proofErr w:type="spellStart"/>
      <w:r w:rsidRPr="008826FA">
        <w:rPr>
          <w:bCs/>
          <w:sz w:val="16"/>
          <w:szCs w:val="16"/>
          <w:lang w:val="es-EC"/>
        </w:rPr>
        <w:t>of</w:t>
      </w:r>
      <w:proofErr w:type="spellEnd"/>
      <w:r w:rsidRPr="008826FA">
        <w:rPr>
          <w:bCs/>
          <w:sz w:val="16"/>
          <w:szCs w:val="16"/>
          <w:lang w:val="es-EC"/>
        </w:rPr>
        <w:t xml:space="preserve"> Ecuador</w:t>
      </w:r>
    </w:p>
    <w:p w14:paraId="2B6391C4" w14:textId="77777777" w:rsidR="009116DA" w:rsidRPr="009116DA" w:rsidRDefault="009116DA" w:rsidP="00742F0E">
      <w:pPr>
        <w:tabs>
          <w:tab w:val="left" w:pos="441"/>
          <w:tab w:val="left" w:pos="442"/>
          <w:tab w:val="left" w:pos="704"/>
        </w:tabs>
        <w:rPr>
          <w:bCs/>
          <w:sz w:val="16"/>
          <w:szCs w:val="18"/>
          <w:lang w:val="es-EC"/>
        </w:rPr>
      </w:pPr>
    </w:p>
    <w:p w14:paraId="60717A34" w14:textId="77777777" w:rsidR="00742F0E" w:rsidRPr="0035186D" w:rsidRDefault="00742F0E" w:rsidP="00742F0E">
      <w:pPr>
        <w:tabs>
          <w:tab w:val="left" w:pos="441"/>
          <w:tab w:val="left" w:pos="442"/>
          <w:tab w:val="left" w:pos="704"/>
        </w:tabs>
        <w:rPr>
          <w:bCs/>
          <w:color w:val="76923C" w:themeColor="accent3" w:themeShade="BF"/>
          <w:sz w:val="16"/>
          <w:szCs w:val="18"/>
        </w:rPr>
      </w:pPr>
      <w:r w:rsidRPr="0035186D">
        <w:rPr>
          <w:noProof/>
        </w:rPr>
        <w:drawing>
          <wp:inline distT="0" distB="0" distL="0" distR="0" wp14:anchorId="37EEC661" wp14:editId="23A43A3C">
            <wp:extent cx="2775213" cy="3924000"/>
            <wp:effectExtent l="0" t="0" r="6350" b="63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5213" cy="3924000"/>
                    </a:xfrm>
                    <a:prstGeom prst="rect">
                      <a:avLst/>
                    </a:prstGeom>
                    <a:noFill/>
                    <a:ln>
                      <a:noFill/>
                    </a:ln>
                  </pic:spPr>
                </pic:pic>
              </a:graphicData>
            </a:graphic>
          </wp:inline>
        </w:drawing>
      </w:r>
    </w:p>
    <w:p w14:paraId="7C6A10E0" w14:textId="40F36166" w:rsidR="00742F0E" w:rsidRDefault="00742F0E" w:rsidP="00742F0E">
      <w:pPr>
        <w:pStyle w:val="Ttulo1"/>
        <w:tabs>
          <w:tab w:val="left" w:pos="441"/>
          <w:tab w:val="left" w:pos="442"/>
          <w:tab w:val="left" w:pos="704"/>
        </w:tabs>
        <w:spacing w:before="1"/>
        <w:ind w:left="0" w:firstLine="0"/>
        <w:rPr>
          <w:b w:val="0"/>
          <w:sz w:val="16"/>
          <w:szCs w:val="16"/>
        </w:rPr>
      </w:pPr>
      <w:r w:rsidRPr="008826FA">
        <w:rPr>
          <w:color w:val="636466"/>
          <w:spacing w:val="11"/>
          <w:sz w:val="16"/>
          <w:szCs w:val="16"/>
        </w:rPr>
        <w:t xml:space="preserve">FI </w:t>
      </w:r>
      <w:r w:rsidRPr="008826FA">
        <w:rPr>
          <w:color w:val="636466"/>
          <w:sz w:val="16"/>
          <w:szCs w:val="16"/>
        </w:rPr>
        <w:t>G U R E</w:t>
      </w:r>
      <w:r w:rsidRPr="008826FA">
        <w:rPr>
          <w:color w:val="636466"/>
          <w:spacing w:val="1"/>
          <w:sz w:val="16"/>
          <w:szCs w:val="16"/>
        </w:rPr>
        <w:t xml:space="preserve"> </w:t>
      </w:r>
      <w:r w:rsidRPr="008826FA">
        <w:rPr>
          <w:bCs w:val="0"/>
          <w:color w:val="636466"/>
          <w:sz w:val="16"/>
          <w:szCs w:val="16"/>
        </w:rPr>
        <w:t>5</w:t>
      </w:r>
      <w:r w:rsidRPr="008826FA">
        <w:rPr>
          <w:color w:val="636466"/>
          <w:spacing w:val="1"/>
          <w:sz w:val="16"/>
          <w:szCs w:val="16"/>
        </w:rPr>
        <w:t xml:space="preserve"> </w:t>
      </w:r>
      <w:r w:rsidRPr="008826FA">
        <w:rPr>
          <w:b w:val="0"/>
          <w:sz w:val="16"/>
          <w:szCs w:val="16"/>
        </w:rPr>
        <w:t>Ecological expansion and contraction in climate change scenarios RCP 4.5 AND RCP 8.5</w:t>
      </w:r>
    </w:p>
    <w:p w14:paraId="4D5CF0FA" w14:textId="01957294" w:rsidR="00445760" w:rsidRDefault="00445760" w:rsidP="00742F0E">
      <w:pPr>
        <w:pStyle w:val="Ttulo1"/>
        <w:tabs>
          <w:tab w:val="left" w:pos="441"/>
          <w:tab w:val="left" w:pos="442"/>
          <w:tab w:val="left" w:pos="704"/>
        </w:tabs>
        <w:spacing w:before="1"/>
        <w:ind w:left="0" w:firstLine="0"/>
        <w:rPr>
          <w:b w:val="0"/>
          <w:sz w:val="16"/>
          <w:szCs w:val="16"/>
        </w:rPr>
      </w:pPr>
    </w:p>
    <w:p w14:paraId="5A5F74C9" w14:textId="68DB1524" w:rsidR="009116DA" w:rsidRPr="008826FA" w:rsidRDefault="0072219E" w:rsidP="00742F0E">
      <w:pPr>
        <w:pStyle w:val="Ttulo1"/>
        <w:tabs>
          <w:tab w:val="left" w:pos="441"/>
          <w:tab w:val="left" w:pos="442"/>
          <w:tab w:val="left" w:pos="704"/>
        </w:tabs>
        <w:spacing w:before="1"/>
        <w:ind w:left="0" w:firstLine="0"/>
        <w:rPr>
          <w:b w:val="0"/>
          <w:sz w:val="16"/>
          <w:szCs w:val="16"/>
        </w:rPr>
      </w:pPr>
      <w:r w:rsidRPr="0072219E">
        <w:rPr>
          <w:b w:val="0"/>
          <w:sz w:val="16"/>
          <w:szCs w:val="16"/>
        </w:rPr>
        <w:t xml:space="preserve">In the RCP 4.5 scenario, the Amazon (A), Eastern Foothill (E.F), and Eastern Montane (E.M) regions experienced the most significant changes. The Amazon region lost the niche of five viper species, while the Eastern Foothill region lost the niche of seven species, with no compensation through niche expansion. The Eastern Montane region experienced a contraction in the niche of eight species but also gained </w:t>
      </w:r>
      <w:r w:rsidRPr="0072219E">
        <w:rPr>
          <w:b w:val="0"/>
          <w:sz w:val="16"/>
          <w:szCs w:val="16"/>
        </w:rPr>
        <w:t>the niche of two species through expansion</w:t>
      </w:r>
      <w:r>
        <w:rPr>
          <w:b w:val="0"/>
          <w:sz w:val="16"/>
          <w:szCs w:val="16"/>
        </w:rPr>
        <w:t xml:space="preserve"> , leaving it with a total of 6 species in its area</w:t>
      </w:r>
      <w:r w:rsidR="009A14AD">
        <w:rPr>
          <w:b w:val="0"/>
          <w:sz w:val="16"/>
          <w:szCs w:val="16"/>
        </w:rPr>
        <w:t>(Figure 6 and Figure 7)</w:t>
      </w:r>
      <w:r w:rsidRPr="0072219E">
        <w:rPr>
          <w:b w:val="0"/>
          <w:sz w:val="16"/>
          <w:szCs w:val="16"/>
        </w:rPr>
        <w:t>.</w:t>
      </w:r>
      <w:r w:rsidR="009A14AD">
        <w:rPr>
          <w:b w:val="0"/>
          <w:sz w:val="16"/>
          <w:szCs w:val="16"/>
        </w:rPr>
        <w:t xml:space="preserve"> </w:t>
      </w:r>
      <w:r w:rsidR="009A14AD" w:rsidRPr="009A14AD">
        <w:rPr>
          <w:b w:val="0"/>
          <w:sz w:val="16"/>
          <w:szCs w:val="16"/>
        </w:rPr>
        <w:t xml:space="preserve">In the RCP 8.5 scenario, the regions with the most significant changes remain the same as in RCP 4.5, namely the Amazon (A), Eastern Foothill (E.F), and Eastern Montane (E.M) regions. However, in this scenario, there is one difference as the Amazon region gains one </w:t>
      </w:r>
      <w:proofErr w:type="spellStart"/>
      <w:r w:rsidR="009A14AD" w:rsidRPr="009A14AD">
        <w:rPr>
          <w:b w:val="0"/>
          <w:sz w:val="16"/>
          <w:szCs w:val="16"/>
        </w:rPr>
        <w:t>viperidae</w:t>
      </w:r>
      <w:proofErr w:type="spellEnd"/>
      <w:r w:rsidR="009A14AD" w:rsidRPr="009A14AD">
        <w:rPr>
          <w:b w:val="0"/>
          <w:sz w:val="16"/>
          <w:szCs w:val="16"/>
        </w:rPr>
        <w:t xml:space="preserve"> species by niche expansion in its area</w:t>
      </w:r>
      <w:r w:rsidR="009A14AD">
        <w:rPr>
          <w:b w:val="0"/>
          <w:sz w:val="16"/>
          <w:szCs w:val="16"/>
        </w:rPr>
        <w:t>(Figure 8 and Figure 9)</w:t>
      </w:r>
      <w:r w:rsidR="009A14AD" w:rsidRPr="009A14AD">
        <w:rPr>
          <w:b w:val="0"/>
          <w:sz w:val="16"/>
          <w:szCs w:val="16"/>
        </w:rPr>
        <w:t>.</w:t>
      </w:r>
    </w:p>
    <w:p w14:paraId="0C166879" w14:textId="13B835F2" w:rsidR="00742F0E" w:rsidRDefault="00742F0E" w:rsidP="00742F0E">
      <w:pPr>
        <w:pStyle w:val="Ttulo1"/>
        <w:tabs>
          <w:tab w:val="left" w:pos="441"/>
          <w:tab w:val="left" w:pos="442"/>
          <w:tab w:val="left" w:pos="704"/>
        </w:tabs>
        <w:spacing w:before="1"/>
        <w:ind w:left="0" w:firstLine="0"/>
        <w:rPr>
          <w:sz w:val="22"/>
          <w:szCs w:val="22"/>
        </w:rPr>
      </w:pPr>
    </w:p>
    <w:p w14:paraId="1CFA3E16" w14:textId="02315A27" w:rsidR="00E97D38" w:rsidRDefault="001F6998" w:rsidP="00742F0E">
      <w:pPr>
        <w:pStyle w:val="Ttulo1"/>
        <w:tabs>
          <w:tab w:val="left" w:pos="441"/>
          <w:tab w:val="left" w:pos="442"/>
          <w:tab w:val="left" w:pos="704"/>
        </w:tabs>
        <w:spacing w:before="1"/>
        <w:ind w:left="0" w:firstLine="0"/>
        <w:rPr>
          <w:sz w:val="22"/>
          <w:szCs w:val="22"/>
        </w:rPr>
      </w:pPr>
      <w:r>
        <w:rPr>
          <w:noProof/>
        </w:rPr>
        <w:drawing>
          <wp:inline distT="0" distB="0" distL="0" distR="0" wp14:anchorId="494DE187" wp14:editId="520F7F9E">
            <wp:extent cx="2721121" cy="2592000"/>
            <wp:effectExtent l="0" t="0" r="3175"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1121" cy="2592000"/>
                    </a:xfrm>
                    <a:prstGeom prst="rect">
                      <a:avLst/>
                    </a:prstGeom>
                    <a:noFill/>
                    <a:ln>
                      <a:noFill/>
                    </a:ln>
                  </pic:spPr>
                </pic:pic>
              </a:graphicData>
            </a:graphic>
          </wp:inline>
        </w:drawing>
      </w:r>
    </w:p>
    <w:p w14:paraId="3A5C4C68" w14:textId="28A556BA" w:rsidR="001F6998" w:rsidRPr="001F6998" w:rsidRDefault="001F6998" w:rsidP="00742F0E">
      <w:pPr>
        <w:pStyle w:val="Ttulo1"/>
        <w:tabs>
          <w:tab w:val="left" w:pos="441"/>
          <w:tab w:val="left" w:pos="442"/>
          <w:tab w:val="left" w:pos="704"/>
        </w:tabs>
        <w:spacing w:before="1"/>
        <w:ind w:left="0" w:firstLine="0"/>
        <w:rPr>
          <w:b w:val="0"/>
          <w:sz w:val="22"/>
          <w:szCs w:val="22"/>
          <w:lang w:val="es-EC"/>
        </w:rPr>
      </w:pPr>
      <w:r w:rsidRPr="001F6998">
        <w:rPr>
          <w:color w:val="636466"/>
          <w:spacing w:val="11"/>
          <w:sz w:val="16"/>
          <w:szCs w:val="16"/>
          <w:lang w:val="es-EC"/>
        </w:rPr>
        <w:t xml:space="preserve">FI </w:t>
      </w:r>
      <w:r w:rsidRPr="001F6998">
        <w:rPr>
          <w:color w:val="636466"/>
          <w:sz w:val="16"/>
          <w:szCs w:val="16"/>
          <w:lang w:val="es-EC"/>
        </w:rPr>
        <w:t>G U R E</w:t>
      </w:r>
      <w:r w:rsidRPr="001F6998">
        <w:rPr>
          <w:color w:val="636466"/>
          <w:spacing w:val="1"/>
          <w:sz w:val="16"/>
          <w:szCs w:val="16"/>
          <w:lang w:val="es-EC"/>
        </w:rPr>
        <w:t xml:space="preserve"> </w:t>
      </w:r>
      <w:r w:rsidRPr="001F6998">
        <w:rPr>
          <w:bCs w:val="0"/>
          <w:color w:val="636466"/>
          <w:sz w:val="16"/>
          <w:szCs w:val="16"/>
          <w:lang w:val="es-EC"/>
        </w:rPr>
        <w:t xml:space="preserve">6 </w:t>
      </w:r>
      <w:proofErr w:type="spellStart"/>
      <w:r w:rsidRPr="001F6998">
        <w:rPr>
          <w:b w:val="0"/>
          <w:sz w:val="16"/>
          <w:szCs w:val="16"/>
          <w:lang w:val="es-EC"/>
        </w:rPr>
        <w:t>Ecological</w:t>
      </w:r>
      <w:proofErr w:type="spellEnd"/>
      <w:r w:rsidRPr="001F6998">
        <w:rPr>
          <w:b w:val="0"/>
          <w:sz w:val="16"/>
          <w:szCs w:val="16"/>
          <w:lang w:val="es-EC"/>
        </w:rPr>
        <w:t xml:space="preserve"> niche </w:t>
      </w:r>
      <w:r w:rsidR="00445760" w:rsidRPr="001F6998">
        <w:rPr>
          <w:b w:val="0"/>
          <w:sz w:val="16"/>
          <w:szCs w:val="16"/>
          <w:lang w:val="es-EC"/>
        </w:rPr>
        <w:t>expansión</w:t>
      </w:r>
      <w:r w:rsidRPr="001F6998">
        <w:rPr>
          <w:b w:val="0"/>
          <w:sz w:val="16"/>
          <w:szCs w:val="16"/>
          <w:lang w:val="es-EC"/>
        </w:rPr>
        <w:t xml:space="preserve">  per Natural región in </w:t>
      </w:r>
      <w:proofErr w:type="spellStart"/>
      <w:r w:rsidRPr="001F6998">
        <w:rPr>
          <w:b w:val="0"/>
          <w:sz w:val="16"/>
          <w:szCs w:val="16"/>
          <w:lang w:val="es-EC"/>
        </w:rPr>
        <w:t>Climate</w:t>
      </w:r>
      <w:proofErr w:type="spellEnd"/>
      <w:r w:rsidRPr="001F6998">
        <w:rPr>
          <w:b w:val="0"/>
          <w:sz w:val="16"/>
          <w:szCs w:val="16"/>
          <w:lang w:val="es-EC"/>
        </w:rPr>
        <w:t xml:space="preserve"> </w:t>
      </w:r>
      <w:proofErr w:type="spellStart"/>
      <w:r w:rsidRPr="001F6998">
        <w:rPr>
          <w:b w:val="0"/>
          <w:sz w:val="16"/>
          <w:szCs w:val="16"/>
          <w:lang w:val="es-EC"/>
        </w:rPr>
        <w:t>change</w:t>
      </w:r>
      <w:proofErr w:type="spellEnd"/>
      <w:r w:rsidRPr="001F6998">
        <w:rPr>
          <w:b w:val="0"/>
          <w:sz w:val="16"/>
          <w:szCs w:val="16"/>
          <w:lang w:val="es-EC"/>
        </w:rPr>
        <w:t xml:space="preserve"> </w:t>
      </w:r>
      <w:proofErr w:type="spellStart"/>
      <w:r w:rsidRPr="001F6998">
        <w:rPr>
          <w:b w:val="0"/>
          <w:sz w:val="16"/>
          <w:szCs w:val="16"/>
          <w:lang w:val="es-EC"/>
        </w:rPr>
        <w:t>scneario</w:t>
      </w:r>
      <w:proofErr w:type="spellEnd"/>
      <w:r w:rsidRPr="001F6998">
        <w:rPr>
          <w:b w:val="0"/>
          <w:sz w:val="16"/>
          <w:szCs w:val="16"/>
          <w:lang w:val="es-EC"/>
        </w:rPr>
        <w:t xml:space="preserve"> RCP 4.5</w:t>
      </w:r>
    </w:p>
    <w:p w14:paraId="5F2D1131" w14:textId="6BF6C52F" w:rsidR="001F6998" w:rsidRDefault="001F6998" w:rsidP="00742F0E">
      <w:pPr>
        <w:pStyle w:val="Ttulo1"/>
        <w:tabs>
          <w:tab w:val="left" w:pos="441"/>
          <w:tab w:val="left" w:pos="442"/>
          <w:tab w:val="left" w:pos="704"/>
        </w:tabs>
        <w:spacing w:before="1"/>
        <w:ind w:left="0" w:firstLine="0"/>
        <w:rPr>
          <w:sz w:val="22"/>
          <w:szCs w:val="22"/>
          <w:lang w:val="es-EC"/>
        </w:rPr>
      </w:pPr>
      <w:r>
        <w:rPr>
          <w:noProof/>
        </w:rPr>
        <w:drawing>
          <wp:inline distT="0" distB="0" distL="0" distR="0" wp14:anchorId="14061899" wp14:editId="1E9E3F71">
            <wp:extent cx="2721121" cy="2592000"/>
            <wp:effectExtent l="0" t="0" r="3175"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21121" cy="2592000"/>
                    </a:xfrm>
                    <a:prstGeom prst="rect">
                      <a:avLst/>
                    </a:prstGeom>
                    <a:noFill/>
                    <a:ln>
                      <a:noFill/>
                    </a:ln>
                  </pic:spPr>
                </pic:pic>
              </a:graphicData>
            </a:graphic>
          </wp:inline>
        </w:drawing>
      </w:r>
    </w:p>
    <w:p w14:paraId="291E2F06" w14:textId="2422B952" w:rsidR="001F6998" w:rsidRPr="001F6998" w:rsidRDefault="001F6998" w:rsidP="001F6998">
      <w:pPr>
        <w:pStyle w:val="Ttulo1"/>
        <w:tabs>
          <w:tab w:val="left" w:pos="441"/>
          <w:tab w:val="left" w:pos="442"/>
          <w:tab w:val="left" w:pos="704"/>
        </w:tabs>
        <w:spacing w:before="1"/>
        <w:ind w:left="0" w:firstLine="0"/>
        <w:rPr>
          <w:b w:val="0"/>
          <w:sz w:val="22"/>
          <w:szCs w:val="22"/>
          <w:lang w:val="es-EC"/>
        </w:rPr>
      </w:pPr>
      <w:r w:rsidRPr="001F6998">
        <w:rPr>
          <w:color w:val="636466"/>
          <w:spacing w:val="11"/>
          <w:sz w:val="16"/>
          <w:szCs w:val="16"/>
          <w:lang w:val="es-EC"/>
        </w:rPr>
        <w:t xml:space="preserve">FI </w:t>
      </w:r>
      <w:r w:rsidRPr="001F6998">
        <w:rPr>
          <w:color w:val="636466"/>
          <w:sz w:val="16"/>
          <w:szCs w:val="16"/>
          <w:lang w:val="es-EC"/>
        </w:rPr>
        <w:t>G U R E</w:t>
      </w:r>
      <w:r w:rsidRPr="001F6998">
        <w:rPr>
          <w:color w:val="636466"/>
          <w:spacing w:val="1"/>
          <w:sz w:val="16"/>
          <w:szCs w:val="16"/>
          <w:lang w:val="es-EC"/>
        </w:rPr>
        <w:t xml:space="preserve"> </w:t>
      </w:r>
      <w:r>
        <w:rPr>
          <w:bCs w:val="0"/>
          <w:color w:val="636466"/>
          <w:sz w:val="16"/>
          <w:szCs w:val="16"/>
          <w:lang w:val="es-EC"/>
        </w:rPr>
        <w:t>7</w:t>
      </w:r>
      <w:r w:rsidRPr="001F6998">
        <w:rPr>
          <w:bCs w:val="0"/>
          <w:color w:val="636466"/>
          <w:sz w:val="16"/>
          <w:szCs w:val="16"/>
          <w:lang w:val="es-EC"/>
        </w:rPr>
        <w:t xml:space="preserve"> </w:t>
      </w:r>
      <w:proofErr w:type="spellStart"/>
      <w:r w:rsidRPr="001F6998">
        <w:rPr>
          <w:b w:val="0"/>
          <w:sz w:val="16"/>
          <w:szCs w:val="16"/>
          <w:lang w:val="es-EC"/>
        </w:rPr>
        <w:t>Ecological</w:t>
      </w:r>
      <w:proofErr w:type="spellEnd"/>
      <w:r w:rsidRPr="001F6998">
        <w:rPr>
          <w:b w:val="0"/>
          <w:sz w:val="16"/>
          <w:szCs w:val="16"/>
          <w:lang w:val="es-EC"/>
        </w:rPr>
        <w:t xml:space="preserve"> niche</w:t>
      </w:r>
      <w:r>
        <w:rPr>
          <w:b w:val="0"/>
          <w:sz w:val="16"/>
          <w:szCs w:val="16"/>
          <w:lang w:val="es-EC"/>
        </w:rPr>
        <w:t xml:space="preserve"> </w:t>
      </w:r>
      <w:proofErr w:type="spellStart"/>
      <w:r>
        <w:rPr>
          <w:b w:val="0"/>
          <w:sz w:val="16"/>
          <w:szCs w:val="16"/>
          <w:lang w:val="es-EC"/>
        </w:rPr>
        <w:t>contraction</w:t>
      </w:r>
      <w:proofErr w:type="spellEnd"/>
      <w:r>
        <w:rPr>
          <w:b w:val="0"/>
          <w:sz w:val="16"/>
          <w:szCs w:val="16"/>
          <w:lang w:val="es-EC"/>
        </w:rPr>
        <w:t xml:space="preserve"> </w:t>
      </w:r>
      <w:r w:rsidRPr="001F6998">
        <w:rPr>
          <w:b w:val="0"/>
          <w:sz w:val="16"/>
          <w:szCs w:val="16"/>
          <w:lang w:val="es-EC"/>
        </w:rPr>
        <w:t xml:space="preserve">  per Natural región in </w:t>
      </w:r>
      <w:proofErr w:type="spellStart"/>
      <w:r w:rsidRPr="001F6998">
        <w:rPr>
          <w:b w:val="0"/>
          <w:sz w:val="16"/>
          <w:szCs w:val="16"/>
          <w:lang w:val="es-EC"/>
        </w:rPr>
        <w:t>Climate</w:t>
      </w:r>
      <w:proofErr w:type="spellEnd"/>
      <w:r w:rsidRPr="001F6998">
        <w:rPr>
          <w:b w:val="0"/>
          <w:sz w:val="16"/>
          <w:szCs w:val="16"/>
          <w:lang w:val="es-EC"/>
        </w:rPr>
        <w:t xml:space="preserve"> </w:t>
      </w:r>
      <w:proofErr w:type="spellStart"/>
      <w:r w:rsidRPr="001F6998">
        <w:rPr>
          <w:b w:val="0"/>
          <w:sz w:val="16"/>
          <w:szCs w:val="16"/>
          <w:lang w:val="es-EC"/>
        </w:rPr>
        <w:t>change</w:t>
      </w:r>
      <w:proofErr w:type="spellEnd"/>
      <w:r w:rsidRPr="001F6998">
        <w:rPr>
          <w:b w:val="0"/>
          <w:sz w:val="16"/>
          <w:szCs w:val="16"/>
          <w:lang w:val="es-EC"/>
        </w:rPr>
        <w:t xml:space="preserve"> </w:t>
      </w:r>
      <w:proofErr w:type="spellStart"/>
      <w:r w:rsidRPr="001F6998">
        <w:rPr>
          <w:b w:val="0"/>
          <w:sz w:val="16"/>
          <w:szCs w:val="16"/>
          <w:lang w:val="es-EC"/>
        </w:rPr>
        <w:t>scneario</w:t>
      </w:r>
      <w:proofErr w:type="spellEnd"/>
      <w:r w:rsidRPr="001F6998">
        <w:rPr>
          <w:b w:val="0"/>
          <w:sz w:val="16"/>
          <w:szCs w:val="16"/>
          <w:lang w:val="es-EC"/>
        </w:rPr>
        <w:t xml:space="preserve"> RCP 4.5</w:t>
      </w:r>
    </w:p>
    <w:p w14:paraId="74F78CD7" w14:textId="6989B7AD" w:rsidR="001F6998" w:rsidRDefault="001F6998" w:rsidP="00742F0E">
      <w:pPr>
        <w:pStyle w:val="Ttulo1"/>
        <w:tabs>
          <w:tab w:val="left" w:pos="441"/>
          <w:tab w:val="left" w:pos="442"/>
          <w:tab w:val="left" w:pos="704"/>
        </w:tabs>
        <w:spacing w:before="1"/>
        <w:ind w:left="0" w:firstLine="0"/>
        <w:rPr>
          <w:sz w:val="22"/>
          <w:szCs w:val="22"/>
          <w:lang w:val="es-EC"/>
        </w:rPr>
      </w:pPr>
    </w:p>
    <w:p w14:paraId="635858B0" w14:textId="4F4F46E8" w:rsidR="00FE62EA" w:rsidRDefault="00FE62EA" w:rsidP="00742F0E">
      <w:pPr>
        <w:pStyle w:val="Ttulo1"/>
        <w:tabs>
          <w:tab w:val="left" w:pos="441"/>
          <w:tab w:val="left" w:pos="442"/>
          <w:tab w:val="left" w:pos="704"/>
        </w:tabs>
        <w:spacing w:before="1"/>
        <w:ind w:left="0" w:firstLine="0"/>
        <w:rPr>
          <w:sz w:val="22"/>
          <w:szCs w:val="22"/>
          <w:lang w:val="es-EC"/>
        </w:rPr>
      </w:pPr>
    </w:p>
    <w:p w14:paraId="2F600C7F" w14:textId="12CC324A" w:rsidR="00FE62EA" w:rsidRPr="00FE62EA" w:rsidRDefault="00FE62EA" w:rsidP="00742F0E">
      <w:pPr>
        <w:pStyle w:val="Ttulo1"/>
        <w:tabs>
          <w:tab w:val="left" w:pos="441"/>
          <w:tab w:val="left" w:pos="442"/>
          <w:tab w:val="left" w:pos="704"/>
        </w:tabs>
        <w:spacing w:before="1"/>
        <w:ind w:left="0" w:firstLine="0"/>
        <w:rPr>
          <w:sz w:val="22"/>
          <w:szCs w:val="22"/>
        </w:rPr>
      </w:pPr>
    </w:p>
    <w:p w14:paraId="3EB205AB" w14:textId="77777777" w:rsidR="00FE62EA" w:rsidRPr="00FE62EA" w:rsidRDefault="00FE62EA" w:rsidP="00742F0E">
      <w:pPr>
        <w:pStyle w:val="Ttulo1"/>
        <w:tabs>
          <w:tab w:val="left" w:pos="441"/>
          <w:tab w:val="left" w:pos="442"/>
          <w:tab w:val="left" w:pos="704"/>
        </w:tabs>
        <w:spacing w:before="1"/>
        <w:ind w:left="0" w:firstLine="0"/>
        <w:rPr>
          <w:sz w:val="22"/>
          <w:szCs w:val="22"/>
        </w:rPr>
      </w:pPr>
    </w:p>
    <w:p w14:paraId="27AC7454" w14:textId="34CA87EF" w:rsidR="00445760" w:rsidRDefault="00445760" w:rsidP="00742F0E">
      <w:pPr>
        <w:pStyle w:val="Ttulo1"/>
        <w:tabs>
          <w:tab w:val="left" w:pos="441"/>
          <w:tab w:val="left" w:pos="442"/>
          <w:tab w:val="left" w:pos="704"/>
        </w:tabs>
        <w:spacing w:before="1"/>
        <w:ind w:left="0" w:firstLine="0"/>
        <w:rPr>
          <w:sz w:val="22"/>
          <w:szCs w:val="22"/>
          <w:lang w:val="es-EC"/>
        </w:rPr>
      </w:pPr>
      <w:r>
        <w:rPr>
          <w:noProof/>
        </w:rPr>
        <w:lastRenderedPageBreak/>
        <w:drawing>
          <wp:inline distT="0" distB="0" distL="0" distR="0" wp14:anchorId="46F9E619" wp14:editId="0569540F">
            <wp:extent cx="2721121" cy="2592000"/>
            <wp:effectExtent l="0" t="0" r="3175"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1121" cy="2592000"/>
                    </a:xfrm>
                    <a:prstGeom prst="rect">
                      <a:avLst/>
                    </a:prstGeom>
                    <a:noFill/>
                    <a:ln>
                      <a:noFill/>
                    </a:ln>
                  </pic:spPr>
                </pic:pic>
              </a:graphicData>
            </a:graphic>
          </wp:inline>
        </w:drawing>
      </w:r>
    </w:p>
    <w:p w14:paraId="58CDB669" w14:textId="77777777" w:rsidR="00445760" w:rsidRPr="001F6998" w:rsidRDefault="00445760" w:rsidP="00742F0E">
      <w:pPr>
        <w:pStyle w:val="Ttulo1"/>
        <w:tabs>
          <w:tab w:val="left" w:pos="441"/>
          <w:tab w:val="left" w:pos="442"/>
          <w:tab w:val="left" w:pos="704"/>
        </w:tabs>
        <w:spacing w:before="1"/>
        <w:ind w:left="0" w:firstLine="0"/>
        <w:rPr>
          <w:sz w:val="22"/>
          <w:szCs w:val="22"/>
          <w:lang w:val="es-EC"/>
        </w:rPr>
      </w:pPr>
    </w:p>
    <w:p w14:paraId="52B613D5" w14:textId="01AE3BC9" w:rsidR="00FE62EA" w:rsidRPr="009A14AD" w:rsidRDefault="00FE62EA" w:rsidP="00FE62EA">
      <w:pPr>
        <w:pStyle w:val="Ttulo1"/>
        <w:tabs>
          <w:tab w:val="left" w:pos="441"/>
          <w:tab w:val="left" w:pos="442"/>
          <w:tab w:val="left" w:pos="704"/>
        </w:tabs>
        <w:spacing w:before="1"/>
        <w:ind w:left="0" w:firstLine="0"/>
        <w:rPr>
          <w:b w:val="0"/>
          <w:sz w:val="16"/>
          <w:szCs w:val="16"/>
          <w:lang w:val="es-EC"/>
        </w:rPr>
      </w:pPr>
      <w:r w:rsidRPr="001F6998">
        <w:rPr>
          <w:color w:val="636466"/>
          <w:spacing w:val="11"/>
          <w:sz w:val="16"/>
          <w:szCs w:val="16"/>
          <w:lang w:val="es-EC"/>
        </w:rPr>
        <w:t xml:space="preserve">FI </w:t>
      </w:r>
      <w:r w:rsidRPr="001F6998">
        <w:rPr>
          <w:color w:val="636466"/>
          <w:sz w:val="16"/>
          <w:szCs w:val="16"/>
          <w:lang w:val="es-EC"/>
        </w:rPr>
        <w:t>G U R E</w:t>
      </w:r>
      <w:r w:rsidRPr="001F6998">
        <w:rPr>
          <w:color w:val="636466"/>
          <w:spacing w:val="1"/>
          <w:sz w:val="16"/>
          <w:szCs w:val="16"/>
          <w:lang w:val="es-EC"/>
        </w:rPr>
        <w:t xml:space="preserve"> </w:t>
      </w:r>
      <w:r>
        <w:rPr>
          <w:bCs w:val="0"/>
          <w:color w:val="636466"/>
          <w:sz w:val="16"/>
          <w:szCs w:val="16"/>
          <w:lang w:val="es-EC"/>
        </w:rPr>
        <w:t xml:space="preserve">8 </w:t>
      </w:r>
      <w:r w:rsidRPr="001F6998">
        <w:rPr>
          <w:bCs w:val="0"/>
          <w:color w:val="636466"/>
          <w:sz w:val="16"/>
          <w:szCs w:val="16"/>
          <w:lang w:val="es-EC"/>
        </w:rPr>
        <w:t xml:space="preserve"> </w:t>
      </w:r>
      <w:proofErr w:type="spellStart"/>
      <w:r w:rsidRPr="001F6998">
        <w:rPr>
          <w:b w:val="0"/>
          <w:sz w:val="16"/>
          <w:szCs w:val="16"/>
          <w:lang w:val="es-EC"/>
        </w:rPr>
        <w:t>Ecological</w:t>
      </w:r>
      <w:proofErr w:type="spellEnd"/>
      <w:r w:rsidRPr="001F6998">
        <w:rPr>
          <w:b w:val="0"/>
          <w:sz w:val="16"/>
          <w:szCs w:val="16"/>
          <w:lang w:val="es-EC"/>
        </w:rPr>
        <w:t xml:space="preserve"> niche expansión  per Natural región in </w:t>
      </w:r>
      <w:proofErr w:type="spellStart"/>
      <w:r w:rsidRPr="001F6998">
        <w:rPr>
          <w:b w:val="0"/>
          <w:sz w:val="16"/>
          <w:szCs w:val="16"/>
          <w:lang w:val="es-EC"/>
        </w:rPr>
        <w:t>Climate</w:t>
      </w:r>
      <w:proofErr w:type="spellEnd"/>
      <w:r w:rsidRPr="001F6998">
        <w:rPr>
          <w:b w:val="0"/>
          <w:sz w:val="16"/>
          <w:szCs w:val="16"/>
          <w:lang w:val="es-EC"/>
        </w:rPr>
        <w:t xml:space="preserve"> </w:t>
      </w:r>
      <w:proofErr w:type="spellStart"/>
      <w:r w:rsidRPr="001F6998">
        <w:rPr>
          <w:b w:val="0"/>
          <w:sz w:val="16"/>
          <w:szCs w:val="16"/>
          <w:lang w:val="es-EC"/>
        </w:rPr>
        <w:t>change</w:t>
      </w:r>
      <w:proofErr w:type="spellEnd"/>
      <w:r w:rsidRPr="001F6998">
        <w:rPr>
          <w:b w:val="0"/>
          <w:sz w:val="16"/>
          <w:szCs w:val="16"/>
          <w:lang w:val="es-EC"/>
        </w:rPr>
        <w:t xml:space="preserve"> </w:t>
      </w:r>
      <w:proofErr w:type="spellStart"/>
      <w:r w:rsidRPr="001F6998">
        <w:rPr>
          <w:b w:val="0"/>
          <w:sz w:val="16"/>
          <w:szCs w:val="16"/>
          <w:lang w:val="es-EC"/>
        </w:rPr>
        <w:t>scneario</w:t>
      </w:r>
      <w:proofErr w:type="spellEnd"/>
      <w:r w:rsidRPr="001F6998">
        <w:rPr>
          <w:b w:val="0"/>
          <w:sz w:val="16"/>
          <w:szCs w:val="16"/>
          <w:lang w:val="es-EC"/>
        </w:rPr>
        <w:t xml:space="preserve"> RCP </w:t>
      </w:r>
      <w:r>
        <w:rPr>
          <w:b w:val="0"/>
          <w:sz w:val="16"/>
          <w:szCs w:val="16"/>
          <w:lang w:val="es-EC"/>
        </w:rPr>
        <w:t>8.5</w:t>
      </w:r>
    </w:p>
    <w:p w14:paraId="0BFF5FB0" w14:textId="1CC09874" w:rsidR="001F6998" w:rsidRDefault="001F6998" w:rsidP="00742F0E">
      <w:pPr>
        <w:pStyle w:val="Ttulo1"/>
        <w:tabs>
          <w:tab w:val="left" w:pos="441"/>
          <w:tab w:val="left" w:pos="442"/>
          <w:tab w:val="left" w:pos="704"/>
        </w:tabs>
        <w:spacing w:before="1"/>
        <w:ind w:left="0" w:firstLine="0"/>
        <w:rPr>
          <w:sz w:val="22"/>
          <w:szCs w:val="22"/>
          <w:lang w:val="es-EC"/>
        </w:rPr>
      </w:pPr>
    </w:p>
    <w:p w14:paraId="23A56765" w14:textId="1B7C4B96" w:rsidR="00445760" w:rsidRDefault="00445760" w:rsidP="00742F0E">
      <w:pPr>
        <w:pStyle w:val="Ttulo1"/>
        <w:tabs>
          <w:tab w:val="left" w:pos="441"/>
          <w:tab w:val="left" w:pos="442"/>
          <w:tab w:val="left" w:pos="704"/>
        </w:tabs>
        <w:spacing w:before="1"/>
        <w:ind w:left="0" w:firstLine="0"/>
        <w:rPr>
          <w:sz w:val="22"/>
          <w:szCs w:val="22"/>
          <w:lang w:val="es-EC"/>
        </w:rPr>
      </w:pPr>
    </w:p>
    <w:p w14:paraId="0A6C6E52" w14:textId="7CD0F56F" w:rsidR="00445760" w:rsidRDefault="00445760" w:rsidP="00742F0E">
      <w:pPr>
        <w:pStyle w:val="Ttulo1"/>
        <w:tabs>
          <w:tab w:val="left" w:pos="441"/>
          <w:tab w:val="left" w:pos="442"/>
          <w:tab w:val="left" w:pos="704"/>
        </w:tabs>
        <w:spacing w:before="1"/>
        <w:ind w:left="0" w:firstLine="0"/>
        <w:rPr>
          <w:sz w:val="22"/>
          <w:szCs w:val="22"/>
          <w:lang w:val="es-EC"/>
        </w:rPr>
      </w:pPr>
    </w:p>
    <w:p w14:paraId="7764A59F" w14:textId="03207499" w:rsidR="00445760" w:rsidRDefault="00FE62EA" w:rsidP="00742F0E">
      <w:pPr>
        <w:pStyle w:val="Ttulo1"/>
        <w:tabs>
          <w:tab w:val="left" w:pos="441"/>
          <w:tab w:val="left" w:pos="442"/>
          <w:tab w:val="left" w:pos="704"/>
        </w:tabs>
        <w:spacing w:before="1"/>
        <w:ind w:left="0" w:firstLine="0"/>
        <w:rPr>
          <w:sz w:val="22"/>
          <w:szCs w:val="22"/>
          <w:lang w:val="es-EC"/>
        </w:rPr>
      </w:pPr>
      <w:r>
        <w:rPr>
          <w:noProof/>
        </w:rPr>
        <w:drawing>
          <wp:inline distT="0" distB="0" distL="0" distR="0" wp14:anchorId="53D23EC2" wp14:editId="45A343C5">
            <wp:extent cx="2607742" cy="2484000"/>
            <wp:effectExtent l="0" t="0" r="254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07742" cy="2484000"/>
                    </a:xfrm>
                    <a:prstGeom prst="rect">
                      <a:avLst/>
                    </a:prstGeom>
                    <a:noFill/>
                    <a:ln>
                      <a:noFill/>
                    </a:ln>
                  </pic:spPr>
                </pic:pic>
              </a:graphicData>
            </a:graphic>
          </wp:inline>
        </w:drawing>
      </w:r>
    </w:p>
    <w:p w14:paraId="150311C2" w14:textId="2153AE87" w:rsidR="00445760" w:rsidRDefault="00445760" w:rsidP="00742F0E">
      <w:pPr>
        <w:pStyle w:val="Ttulo1"/>
        <w:tabs>
          <w:tab w:val="left" w:pos="441"/>
          <w:tab w:val="left" w:pos="442"/>
          <w:tab w:val="left" w:pos="704"/>
        </w:tabs>
        <w:spacing w:before="1"/>
        <w:ind w:left="0" w:firstLine="0"/>
        <w:rPr>
          <w:sz w:val="22"/>
          <w:szCs w:val="22"/>
          <w:lang w:val="es-EC"/>
        </w:rPr>
      </w:pPr>
    </w:p>
    <w:p w14:paraId="20FBCCCE" w14:textId="43112086" w:rsidR="00FE62EA" w:rsidRPr="007D30FD" w:rsidRDefault="00FE62EA" w:rsidP="00FE62EA">
      <w:pPr>
        <w:pStyle w:val="Ttulo1"/>
        <w:tabs>
          <w:tab w:val="left" w:pos="441"/>
          <w:tab w:val="left" w:pos="442"/>
          <w:tab w:val="left" w:pos="704"/>
        </w:tabs>
        <w:spacing w:before="1"/>
        <w:ind w:left="0" w:firstLine="0"/>
        <w:rPr>
          <w:b w:val="0"/>
          <w:sz w:val="22"/>
          <w:szCs w:val="22"/>
        </w:rPr>
      </w:pPr>
      <w:r w:rsidRPr="007D30FD">
        <w:rPr>
          <w:color w:val="636466"/>
          <w:spacing w:val="11"/>
          <w:sz w:val="16"/>
          <w:szCs w:val="16"/>
        </w:rPr>
        <w:t xml:space="preserve">FI </w:t>
      </w:r>
      <w:r w:rsidRPr="007D30FD">
        <w:rPr>
          <w:color w:val="636466"/>
          <w:sz w:val="16"/>
          <w:szCs w:val="16"/>
        </w:rPr>
        <w:t>G U R E</w:t>
      </w:r>
      <w:r w:rsidRPr="007D30FD">
        <w:rPr>
          <w:color w:val="636466"/>
          <w:spacing w:val="1"/>
          <w:sz w:val="16"/>
          <w:szCs w:val="16"/>
        </w:rPr>
        <w:t xml:space="preserve"> </w:t>
      </w:r>
      <w:r w:rsidR="00B71CFD" w:rsidRPr="007D30FD">
        <w:rPr>
          <w:bCs w:val="0"/>
          <w:color w:val="636466"/>
          <w:sz w:val="16"/>
          <w:szCs w:val="16"/>
        </w:rPr>
        <w:t>9</w:t>
      </w:r>
      <w:r w:rsidRPr="007D30FD">
        <w:rPr>
          <w:bCs w:val="0"/>
          <w:color w:val="636466"/>
          <w:sz w:val="16"/>
          <w:szCs w:val="16"/>
        </w:rPr>
        <w:t xml:space="preserve"> </w:t>
      </w:r>
      <w:r w:rsidRPr="007D30FD">
        <w:rPr>
          <w:b w:val="0"/>
          <w:sz w:val="16"/>
          <w:szCs w:val="16"/>
        </w:rPr>
        <w:t xml:space="preserve">Ecological niche contraction   per Natural </w:t>
      </w:r>
      <w:proofErr w:type="spellStart"/>
      <w:r w:rsidRPr="007D30FD">
        <w:rPr>
          <w:b w:val="0"/>
          <w:sz w:val="16"/>
          <w:szCs w:val="16"/>
        </w:rPr>
        <w:t>región</w:t>
      </w:r>
      <w:proofErr w:type="spellEnd"/>
      <w:r w:rsidRPr="007D30FD">
        <w:rPr>
          <w:b w:val="0"/>
          <w:sz w:val="16"/>
          <w:szCs w:val="16"/>
        </w:rPr>
        <w:t xml:space="preserve"> in Climate change </w:t>
      </w:r>
      <w:proofErr w:type="spellStart"/>
      <w:r w:rsidRPr="007D30FD">
        <w:rPr>
          <w:b w:val="0"/>
          <w:sz w:val="16"/>
          <w:szCs w:val="16"/>
        </w:rPr>
        <w:t>scneario</w:t>
      </w:r>
      <w:proofErr w:type="spellEnd"/>
      <w:r w:rsidRPr="007D30FD">
        <w:rPr>
          <w:b w:val="0"/>
          <w:sz w:val="16"/>
          <w:szCs w:val="16"/>
        </w:rPr>
        <w:t xml:space="preserve"> RCP 8.5 </w:t>
      </w:r>
    </w:p>
    <w:p w14:paraId="225B3B39" w14:textId="77777777" w:rsidR="00FE62EA" w:rsidRPr="007D30FD" w:rsidRDefault="00FE62EA" w:rsidP="00742F0E">
      <w:pPr>
        <w:pStyle w:val="Ttulo1"/>
        <w:tabs>
          <w:tab w:val="left" w:pos="441"/>
          <w:tab w:val="left" w:pos="442"/>
          <w:tab w:val="left" w:pos="704"/>
        </w:tabs>
        <w:spacing w:before="1"/>
        <w:ind w:left="0" w:firstLine="0"/>
        <w:rPr>
          <w:sz w:val="22"/>
          <w:szCs w:val="22"/>
        </w:rPr>
      </w:pPr>
    </w:p>
    <w:p w14:paraId="52B2B09D" w14:textId="77777777" w:rsidR="00742F0E" w:rsidRPr="00387FBF" w:rsidRDefault="00742F0E" w:rsidP="00742F0E">
      <w:pPr>
        <w:pStyle w:val="Ttulo1"/>
        <w:tabs>
          <w:tab w:val="left" w:pos="441"/>
          <w:tab w:val="left" w:pos="442"/>
          <w:tab w:val="left" w:pos="704"/>
        </w:tabs>
        <w:spacing w:before="1"/>
        <w:ind w:left="0" w:firstLine="0"/>
      </w:pPr>
      <w:r w:rsidRPr="00387FBF">
        <w:t>3.3.  the degree of conservation (%) of the areas of environmental suitability of the Ecuadorian vipers in the National System of protected Areas (SNAP)</w:t>
      </w:r>
    </w:p>
    <w:p w14:paraId="2C2E5BE4" w14:textId="77777777" w:rsidR="00742F0E" w:rsidRPr="0035186D" w:rsidRDefault="00742F0E" w:rsidP="00742F0E">
      <w:pPr>
        <w:pStyle w:val="Prrafodelista"/>
        <w:tabs>
          <w:tab w:val="left" w:pos="441"/>
          <w:tab w:val="left" w:pos="442"/>
          <w:tab w:val="left" w:pos="704"/>
        </w:tabs>
        <w:ind w:firstLine="0"/>
        <w:rPr>
          <w:bCs/>
          <w:color w:val="76923C" w:themeColor="accent3" w:themeShade="BF"/>
          <w:sz w:val="18"/>
          <w:szCs w:val="20"/>
        </w:rPr>
      </w:pPr>
    </w:p>
    <w:p w14:paraId="021590D1" w14:textId="77777777" w:rsidR="00BD132F" w:rsidRPr="00387FBF" w:rsidRDefault="00BD132F" w:rsidP="00BD132F">
      <w:pPr>
        <w:tabs>
          <w:tab w:val="left" w:pos="441"/>
          <w:tab w:val="left" w:pos="442"/>
          <w:tab w:val="left" w:pos="704"/>
        </w:tabs>
        <w:rPr>
          <w:bCs/>
          <w:sz w:val="16"/>
          <w:szCs w:val="18"/>
        </w:rPr>
      </w:pPr>
      <w:r w:rsidRPr="00387FBF">
        <w:rPr>
          <w:bCs/>
          <w:sz w:val="16"/>
          <w:szCs w:val="18"/>
        </w:rPr>
        <w:t xml:space="preserve">The area corresponding to the sum of the ecological niche models for the 17 viper species recorded in continental Ecuador is equivalent to 266,126 km2, of which 45,117 km2 are contained within the Sistema Nacional de </w:t>
      </w:r>
      <w:proofErr w:type="spellStart"/>
      <w:r w:rsidRPr="00387FBF">
        <w:rPr>
          <w:bCs/>
          <w:sz w:val="16"/>
          <w:szCs w:val="18"/>
        </w:rPr>
        <w:t>Áreas</w:t>
      </w:r>
      <w:proofErr w:type="spellEnd"/>
      <w:r w:rsidRPr="00387FBF">
        <w:rPr>
          <w:bCs/>
          <w:sz w:val="16"/>
          <w:szCs w:val="18"/>
        </w:rPr>
        <w:t xml:space="preserve"> </w:t>
      </w:r>
      <w:proofErr w:type="spellStart"/>
      <w:r w:rsidRPr="00387FBF">
        <w:rPr>
          <w:bCs/>
          <w:sz w:val="16"/>
          <w:szCs w:val="18"/>
        </w:rPr>
        <w:t>Protegidas</w:t>
      </w:r>
      <w:proofErr w:type="spellEnd"/>
      <w:r w:rsidRPr="00387FBF">
        <w:rPr>
          <w:bCs/>
          <w:sz w:val="16"/>
          <w:szCs w:val="18"/>
        </w:rPr>
        <w:t xml:space="preserve"> (National System of Protected Areas, SNAP). This means that the SNAP contains </w:t>
      </w:r>
      <w:bookmarkStart w:id="4" w:name="_Hlk128337420"/>
      <w:r w:rsidRPr="00387FBF">
        <w:rPr>
          <w:bCs/>
          <w:sz w:val="16"/>
          <w:szCs w:val="18"/>
        </w:rPr>
        <w:t xml:space="preserve">16.95% </w:t>
      </w:r>
      <w:bookmarkEnd w:id="4"/>
      <w:r w:rsidRPr="00387FBF">
        <w:rPr>
          <w:bCs/>
          <w:sz w:val="16"/>
          <w:szCs w:val="18"/>
        </w:rPr>
        <w:t>of the ecological niche of Ecuadorian vipers.</w:t>
      </w:r>
    </w:p>
    <w:p w14:paraId="10615EB2" w14:textId="180BD3A9" w:rsidR="00BD132F" w:rsidRPr="00387FBF" w:rsidRDefault="00BD132F" w:rsidP="00BD132F">
      <w:pPr>
        <w:tabs>
          <w:tab w:val="left" w:pos="441"/>
          <w:tab w:val="left" w:pos="442"/>
          <w:tab w:val="left" w:pos="704"/>
        </w:tabs>
        <w:rPr>
          <w:bCs/>
          <w:sz w:val="16"/>
          <w:szCs w:val="18"/>
        </w:rPr>
      </w:pPr>
    </w:p>
    <w:p w14:paraId="294091B7" w14:textId="45869F86" w:rsidR="00017D44" w:rsidRPr="0035186D" w:rsidRDefault="00BD132F" w:rsidP="00017D44">
      <w:pPr>
        <w:rPr>
          <w:rFonts w:ascii="Calibri" w:eastAsia="Times New Roman" w:hAnsi="Calibri" w:cs="Calibri"/>
          <w:color w:val="000000"/>
          <w:lang w:eastAsia="es-EC"/>
        </w:rPr>
      </w:pPr>
      <w:r w:rsidRPr="00EA106F">
        <w:rPr>
          <w:bCs/>
          <w:sz w:val="16"/>
          <w:szCs w:val="16"/>
        </w:rPr>
        <w:t>These results highlight the need to increase conservation efforts in areas outside of protected areas, as they represent a significant portion of the ecological niche of vipers.</w:t>
      </w:r>
      <w:r w:rsidR="00017D44" w:rsidRPr="00EA106F">
        <w:rPr>
          <w:bCs/>
          <w:sz w:val="16"/>
          <w:szCs w:val="16"/>
        </w:rPr>
        <w:t xml:space="preserve"> </w:t>
      </w:r>
      <w:r w:rsidR="00B14030" w:rsidRPr="00EA106F">
        <w:rPr>
          <w:bCs/>
          <w:sz w:val="16"/>
          <w:szCs w:val="16"/>
        </w:rPr>
        <w:t>However, there is some encouraging news. The SNAP covers a total area of 46,799 km2, and 96.41% of it contributes to protecting the ecological niche of vipers, leaving only 3.59% of the ecological niche unprotected</w:t>
      </w:r>
      <w:r w:rsidR="00B14030" w:rsidRPr="0035186D">
        <w:rPr>
          <w:bCs/>
          <w:sz w:val="20"/>
        </w:rPr>
        <w:t>.</w:t>
      </w:r>
    </w:p>
    <w:p w14:paraId="0988000A" w14:textId="18DB1817" w:rsidR="00742F0E" w:rsidRPr="0035186D" w:rsidRDefault="00742F0E" w:rsidP="00BD132F">
      <w:pPr>
        <w:tabs>
          <w:tab w:val="left" w:pos="441"/>
          <w:tab w:val="left" w:pos="442"/>
          <w:tab w:val="left" w:pos="704"/>
        </w:tabs>
        <w:rPr>
          <w:bCs/>
          <w:sz w:val="20"/>
        </w:rPr>
      </w:pPr>
    </w:p>
    <w:p w14:paraId="6B71E2DD" w14:textId="0B19283B" w:rsidR="00017D44" w:rsidRPr="0035186D" w:rsidRDefault="00017D44" w:rsidP="00BD132F">
      <w:pPr>
        <w:tabs>
          <w:tab w:val="left" w:pos="441"/>
          <w:tab w:val="left" w:pos="442"/>
          <w:tab w:val="left" w:pos="704"/>
        </w:tabs>
        <w:rPr>
          <w:bCs/>
          <w:sz w:val="20"/>
        </w:rPr>
      </w:pPr>
    </w:p>
    <w:p w14:paraId="5F29214B" w14:textId="60F278A4" w:rsidR="00017D44" w:rsidRPr="0035186D" w:rsidRDefault="00017D44" w:rsidP="00BD132F">
      <w:pPr>
        <w:tabs>
          <w:tab w:val="left" w:pos="441"/>
          <w:tab w:val="left" w:pos="442"/>
          <w:tab w:val="left" w:pos="704"/>
        </w:tabs>
        <w:rPr>
          <w:bCs/>
          <w:sz w:val="20"/>
        </w:rPr>
      </w:pPr>
      <w:r w:rsidRPr="0035186D">
        <w:rPr>
          <w:noProof/>
        </w:rPr>
        <w:drawing>
          <wp:inline distT="0" distB="0" distL="0" distR="0" wp14:anchorId="4407C915" wp14:editId="27F5A413">
            <wp:extent cx="3051175" cy="2847975"/>
            <wp:effectExtent l="0" t="0" r="0" b="952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51175" cy="2847975"/>
                    </a:xfrm>
                    <a:prstGeom prst="rect">
                      <a:avLst/>
                    </a:prstGeom>
                    <a:noFill/>
                    <a:ln>
                      <a:noFill/>
                    </a:ln>
                  </pic:spPr>
                </pic:pic>
              </a:graphicData>
            </a:graphic>
          </wp:inline>
        </w:drawing>
      </w:r>
    </w:p>
    <w:p w14:paraId="38599EA6" w14:textId="52692686" w:rsidR="00BA7F8D" w:rsidRPr="008826FA" w:rsidRDefault="00BE7F28" w:rsidP="00BD132F">
      <w:pPr>
        <w:tabs>
          <w:tab w:val="left" w:pos="441"/>
          <w:tab w:val="left" w:pos="442"/>
          <w:tab w:val="left" w:pos="704"/>
        </w:tabs>
        <w:rPr>
          <w:sz w:val="18"/>
          <w:szCs w:val="20"/>
        </w:rPr>
      </w:pPr>
      <w:r w:rsidRPr="008826FA">
        <w:rPr>
          <w:b/>
          <w:bCs/>
          <w:color w:val="636466"/>
          <w:spacing w:val="11"/>
          <w:sz w:val="16"/>
          <w:szCs w:val="16"/>
        </w:rPr>
        <w:t>FI</w:t>
      </w:r>
      <w:r w:rsidRPr="008826FA">
        <w:rPr>
          <w:b/>
          <w:bCs/>
          <w:color w:val="636466"/>
          <w:sz w:val="16"/>
          <w:szCs w:val="16"/>
        </w:rPr>
        <w:t>GURE</w:t>
      </w:r>
      <w:r w:rsidRPr="008826FA">
        <w:rPr>
          <w:b/>
          <w:bCs/>
          <w:color w:val="636466"/>
          <w:spacing w:val="1"/>
          <w:sz w:val="16"/>
          <w:szCs w:val="16"/>
        </w:rPr>
        <w:t xml:space="preserve"> </w:t>
      </w:r>
      <w:r w:rsidR="00387FBF">
        <w:rPr>
          <w:b/>
          <w:bCs/>
          <w:color w:val="636466"/>
          <w:spacing w:val="1"/>
          <w:sz w:val="16"/>
          <w:szCs w:val="16"/>
        </w:rPr>
        <w:t>10</w:t>
      </w:r>
      <w:r w:rsidR="00101E5B" w:rsidRPr="008826FA">
        <w:rPr>
          <w:b/>
          <w:bCs/>
          <w:color w:val="636466"/>
          <w:spacing w:val="1"/>
          <w:sz w:val="16"/>
          <w:szCs w:val="16"/>
        </w:rPr>
        <w:t xml:space="preserve">  </w:t>
      </w:r>
      <w:r w:rsidR="00101E5B" w:rsidRPr="008826FA">
        <w:rPr>
          <w:spacing w:val="1"/>
          <w:sz w:val="16"/>
          <w:szCs w:val="16"/>
        </w:rPr>
        <w:t>Viperidae ecological niche within SNAP</w:t>
      </w:r>
    </w:p>
    <w:p w14:paraId="41763AAD" w14:textId="77777777" w:rsidR="00742F0E" w:rsidRPr="0035186D" w:rsidRDefault="00742F0E" w:rsidP="00742F0E">
      <w:pPr>
        <w:pStyle w:val="Prrafodelista"/>
        <w:tabs>
          <w:tab w:val="left" w:pos="441"/>
          <w:tab w:val="left" w:pos="442"/>
          <w:tab w:val="left" w:pos="704"/>
        </w:tabs>
        <w:ind w:firstLine="0"/>
        <w:rPr>
          <w:bCs/>
          <w:color w:val="76923C" w:themeColor="accent3" w:themeShade="BF"/>
          <w:sz w:val="18"/>
          <w:szCs w:val="20"/>
        </w:rPr>
      </w:pPr>
    </w:p>
    <w:p w14:paraId="6FB5DDC7" w14:textId="461C4D72" w:rsidR="00742F0E" w:rsidRPr="0035186D" w:rsidRDefault="002C6562" w:rsidP="00742F0E">
      <w:pPr>
        <w:pStyle w:val="Ttulo1"/>
        <w:tabs>
          <w:tab w:val="left" w:pos="441"/>
          <w:tab w:val="left" w:pos="442"/>
          <w:tab w:val="left" w:pos="704"/>
        </w:tabs>
        <w:spacing w:before="1"/>
        <w:ind w:left="0" w:firstLine="0"/>
        <w:rPr>
          <w:sz w:val="22"/>
          <w:szCs w:val="22"/>
        </w:rPr>
      </w:pPr>
      <w:r w:rsidRPr="0035186D">
        <w:rPr>
          <w:noProof/>
        </w:rPr>
        <w:drawing>
          <wp:inline distT="0" distB="0" distL="0" distR="0" wp14:anchorId="5A049E89" wp14:editId="3922A3B2">
            <wp:extent cx="3051175" cy="2907030"/>
            <wp:effectExtent l="0" t="0" r="0" b="762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51175" cy="2907030"/>
                    </a:xfrm>
                    <a:prstGeom prst="rect">
                      <a:avLst/>
                    </a:prstGeom>
                    <a:noFill/>
                    <a:ln>
                      <a:noFill/>
                    </a:ln>
                  </pic:spPr>
                </pic:pic>
              </a:graphicData>
            </a:graphic>
          </wp:inline>
        </w:drawing>
      </w:r>
    </w:p>
    <w:p w14:paraId="46D3F690" w14:textId="674EAD55" w:rsidR="00D11DF7" w:rsidRPr="008826FA" w:rsidRDefault="00D11DF7" w:rsidP="00742F0E">
      <w:pPr>
        <w:pStyle w:val="Ttulo1"/>
        <w:tabs>
          <w:tab w:val="left" w:pos="441"/>
          <w:tab w:val="left" w:pos="442"/>
          <w:tab w:val="left" w:pos="704"/>
        </w:tabs>
        <w:spacing w:before="1"/>
        <w:ind w:left="0" w:firstLine="0"/>
      </w:pPr>
      <w:r w:rsidRPr="008826FA">
        <w:rPr>
          <w:color w:val="636466"/>
          <w:spacing w:val="11"/>
          <w:sz w:val="16"/>
          <w:szCs w:val="16"/>
        </w:rPr>
        <w:t xml:space="preserve">FI </w:t>
      </w:r>
      <w:r w:rsidRPr="008826FA">
        <w:rPr>
          <w:color w:val="636466"/>
          <w:sz w:val="16"/>
          <w:szCs w:val="16"/>
        </w:rPr>
        <w:t>G U R E</w:t>
      </w:r>
      <w:r w:rsidRPr="008826FA">
        <w:rPr>
          <w:color w:val="636466"/>
          <w:spacing w:val="1"/>
          <w:sz w:val="16"/>
          <w:szCs w:val="16"/>
        </w:rPr>
        <w:t xml:space="preserve"> </w:t>
      </w:r>
      <w:r w:rsidR="00387FBF">
        <w:rPr>
          <w:color w:val="636466"/>
          <w:sz w:val="16"/>
          <w:szCs w:val="16"/>
        </w:rPr>
        <w:t>11</w:t>
      </w:r>
      <w:r w:rsidR="00BA7F8D" w:rsidRPr="008826FA">
        <w:rPr>
          <w:b w:val="0"/>
          <w:bCs w:val="0"/>
          <w:color w:val="636466"/>
          <w:sz w:val="16"/>
          <w:szCs w:val="16"/>
        </w:rPr>
        <w:t xml:space="preserve"> </w:t>
      </w:r>
      <w:r w:rsidR="00BA7F8D" w:rsidRPr="008826FA">
        <w:rPr>
          <w:b w:val="0"/>
          <w:bCs w:val="0"/>
          <w:sz w:val="16"/>
          <w:szCs w:val="16"/>
        </w:rPr>
        <w:t>Cumu</w:t>
      </w:r>
      <w:r w:rsidR="0035186D" w:rsidRPr="008826FA">
        <w:rPr>
          <w:b w:val="0"/>
          <w:bCs w:val="0"/>
          <w:sz w:val="16"/>
          <w:szCs w:val="16"/>
        </w:rPr>
        <w:t>l</w:t>
      </w:r>
      <w:r w:rsidR="00BA7F8D" w:rsidRPr="008826FA">
        <w:rPr>
          <w:b w:val="0"/>
          <w:bCs w:val="0"/>
          <w:sz w:val="16"/>
          <w:szCs w:val="16"/>
        </w:rPr>
        <w:t>ative richness of species  per Protected area</w:t>
      </w:r>
      <w:r w:rsidR="00BA7F8D" w:rsidRPr="008826FA">
        <w:rPr>
          <w:sz w:val="16"/>
          <w:szCs w:val="16"/>
        </w:rPr>
        <w:t xml:space="preserve"> </w:t>
      </w:r>
    </w:p>
    <w:p w14:paraId="2F0A20D1" w14:textId="74D1E28B" w:rsidR="00742F0E" w:rsidRPr="00387FBF" w:rsidRDefault="00742F0E" w:rsidP="00742F0E">
      <w:pPr>
        <w:pStyle w:val="Ttulo1"/>
        <w:tabs>
          <w:tab w:val="left" w:pos="441"/>
          <w:tab w:val="left" w:pos="442"/>
          <w:tab w:val="left" w:pos="704"/>
        </w:tabs>
        <w:spacing w:before="1"/>
        <w:ind w:left="0" w:firstLine="0"/>
      </w:pPr>
      <w:r w:rsidRPr="00387FBF">
        <w:t>3.4. priority natural regions of Ecuador for the conservation of vipers, given the concentration of richness, endangered species, and endemism in climate change scenarios</w:t>
      </w:r>
    </w:p>
    <w:p w14:paraId="37AC3A73" w14:textId="654B18C7" w:rsidR="00472AFD" w:rsidRPr="0035186D" w:rsidRDefault="00472AFD" w:rsidP="00742F0E">
      <w:pPr>
        <w:pStyle w:val="Ttulo1"/>
        <w:tabs>
          <w:tab w:val="left" w:pos="441"/>
          <w:tab w:val="left" w:pos="442"/>
          <w:tab w:val="left" w:pos="704"/>
        </w:tabs>
        <w:spacing w:before="1"/>
        <w:ind w:left="0" w:firstLine="0"/>
        <w:rPr>
          <w:sz w:val="22"/>
          <w:szCs w:val="22"/>
        </w:rPr>
      </w:pPr>
    </w:p>
    <w:p w14:paraId="0D0283AE" w14:textId="77777777" w:rsidR="00472AFD" w:rsidRPr="0035186D" w:rsidRDefault="00472AFD" w:rsidP="00742F0E">
      <w:pPr>
        <w:pStyle w:val="Ttulo1"/>
        <w:tabs>
          <w:tab w:val="left" w:pos="441"/>
          <w:tab w:val="left" w:pos="442"/>
          <w:tab w:val="left" w:pos="704"/>
        </w:tabs>
        <w:spacing w:before="1"/>
        <w:ind w:left="0" w:firstLine="0"/>
        <w:rPr>
          <w:sz w:val="22"/>
          <w:szCs w:val="22"/>
        </w:rPr>
      </w:pPr>
    </w:p>
    <w:p w14:paraId="4F0EEE08" w14:textId="77777777" w:rsidR="006E68B7" w:rsidRPr="00387FBF" w:rsidRDefault="00742F0E" w:rsidP="006E68B7">
      <w:pPr>
        <w:pStyle w:val="Ttulo1"/>
        <w:tabs>
          <w:tab w:val="left" w:pos="441"/>
          <w:tab w:val="left" w:pos="442"/>
          <w:tab w:val="left" w:pos="704"/>
        </w:tabs>
        <w:spacing w:before="1"/>
      </w:pPr>
      <w:r w:rsidRPr="00387FBF">
        <w:t xml:space="preserve">3.4.1 </w:t>
      </w:r>
      <w:r w:rsidR="002C6562" w:rsidRPr="00387FBF">
        <w:t xml:space="preserve">Current Climate scenario </w:t>
      </w:r>
    </w:p>
    <w:p w14:paraId="0F9463AA" w14:textId="2237BB08" w:rsidR="003A163C" w:rsidRPr="00387FBF" w:rsidRDefault="003A163C" w:rsidP="006E68B7">
      <w:pPr>
        <w:pStyle w:val="Ttulo1"/>
        <w:tabs>
          <w:tab w:val="left" w:pos="441"/>
          <w:tab w:val="left" w:pos="442"/>
          <w:tab w:val="left" w:pos="704"/>
        </w:tabs>
        <w:spacing w:before="1"/>
        <w:rPr>
          <w:sz w:val="16"/>
          <w:szCs w:val="16"/>
        </w:rPr>
      </w:pPr>
      <w:r w:rsidRPr="00387FBF">
        <w:rPr>
          <w:sz w:val="16"/>
          <w:szCs w:val="16"/>
        </w:rPr>
        <w:t xml:space="preserve"> </w:t>
      </w:r>
    </w:p>
    <w:p w14:paraId="4F5F0491" w14:textId="5229427E" w:rsidR="00742F0E" w:rsidRPr="00387FBF" w:rsidRDefault="00742F0E" w:rsidP="00742F0E">
      <w:pPr>
        <w:pStyle w:val="Ttulo1"/>
        <w:tabs>
          <w:tab w:val="left" w:pos="441"/>
          <w:tab w:val="left" w:pos="442"/>
          <w:tab w:val="left" w:pos="704"/>
        </w:tabs>
        <w:spacing w:before="1"/>
        <w:rPr>
          <w:b w:val="0"/>
          <w:bCs w:val="0"/>
          <w:sz w:val="16"/>
          <w:szCs w:val="16"/>
        </w:rPr>
      </w:pPr>
      <w:r w:rsidRPr="00387FBF">
        <w:rPr>
          <w:b w:val="0"/>
          <w:bCs w:val="0"/>
          <w:sz w:val="16"/>
          <w:szCs w:val="16"/>
        </w:rPr>
        <w:t>In the current climate scenario, the priority natural region in Ecuador for the conservation of vipers, based on</w:t>
      </w:r>
      <w:r w:rsidR="006E68B7" w:rsidRPr="00387FBF">
        <w:rPr>
          <w:b w:val="0"/>
          <w:bCs w:val="0"/>
          <w:sz w:val="16"/>
          <w:szCs w:val="16"/>
        </w:rPr>
        <w:t xml:space="preserve"> cumulative </w:t>
      </w:r>
      <w:r w:rsidRPr="00387FBF">
        <w:rPr>
          <w:b w:val="0"/>
          <w:bCs w:val="0"/>
          <w:sz w:val="16"/>
          <w:szCs w:val="16"/>
        </w:rPr>
        <w:t xml:space="preserve"> richness, is the Eastern Montane (E.M) region. This region contains the highest number of species within its area, with a total of nine, followed closely by three other natural regions that each contain eight species: Amazon (A), Andean Shrub (A.S), and Eastern Foothill (E.F). It is not surprising that the natural regions with the lowest species richness, with a total of five species, are the Dry Forest (D.F) and Paramo (P) regions. </w:t>
      </w:r>
      <w:r w:rsidR="00536B2D" w:rsidRPr="00387FBF">
        <w:rPr>
          <w:b w:val="0"/>
          <w:bCs w:val="0"/>
          <w:sz w:val="16"/>
          <w:szCs w:val="16"/>
        </w:rPr>
        <w:t xml:space="preserve">Given that </w:t>
      </w:r>
      <w:r w:rsidRPr="00387FBF">
        <w:rPr>
          <w:b w:val="0"/>
          <w:bCs w:val="0"/>
          <w:sz w:val="16"/>
          <w:szCs w:val="16"/>
        </w:rPr>
        <w:t>Not many ectothermic animals can adapt to the low temperatures and dry weather that characterize these regions</w:t>
      </w:r>
      <w:r w:rsidR="00536B2D" w:rsidRPr="00387FBF">
        <w:rPr>
          <w:b w:val="0"/>
          <w:bCs w:val="0"/>
          <w:sz w:val="16"/>
          <w:szCs w:val="16"/>
        </w:rPr>
        <w:t xml:space="preserve"> </w:t>
      </w:r>
      <w:r w:rsidRPr="00387FBF">
        <w:rPr>
          <w:b w:val="0"/>
          <w:bCs w:val="0"/>
          <w:sz w:val="16"/>
          <w:szCs w:val="16"/>
        </w:rPr>
        <w:t xml:space="preserve"> </w:t>
      </w:r>
      <w:r w:rsidR="00536B2D" w:rsidRPr="00387FBF">
        <w:rPr>
          <w:b w:val="0"/>
          <w:bCs w:val="0"/>
          <w:sz w:val="16"/>
          <w:szCs w:val="16"/>
        </w:rPr>
        <w:t>.</w:t>
      </w:r>
      <w:r w:rsidRPr="00387FBF">
        <w:rPr>
          <w:b w:val="0"/>
          <w:bCs w:val="0"/>
          <w:sz w:val="16"/>
          <w:szCs w:val="16"/>
        </w:rPr>
        <w:t xml:space="preserve">For more information see </w:t>
      </w:r>
      <w:r w:rsidRPr="00387FBF">
        <w:rPr>
          <w:b w:val="0"/>
          <w:bCs w:val="0"/>
          <w:color w:val="9BBB59" w:themeColor="accent3"/>
          <w:sz w:val="16"/>
          <w:szCs w:val="16"/>
        </w:rPr>
        <w:t>figure</w:t>
      </w:r>
      <w:r w:rsidR="00387FBF">
        <w:rPr>
          <w:b w:val="0"/>
          <w:bCs w:val="0"/>
          <w:color w:val="9BBB59" w:themeColor="accent3"/>
          <w:sz w:val="16"/>
          <w:szCs w:val="16"/>
        </w:rPr>
        <w:t xml:space="preserve"> 11</w:t>
      </w:r>
    </w:p>
    <w:p w14:paraId="0D3935FD" w14:textId="27F573DF" w:rsidR="00742F0E" w:rsidRPr="008826FA" w:rsidRDefault="00742F0E" w:rsidP="008826FA">
      <w:pPr>
        <w:pStyle w:val="Ttulo1"/>
        <w:tabs>
          <w:tab w:val="left" w:pos="441"/>
          <w:tab w:val="left" w:pos="442"/>
          <w:tab w:val="left" w:pos="704"/>
        </w:tabs>
        <w:spacing w:before="1"/>
        <w:rPr>
          <w:b w:val="0"/>
          <w:bCs w:val="0"/>
          <w:sz w:val="22"/>
          <w:szCs w:val="22"/>
        </w:rPr>
      </w:pPr>
      <w:r w:rsidRPr="0035186D">
        <w:rPr>
          <w:noProof/>
        </w:rPr>
        <w:lastRenderedPageBreak/>
        <w:drawing>
          <wp:inline distT="0" distB="0" distL="0" distR="0" wp14:anchorId="6DBEA794" wp14:editId="5D15CA0E">
            <wp:extent cx="2756389" cy="2464401"/>
            <wp:effectExtent l="133350" t="114300" r="120650" b="16510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4576" cy="247172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C9C25C9" w14:textId="5CD511A7" w:rsidR="002F6676" w:rsidRDefault="00742F0E" w:rsidP="002F6676">
      <w:pPr>
        <w:pStyle w:val="Ttulo1"/>
        <w:tabs>
          <w:tab w:val="left" w:pos="441"/>
          <w:tab w:val="left" w:pos="442"/>
          <w:tab w:val="left" w:pos="704"/>
        </w:tabs>
        <w:spacing w:before="1"/>
        <w:ind w:left="111" w:firstLine="0"/>
        <w:rPr>
          <w:b w:val="0"/>
          <w:bCs w:val="0"/>
          <w:color w:val="000000" w:themeColor="text1"/>
          <w:sz w:val="16"/>
          <w:szCs w:val="16"/>
        </w:rPr>
      </w:pPr>
      <w:r w:rsidRPr="008826FA">
        <w:rPr>
          <w:color w:val="636466"/>
          <w:spacing w:val="11"/>
          <w:sz w:val="16"/>
          <w:szCs w:val="16"/>
        </w:rPr>
        <w:t xml:space="preserve">FI </w:t>
      </w:r>
      <w:r w:rsidRPr="008826FA">
        <w:rPr>
          <w:color w:val="636466"/>
          <w:sz w:val="16"/>
          <w:szCs w:val="16"/>
        </w:rPr>
        <w:t>G U R E</w:t>
      </w:r>
      <w:r w:rsidR="00BA7F8D" w:rsidRPr="008826FA">
        <w:rPr>
          <w:color w:val="636466"/>
          <w:spacing w:val="1"/>
          <w:sz w:val="16"/>
          <w:szCs w:val="16"/>
        </w:rPr>
        <w:t xml:space="preserve"> </w:t>
      </w:r>
      <w:r w:rsidR="00387FBF">
        <w:rPr>
          <w:color w:val="636466"/>
          <w:spacing w:val="1"/>
          <w:sz w:val="16"/>
          <w:szCs w:val="16"/>
        </w:rPr>
        <w:t>12</w:t>
      </w:r>
      <w:r w:rsidR="00BE7F28" w:rsidRPr="008826FA">
        <w:rPr>
          <w:sz w:val="16"/>
          <w:szCs w:val="16"/>
        </w:rPr>
        <w:t xml:space="preserve">  </w:t>
      </w:r>
      <w:r w:rsidR="00101E5B" w:rsidRPr="008826FA">
        <w:rPr>
          <w:b w:val="0"/>
          <w:bCs w:val="0"/>
          <w:sz w:val="16"/>
          <w:szCs w:val="16"/>
        </w:rPr>
        <w:t xml:space="preserve">Cumulative </w:t>
      </w:r>
      <w:r w:rsidR="00BE7F28" w:rsidRPr="008826FA">
        <w:rPr>
          <w:b w:val="0"/>
          <w:bCs w:val="0"/>
          <w:spacing w:val="1"/>
          <w:sz w:val="16"/>
          <w:szCs w:val="16"/>
        </w:rPr>
        <w:t>sp</w:t>
      </w:r>
      <w:r w:rsidR="00101E5B" w:rsidRPr="008826FA">
        <w:rPr>
          <w:b w:val="0"/>
          <w:bCs w:val="0"/>
          <w:spacing w:val="1"/>
          <w:sz w:val="16"/>
          <w:szCs w:val="16"/>
        </w:rPr>
        <w:t>e</w:t>
      </w:r>
      <w:r w:rsidR="00BE7F28" w:rsidRPr="008826FA">
        <w:rPr>
          <w:b w:val="0"/>
          <w:bCs w:val="0"/>
          <w:spacing w:val="1"/>
          <w:sz w:val="16"/>
          <w:szCs w:val="16"/>
        </w:rPr>
        <w:t xml:space="preserve">cies  </w:t>
      </w:r>
      <w:r w:rsidR="0035186D" w:rsidRPr="008826FA">
        <w:rPr>
          <w:b w:val="0"/>
          <w:bCs w:val="0"/>
          <w:spacing w:val="1"/>
          <w:sz w:val="16"/>
          <w:szCs w:val="16"/>
        </w:rPr>
        <w:t>Richness</w:t>
      </w:r>
      <w:r w:rsidR="00BE7F28" w:rsidRPr="008826FA">
        <w:rPr>
          <w:b w:val="0"/>
          <w:bCs w:val="0"/>
          <w:spacing w:val="1"/>
          <w:sz w:val="16"/>
          <w:szCs w:val="16"/>
        </w:rPr>
        <w:t xml:space="preserve"> in </w:t>
      </w:r>
      <w:r w:rsidR="0035186D" w:rsidRPr="008826FA">
        <w:rPr>
          <w:b w:val="0"/>
          <w:bCs w:val="0"/>
          <w:spacing w:val="1"/>
          <w:sz w:val="16"/>
          <w:szCs w:val="16"/>
        </w:rPr>
        <w:t>Ecuador’s</w:t>
      </w:r>
      <w:r w:rsidR="00BE7F28" w:rsidRPr="008826FA">
        <w:rPr>
          <w:b w:val="0"/>
          <w:bCs w:val="0"/>
          <w:spacing w:val="1"/>
          <w:sz w:val="16"/>
          <w:szCs w:val="16"/>
        </w:rPr>
        <w:t xml:space="preserve"> natural regions</w:t>
      </w:r>
      <w:r w:rsidR="00101E5B" w:rsidRPr="008826FA">
        <w:rPr>
          <w:b w:val="0"/>
          <w:bCs w:val="0"/>
          <w:spacing w:val="1"/>
          <w:sz w:val="16"/>
          <w:szCs w:val="16"/>
        </w:rPr>
        <w:t xml:space="preserve"> in current climate scenario</w:t>
      </w:r>
      <w:r w:rsidR="00BE7F28" w:rsidRPr="008826FA">
        <w:rPr>
          <w:color w:val="636466"/>
          <w:spacing w:val="1"/>
          <w:sz w:val="16"/>
          <w:szCs w:val="16"/>
        </w:rPr>
        <w:t>.</w:t>
      </w:r>
      <w:r w:rsidRPr="008826FA">
        <w:rPr>
          <w:sz w:val="16"/>
          <w:szCs w:val="16"/>
        </w:rPr>
        <w:t xml:space="preserve"> </w:t>
      </w:r>
      <w:r w:rsidR="002F6676" w:rsidRPr="008826FA">
        <w:rPr>
          <w:sz w:val="16"/>
          <w:szCs w:val="16"/>
        </w:rPr>
        <w:t xml:space="preserve"> </w:t>
      </w:r>
      <w:r w:rsidR="002F6676" w:rsidRPr="008826FA">
        <w:rPr>
          <w:b w:val="0"/>
          <w:bCs w:val="0"/>
          <w:color w:val="000000" w:themeColor="text1"/>
          <w:sz w:val="16"/>
          <w:szCs w:val="16"/>
        </w:rPr>
        <w:t>(the abbreviations for the different natural regions of Ecuador are as follows: A for Amazon, A.S for Andean shrub, C.T.R for Choco Andean forest, D.F for deciduous forest, DS for Dry shrub, E.F for eastern foothill, E.M for eastern Montane, P for paramo, W.F for Western Foothill, and W.M for western montane.)</w:t>
      </w:r>
    </w:p>
    <w:p w14:paraId="3FC5BE77" w14:textId="77777777" w:rsidR="008826FA" w:rsidRPr="008826FA" w:rsidRDefault="008826FA" w:rsidP="002F6676">
      <w:pPr>
        <w:pStyle w:val="Ttulo1"/>
        <w:tabs>
          <w:tab w:val="left" w:pos="441"/>
          <w:tab w:val="left" w:pos="442"/>
          <w:tab w:val="left" w:pos="704"/>
        </w:tabs>
        <w:spacing w:before="1"/>
        <w:ind w:left="111" w:firstLine="0"/>
        <w:rPr>
          <w:b w:val="0"/>
          <w:bCs w:val="0"/>
          <w:color w:val="000000" w:themeColor="text1"/>
          <w:sz w:val="16"/>
          <w:szCs w:val="16"/>
        </w:rPr>
      </w:pPr>
    </w:p>
    <w:p w14:paraId="2E44CF9E" w14:textId="38A81045" w:rsidR="002F6676" w:rsidRPr="008826FA" w:rsidRDefault="00006226" w:rsidP="008826FA">
      <w:pPr>
        <w:pStyle w:val="Ttulo1"/>
        <w:tabs>
          <w:tab w:val="left" w:pos="441"/>
          <w:tab w:val="left" w:pos="442"/>
          <w:tab w:val="left" w:pos="704"/>
        </w:tabs>
        <w:spacing w:before="1"/>
        <w:rPr>
          <w:b w:val="0"/>
          <w:bCs w:val="0"/>
          <w:sz w:val="16"/>
          <w:szCs w:val="16"/>
        </w:rPr>
      </w:pPr>
      <w:r w:rsidRPr="008826FA">
        <w:rPr>
          <w:color w:val="636466"/>
          <w:sz w:val="16"/>
          <w:szCs w:val="16"/>
        </w:rPr>
        <w:t>TA</w:t>
      </w:r>
      <w:r w:rsidRPr="008826FA">
        <w:rPr>
          <w:color w:val="636466"/>
          <w:spacing w:val="-21"/>
          <w:sz w:val="16"/>
          <w:szCs w:val="16"/>
        </w:rPr>
        <w:t xml:space="preserve"> </w:t>
      </w:r>
      <w:r w:rsidRPr="008826FA">
        <w:rPr>
          <w:color w:val="636466"/>
          <w:sz w:val="16"/>
          <w:szCs w:val="16"/>
        </w:rPr>
        <w:t>B</w:t>
      </w:r>
      <w:r w:rsidRPr="008826FA">
        <w:rPr>
          <w:color w:val="636466"/>
          <w:spacing w:val="-21"/>
          <w:sz w:val="16"/>
          <w:szCs w:val="16"/>
        </w:rPr>
        <w:t xml:space="preserve"> </w:t>
      </w:r>
      <w:r w:rsidRPr="008826FA">
        <w:rPr>
          <w:color w:val="636466"/>
          <w:sz w:val="16"/>
          <w:szCs w:val="16"/>
        </w:rPr>
        <w:t>L</w:t>
      </w:r>
      <w:r w:rsidRPr="008826FA">
        <w:rPr>
          <w:color w:val="636466"/>
          <w:spacing w:val="-23"/>
          <w:sz w:val="16"/>
          <w:szCs w:val="16"/>
        </w:rPr>
        <w:t xml:space="preserve"> </w:t>
      </w:r>
      <w:r w:rsidRPr="008826FA">
        <w:rPr>
          <w:color w:val="636466"/>
          <w:sz w:val="16"/>
          <w:szCs w:val="16"/>
        </w:rPr>
        <w:t>E</w:t>
      </w:r>
      <w:r w:rsidRPr="008826FA">
        <w:rPr>
          <w:color w:val="636466"/>
          <w:spacing w:val="41"/>
          <w:sz w:val="16"/>
          <w:szCs w:val="16"/>
        </w:rPr>
        <w:t xml:space="preserve"> </w:t>
      </w:r>
      <w:r w:rsidRPr="008826FA">
        <w:rPr>
          <w:color w:val="636466"/>
          <w:sz w:val="16"/>
          <w:szCs w:val="16"/>
        </w:rPr>
        <w:t>1</w:t>
      </w:r>
      <w:r w:rsidR="00D469A4" w:rsidRPr="008826FA">
        <w:rPr>
          <w:sz w:val="16"/>
          <w:szCs w:val="16"/>
        </w:rPr>
        <w:t xml:space="preserve">. </w:t>
      </w:r>
      <w:r w:rsidR="00D469A4" w:rsidRPr="008826FA">
        <w:rPr>
          <w:b w:val="0"/>
          <w:bCs w:val="0"/>
          <w:sz w:val="16"/>
          <w:szCs w:val="16"/>
        </w:rPr>
        <w:t xml:space="preserve">Ecological niche area </w:t>
      </w:r>
      <w:r w:rsidRPr="008826FA">
        <w:rPr>
          <w:b w:val="0"/>
          <w:bCs w:val="0"/>
          <w:sz w:val="16"/>
          <w:szCs w:val="16"/>
        </w:rPr>
        <w:t>(Km2)</w:t>
      </w:r>
      <w:r w:rsidR="005713C0">
        <w:rPr>
          <w:b w:val="0"/>
          <w:bCs w:val="0"/>
          <w:sz w:val="16"/>
          <w:szCs w:val="16"/>
        </w:rPr>
        <w:t xml:space="preserve"> </w:t>
      </w:r>
      <w:r w:rsidR="00D469A4" w:rsidRPr="008826FA">
        <w:rPr>
          <w:b w:val="0"/>
          <w:bCs w:val="0"/>
          <w:sz w:val="16"/>
          <w:szCs w:val="16"/>
        </w:rPr>
        <w:t xml:space="preserve">per natural region </w:t>
      </w:r>
      <w:r w:rsidR="00663953">
        <w:rPr>
          <w:b w:val="0"/>
          <w:bCs w:val="0"/>
          <w:sz w:val="16"/>
          <w:szCs w:val="16"/>
        </w:rPr>
        <w:t xml:space="preserve">in current climate scenario </w:t>
      </w:r>
      <w:r w:rsidR="003E04CD" w:rsidRPr="008826FA">
        <w:rPr>
          <w:b w:val="0"/>
          <w:bCs w:val="0"/>
          <w:sz w:val="16"/>
          <w:szCs w:val="16"/>
        </w:rPr>
        <w:t xml:space="preserve"> </w:t>
      </w:r>
    </w:p>
    <w:p w14:paraId="189C59BC" w14:textId="5E136E4D" w:rsidR="008826FA" w:rsidRDefault="005713C0" w:rsidP="008826FA">
      <w:pPr>
        <w:pStyle w:val="Ttulo1"/>
        <w:tabs>
          <w:tab w:val="left" w:pos="441"/>
          <w:tab w:val="left" w:pos="442"/>
          <w:tab w:val="left" w:pos="704"/>
        </w:tabs>
        <w:spacing w:before="1"/>
        <w:rPr>
          <w:b w:val="0"/>
          <w:bCs w:val="0"/>
          <w:sz w:val="16"/>
          <w:szCs w:val="16"/>
        </w:rPr>
      </w:pPr>
      <w:r w:rsidRPr="005713C0">
        <w:rPr>
          <w:b w:val="0"/>
          <w:bCs w:val="0"/>
          <w:noProof/>
          <w:sz w:val="16"/>
          <w:szCs w:val="16"/>
        </w:rPr>
        <w:drawing>
          <wp:inline distT="0" distB="0" distL="0" distR="0" wp14:anchorId="2A7B55FE" wp14:editId="26F96273">
            <wp:extent cx="3112477" cy="2438400"/>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33338" cy="2454743"/>
                    </a:xfrm>
                    <a:prstGeom prst="rect">
                      <a:avLst/>
                    </a:prstGeom>
                  </pic:spPr>
                </pic:pic>
              </a:graphicData>
            </a:graphic>
          </wp:inline>
        </w:drawing>
      </w:r>
    </w:p>
    <w:p w14:paraId="3A9308CD" w14:textId="77777777" w:rsidR="008826FA" w:rsidRPr="008826FA" w:rsidRDefault="008826FA" w:rsidP="008826FA">
      <w:pPr>
        <w:pStyle w:val="Ttulo1"/>
        <w:tabs>
          <w:tab w:val="left" w:pos="441"/>
          <w:tab w:val="left" w:pos="442"/>
          <w:tab w:val="left" w:pos="704"/>
        </w:tabs>
        <w:spacing w:before="1"/>
        <w:rPr>
          <w:b w:val="0"/>
          <w:bCs w:val="0"/>
          <w:sz w:val="16"/>
          <w:szCs w:val="16"/>
        </w:rPr>
      </w:pPr>
    </w:p>
    <w:p w14:paraId="741C34E4" w14:textId="66C5CDA6" w:rsidR="002F6676" w:rsidRPr="0035186D" w:rsidRDefault="002F6676" w:rsidP="00742F0E">
      <w:pPr>
        <w:pStyle w:val="Ttulo1"/>
        <w:tabs>
          <w:tab w:val="left" w:pos="441"/>
          <w:tab w:val="left" w:pos="442"/>
          <w:tab w:val="left" w:pos="704"/>
        </w:tabs>
        <w:spacing w:before="1"/>
        <w:rPr>
          <w:b w:val="0"/>
          <w:bCs w:val="0"/>
          <w:sz w:val="22"/>
          <w:szCs w:val="22"/>
        </w:rPr>
      </w:pPr>
    </w:p>
    <w:p w14:paraId="2FF4F318" w14:textId="196CAC8E" w:rsidR="007576AD" w:rsidRPr="00387FBF" w:rsidRDefault="00746853" w:rsidP="00742F0E">
      <w:pPr>
        <w:pStyle w:val="Ttulo1"/>
        <w:tabs>
          <w:tab w:val="left" w:pos="441"/>
          <w:tab w:val="left" w:pos="442"/>
          <w:tab w:val="left" w:pos="704"/>
        </w:tabs>
        <w:spacing w:before="1"/>
        <w:rPr>
          <w:b w:val="0"/>
          <w:bCs w:val="0"/>
          <w:color w:val="231F20"/>
          <w:w w:val="90"/>
          <w:sz w:val="16"/>
          <w:szCs w:val="16"/>
        </w:rPr>
      </w:pPr>
      <w:r w:rsidRPr="00387FBF">
        <w:rPr>
          <w:b w:val="0"/>
          <w:bCs w:val="0"/>
          <w:color w:val="231F20"/>
          <w:w w:val="90"/>
          <w:sz w:val="16"/>
          <w:szCs w:val="16"/>
        </w:rPr>
        <w:t xml:space="preserve">According to our analysis of endemism, the top priority natural region for conservation in Ecuador is the deciduous forest. This region contains a significant portion (37.23%) of the ecological niche of the endemic species </w:t>
      </w:r>
      <w:proofErr w:type="spellStart"/>
      <w:r w:rsidRPr="00387FBF">
        <w:rPr>
          <w:b w:val="0"/>
          <w:bCs w:val="0"/>
          <w:i/>
          <w:iCs/>
          <w:color w:val="231F20"/>
          <w:w w:val="90"/>
          <w:sz w:val="16"/>
          <w:szCs w:val="16"/>
        </w:rPr>
        <w:t>Porthidium</w:t>
      </w:r>
      <w:proofErr w:type="spellEnd"/>
      <w:r w:rsidRPr="00387FBF">
        <w:rPr>
          <w:b w:val="0"/>
          <w:bCs w:val="0"/>
          <w:i/>
          <w:iCs/>
          <w:color w:val="231F20"/>
          <w:w w:val="90"/>
          <w:sz w:val="16"/>
          <w:szCs w:val="16"/>
        </w:rPr>
        <w:t xml:space="preserve"> </w:t>
      </w:r>
      <w:proofErr w:type="spellStart"/>
      <w:r w:rsidRPr="00387FBF">
        <w:rPr>
          <w:b w:val="0"/>
          <w:bCs w:val="0"/>
          <w:i/>
          <w:iCs/>
          <w:color w:val="231F20"/>
          <w:w w:val="90"/>
          <w:sz w:val="16"/>
          <w:szCs w:val="16"/>
        </w:rPr>
        <w:t>arcoase</w:t>
      </w:r>
      <w:proofErr w:type="spellEnd"/>
      <w:r w:rsidRPr="00387FBF">
        <w:rPr>
          <w:b w:val="0"/>
          <w:bCs w:val="0"/>
          <w:color w:val="231F20"/>
          <w:w w:val="90"/>
          <w:sz w:val="16"/>
          <w:szCs w:val="16"/>
        </w:rPr>
        <w:t>, covering an area of 1887 km². The Dry shrub region is a close second, covering 35.55% of its niche .</w:t>
      </w:r>
    </w:p>
    <w:p w14:paraId="0C0994AD" w14:textId="77777777" w:rsidR="00746853" w:rsidRPr="00387FBF" w:rsidRDefault="00746853" w:rsidP="00742F0E">
      <w:pPr>
        <w:pStyle w:val="Ttulo1"/>
        <w:tabs>
          <w:tab w:val="left" w:pos="441"/>
          <w:tab w:val="left" w:pos="442"/>
          <w:tab w:val="left" w:pos="704"/>
        </w:tabs>
        <w:spacing w:before="1"/>
        <w:rPr>
          <w:b w:val="0"/>
          <w:bCs w:val="0"/>
          <w:color w:val="231F20"/>
          <w:w w:val="90"/>
          <w:sz w:val="16"/>
          <w:szCs w:val="16"/>
        </w:rPr>
      </w:pPr>
    </w:p>
    <w:p w14:paraId="69EDC350" w14:textId="443B9C03" w:rsidR="003A163C" w:rsidRPr="00387FBF" w:rsidRDefault="00472AFD" w:rsidP="00387FBF">
      <w:pPr>
        <w:pStyle w:val="Ttulo1"/>
        <w:tabs>
          <w:tab w:val="left" w:pos="441"/>
          <w:tab w:val="left" w:pos="442"/>
          <w:tab w:val="left" w:pos="704"/>
        </w:tabs>
        <w:spacing w:before="1"/>
        <w:rPr>
          <w:b w:val="0"/>
          <w:bCs w:val="0"/>
          <w:sz w:val="22"/>
          <w:szCs w:val="22"/>
        </w:rPr>
      </w:pPr>
      <w:r w:rsidRPr="00387FBF">
        <w:rPr>
          <w:b w:val="0"/>
          <w:bCs w:val="0"/>
          <w:sz w:val="16"/>
          <w:szCs w:val="16"/>
        </w:rPr>
        <w:t xml:space="preserve">Based on the distribution of threatened species, </w:t>
      </w:r>
      <w:r w:rsidR="00746853" w:rsidRPr="00387FBF">
        <w:rPr>
          <w:b w:val="0"/>
          <w:bCs w:val="0"/>
          <w:sz w:val="16"/>
          <w:szCs w:val="16"/>
        </w:rPr>
        <w:t xml:space="preserve">According to our analysis, the Western Foothill region (33.39% of niche) is the priority natural region for conserving the </w:t>
      </w:r>
      <w:proofErr w:type="spellStart"/>
      <w:r w:rsidR="00746853" w:rsidRPr="00387FBF">
        <w:rPr>
          <w:b w:val="0"/>
          <w:bCs w:val="0"/>
          <w:i/>
          <w:iCs/>
          <w:sz w:val="16"/>
          <w:szCs w:val="16"/>
        </w:rPr>
        <w:t>Botrhocophias</w:t>
      </w:r>
      <w:proofErr w:type="spellEnd"/>
      <w:r w:rsidR="00746853" w:rsidRPr="00387FBF">
        <w:rPr>
          <w:b w:val="0"/>
          <w:bCs w:val="0"/>
          <w:i/>
          <w:iCs/>
          <w:sz w:val="16"/>
          <w:szCs w:val="16"/>
        </w:rPr>
        <w:t xml:space="preserve"> </w:t>
      </w:r>
      <w:proofErr w:type="spellStart"/>
      <w:r w:rsidR="00746853" w:rsidRPr="00387FBF">
        <w:rPr>
          <w:b w:val="0"/>
          <w:bCs w:val="0"/>
          <w:i/>
          <w:iCs/>
          <w:sz w:val="16"/>
          <w:szCs w:val="16"/>
        </w:rPr>
        <w:t>campbel</w:t>
      </w:r>
      <w:r w:rsidR="00387FBF" w:rsidRPr="00387FBF">
        <w:rPr>
          <w:b w:val="0"/>
          <w:bCs w:val="0"/>
          <w:i/>
          <w:iCs/>
          <w:sz w:val="16"/>
          <w:szCs w:val="16"/>
        </w:rPr>
        <w:t>li</w:t>
      </w:r>
      <w:proofErr w:type="spellEnd"/>
      <w:r w:rsidR="00746853" w:rsidRPr="00387FBF">
        <w:rPr>
          <w:b w:val="0"/>
          <w:bCs w:val="0"/>
          <w:sz w:val="16"/>
          <w:szCs w:val="16"/>
        </w:rPr>
        <w:t xml:space="preserve"> (VU) species. For the </w:t>
      </w:r>
      <w:proofErr w:type="spellStart"/>
      <w:r w:rsidR="00746853" w:rsidRPr="00387FBF">
        <w:rPr>
          <w:b w:val="0"/>
          <w:bCs w:val="0"/>
          <w:i/>
          <w:iCs/>
          <w:sz w:val="16"/>
          <w:szCs w:val="16"/>
        </w:rPr>
        <w:t>Bothrops</w:t>
      </w:r>
      <w:proofErr w:type="spellEnd"/>
      <w:r w:rsidR="00746853" w:rsidRPr="00387FBF">
        <w:rPr>
          <w:b w:val="0"/>
          <w:bCs w:val="0"/>
          <w:i/>
          <w:iCs/>
          <w:sz w:val="16"/>
          <w:szCs w:val="16"/>
        </w:rPr>
        <w:t xml:space="preserve"> </w:t>
      </w:r>
      <w:proofErr w:type="spellStart"/>
      <w:r w:rsidR="00746853" w:rsidRPr="00387FBF">
        <w:rPr>
          <w:b w:val="0"/>
          <w:bCs w:val="0"/>
          <w:i/>
          <w:iCs/>
          <w:sz w:val="16"/>
          <w:szCs w:val="16"/>
        </w:rPr>
        <w:t>osbornei</w:t>
      </w:r>
      <w:proofErr w:type="spellEnd"/>
      <w:r w:rsidR="00746853" w:rsidRPr="00387FBF">
        <w:rPr>
          <w:b w:val="0"/>
          <w:bCs w:val="0"/>
          <w:sz w:val="16"/>
          <w:szCs w:val="16"/>
        </w:rPr>
        <w:t xml:space="preserve"> (VU), the Western Montane region (37.23% of niche) is the most important region. The </w:t>
      </w:r>
      <w:proofErr w:type="spellStart"/>
      <w:r w:rsidR="00746853" w:rsidRPr="00387FBF">
        <w:rPr>
          <w:b w:val="0"/>
          <w:bCs w:val="0"/>
          <w:i/>
          <w:iCs/>
          <w:sz w:val="16"/>
          <w:szCs w:val="16"/>
        </w:rPr>
        <w:t>Bothrops</w:t>
      </w:r>
      <w:proofErr w:type="spellEnd"/>
      <w:r w:rsidR="00746853" w:rsidRPr="00387FBF">
        <w:rPr>
          <w:b w:val="0"/>
          <w:bCs w:val="0"/>
          <w:i/>
          <w:iCs/>
          <w:sz w:val="16"/>
          <w:szCs w:val="16"/>
        </w:rPr>
        <w:t xml:space="preserve"> </w:t>
      </w:r>
      <w:proofErr w:type="spellStart"/>
      <w:r w:rsidR="00746853" w:rsidRPr="00387FBF">
        <w:rPr>
          <w:b w:val="0"/>
          <w:bCs w:val="0"/>
          <w:i/>
          <w:iCs/>
          <w:sz w:val="16"/>
          <w:szCs w:val="16"/>
        </w:rPr>
        <w:t>Lojanus</w:t>
      </w:r>
      <w:proofErr w:type="spellEnd"/>
      <w:r w:rsidR="00746853" w:rsidRPr="00387FBF">
        <w:rPr>
          <w:b w:val="0"/>
          <w:bCs w:val="0"/>
          <w:sz w:val="16"/>
          <w:szCs w:val="16"/>
        </w:rPr>
        <w:t xml:space="preserve"> (VU) species is best conserved in the Eastern Montane region, while the deciduous forest region (37.23% of niche) is the top priority for conserving the </w:t>
      </w:r>
      <w:proofErr w:type="spellStart"/>
      <w:r w:rsidR="00746853" w:rsidRPr="00387FBF">
        <w:rPr>
          <w:b w:val="0"/>
          <w:bCs w:val="0"/>
          <w:sz w:val="16"/>
          <w:szCs w:val="16"/>
        </w:rPr>
        <w:t>Porthidium</w:t>
      </w:r>
      <w:proofErr w:type="spellEnd"/>
      <w:r w:rsidR="00746853" w:rsidRPr="00387FBF">
        <w:rPr>
          <w:b w:val="0"/>
          <w:bCs w:val="0"/>
          <w:sz w:val="16"/>
          <w:szCs w:val="16"/>
        </w:rPr>
        <w:t xml:space="preserve"> </w:t>
      </w:r>
      <w:proofErr w:type="spellStart"/>
      <w:r w:rsidR="00746853" w:rsidRPr="00387FBF">
        <w:rPr>
          <w:b w:val="0"/>
          <w:bCs w:val="0"/>
          <w:sz w:val="16"/>
          <w:szCs w:val="16"/>
        </w:rPr>
        <w:t>Arcoase</w:t>
      </w:r>
      <w:proofErr w:type="spellEnd"/>
      <w:r w:rsidR="00746853" w:rsidRPr="00387FBF">
        <w:rPr>
          <w:b w:val="0"/>
          <w:bCs w:val="0"/>
          <w:sz w:val="16"/>
          <w:szCs w:val="16"/>
        </w:rPr>
        <w:t xml:space="preserve"> (EN) species.</w:t>
      </w:r>
    </w:p>
    <w:p w14:paraId="033F6751" w14:textId="607B1B28" w:rsidR="00742F0E" w:rsidRPr="00387FBF" w:rsidRDefault="00742F0E" w:rsidP="00742F0E">
      <w:pPr>
        <w:rPr>
          <w:b/>
          <w:bCs/>
          <w:sz w:val="20"/>
          <w:szCs w:val="20"/>
        </w:rPr>
      </w:pPr>
      <w:r w:rsidRPr="00387FBF">
        <w:rPr>
          <w:b/>
          <w:bCs/>
          <w:sz w:val="20"/>
          <w:szCs w:val="20"/>
        </w:rPr>
        <w:t xml:space="preserve">  3.4.2 RCP 4.5 </w:t>
      </w:r>
      <w:proofErr w:type="spellStart"/>
      <w:r w:rsidRPr="00387FBF">
        <w:rPr>
          <w:b/>
          <w:bCs/>
          <w:sz w:val="20"/>
          <w:szCs w:val="20"/>
        </w:rPr>
        <w:t>Cilmate</w:t>
      </w:r>
      <w:proofErr w:type="spellEnd"/>
      <w:r w:rsidRPr="00387FBF">
        <w:rPr>
          <w:b/>
          <w:bCs/>
          <w:sz w:val="20"/>
          <w:szCs w:val="20"/>
        </w:rPr>
        <w:t xml:space="preserve"> change </w:t>
      </w:r>
      <w:proofErr w:type="spellStart"/>
      <w:r w:rsidRPr="00387FBF">
        <w:rPr>
          <w:b/>
          <w:bCs/>
          <w:sz w:val="20"/>
          <w:szCs w:val="20"/>
        </w:rPr>
        <w:t>scneario</w:t>
      </w:r>
      <w:proofErr w:type="spellEnd"/>
      <w:r w:rsidRPr="00387FBF">
        <w:rPr>
          <w:b/>
          <w:bCs/>
          <w:sz w:val="20"/>
          <w:szCs w:val="20"/>
        </w:rPr>
        <w:t xml:space="preserve"> </w:t>
      </w:r>
    </w:p>
    <w:p w14:paraId="6DCDB5E7" w14:textId="77777777" w:rsidR="00462652" w:rsidRPr="0035186D" w:rsidRDefault="00462652" w:rsidP="00742F0E">
      <w:pPr>
        <w:rPr>
          <w:b/>
          <w:bCs/>
        </w:rPr>
      </w:pPr>
    </w:p>
    <w:p w14:paraId="291DA3EE" w14:textId="19EAC5A5" w:rsidR="00462652" w:rsidRPr="00387FBF" w:rsidRDefault="00746853" w:rsidP="00742F0E">
      <w:pPr>
        <w:pStyle w:val="Ttulo1"/>
        <w:tabs>
          <w:tab w:val="left" w:pos="441"/>
          <w:tab w:val="left" w:pos="442"/>
          <w:tab w:val="left" w:pos="704"/>
        </w:tabs>
        <w:spacing w:before="1"/>
        <w:rPr>
          <w:b w:val="0"/>
          <w:bCs w:val="0"/>
          <w:sz w:val="16"/>
          <w:szCs w:val="16"/>
        </w:rPr>
      </w:pPr>
      <w:r w:rsidRPr="00387FBF">
        <w:rPr>
          <w:b w:val="0"/>
          <w:bCs w:val="0"/>
          <w:sz w:val="16"/>
          <w:szCs w:val="16"/>
        </w:rPr>
        <w:t xml:space="preserve">In the RCP 4.5 climate change scenario, eight natural regions have an equal conservation priority based on their species richness as they host three species each. These regions are Amazon (A), Andean Shrub (A.S), Choco Andean Forest (C.T.R), Eastern Foothill (E.F), Eastern Montane (E.M), Paramo (P), Western </w:t>
      </w:r>
      <w:r w:rsidRPr="00387FBF">
        <w:rPr>
          <w:b w:val="0"/>
          <w:bCs w:val="0"/>
          <w:sz w:val="16"/>
          <w:szCs w:val="16"/>
        </w:rPr>
        <w:t>Foothill (W.F), and Western Montane (W.M). However, the Dry Forest (D.F) and Dry Shrub (D.S) regions have the lowest species richness, with only two species each.</w:t>
      </w:r>
      <w:r w:rsidR="00462652" w:rsidRPr="00387FBF">
        <w:rPr>
          <w:b w:val="0"/>
          <w:bCs w:val="0"/>
          <w:sz w:val="16"/>
          <w:szCs w:val="16"/>
        </w:rPr>
        <w:t>.</w:t>
      </w:r>
      <w:r w:rsidR="003A163C" w:rsidRPr="00387FBF">
        <w:rPr>
          <w:b w:val="0"/>
          <w:bCs w:val="0"/>
          <w:sz w:val="16"/>
          <w:szCs w:val="16"/>
        </w:rPr>
        <w:t xml:space="preserve"> </w:t>
      </w:r>
      <w:r w:rsidR="003A163C" w:rsidRPr="00387FBF">
        <w:rPr>
          <w:b w:val="0"/>
          <w:bCs w:val="0"/>
          <w:color w:val="9BBB59" w:themeColor="accent3"/>
          <w:sz w:val="16"/>
          <w:szCs w:val="16"/>
        </w:rPr>
        <w:t xml:space="preserve">See Figure </w:t>
      </w:r>
      <w:r w:rsidR="00387FBF" w:rsidRPr="00387FBF">
        <w:rPr>
          <w:b w:val="0"/>
          <w:bCs w:val="0"/>
          <w:color w:val="9BBB59" w:themeColor="accent3"/>
          <w:sz w:val="16"/>
          <w:szCs w:val="16"/>
        </w:rPr>
        <w:t>13</w:t>
      </w:r>
    </w:p>
    <w:p w14:paraId="326B493F" w14:textId="2AD0D8E5" w:rsidR="00742F0E" w:rsidRPr="0035186D" w:rsidRDefault="00742F0E" w:rsidP="00742F0E">
      <w:pPr>
        <w:pStyle w:val="Ttulo1"/>
        <w:tabs>
          <w:tab w:val="left" w:pos="441"/>
          <w:tab w:val="left" w:pos="442"/>
          <w:tab w:val="left" w:pos="704"/>
        </w:tabs>
        <w:spacing w:before="1"/>
        <w:rPr>
          <w:b w:val="0"/>
          <w:bCs w:val="0"/>
          <w:sz w:val="22"/>
          <w:szCs w:val="22"/>
        </w:rPr>
      </w:pPr>
      <w:r w:rsidRPr="0035186D">
        <w:rPr>
          <w:noProof/>
        </w:rPr>
        <w:drawing>
          <wp:inline distT="0" distB="0" distL="0" distR="0" wp14:anchorId="32368FC7" wp14:editId="68035D34">
            <wp:extent cx="2871665" cy="2736000"/>
            <wp:effectExtent l="0" t="0" r="5080" b="76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71665" cy="2736000"/>
                    </a:xfrm>
                    <a:prstGeom prst="rect">
                      <a:avLst/>
                    </a:prstGeom>
                    <a:noFill/>
                    <a:ln>
                      <a:noFill/>
                    </a:ln>
                  </pic:spPr>
                </pic:pic>
              </a:graphicData>
            </a:graphic>
          </wp:inline>
        </w:drawing>
      </w:r>
    </w:p>
    <w:p w14:paraId="6465C769" w14:textId="5EAD0D2D" w:rsidR="00546B76" w:rsidRDefault="00742F0E" w:rsidP="00387FBF">
      <w:pPr>
        <w:pStyle w:val="Ttulo1"/>
        <w:tabs>
          <w:tab w:val="left" w:pos="441"/>
          <w:tab w:val="left" w:pos="442"/>
          <w:tab w:val="left" w:pos="704"/>
        </w:tabs>
        <w:spacing w:before="1"/>
        <w:rPr>
          <w:b w:val="0"/>
          <w:bCs w:val="0"/>
          <w:sz w:val="16"/>
          <w:szCs w:val="16"/>
        </w:rPr>
      </w:pPr>
      <w:r w:rsidRPr="0035186D">
        <w:rPr>
          <w:color w:val="636466"/>
          <w:spacing w:val="11"/>
          <w:sz w:val="18"/>
          <w:szCs w:val="18"/>
        </w:rPr>
        <w:t xml:space="preserve">        </w:t>
      </w:r>
      <w:r w:rsidRPr="008826FA">
        <w:rPr>
          <w:color w:val="636466"/>
          <w:spacing w:val="11"/>
          <w:sz w:val="16"/>
          <w:szCs w:val="16"/>
        </w:rPr>
        <w:t xml:space="preserve">FI </w:t>
      </w:r>
      <w:r w:rsidRPr="008826FA">
        <w:rPr>
          <w:color w:val="636466"/>
          <w:sz w:val="16"/>
          <w:szCs w:val="16"/>
        </w:rPr>
        <w:t>G U R E</w:t>
      </w:r>
      <w:r w:rsidRPr="008826FA">
        <w:rPr>
          <w:color w:val="636466"/>
          <w:spacing w:val="1"/>
          <w:sz w:val="16"/>
          <w:szCs w:val="16"/>
        </w:rPr>
        <w:t xml:space="preserve"> </w:t>
      </w:r>
      <w:r w:rsidR="00387FBF">
        <w:rPr>
          <w:color w:val="636466"/>
          <w:sz w:val="16"/>
          <w:szCs w:val="16"/>
        </w:rPr>
        <w:t>13</w:t>
      </w:r>
      <w:r w:rsidR="00536B2D" w:rsidRPr="008826FA">
        <w:rPr>
          <w:color w:val="636466"/>
          <w:sz w:val="16"/>
          <w:szCs w:val="16"/>
        </w:rPr>
        <w:t xml:space="preserve"> </w:t>
      </w:r>
      <w:r w:rsidRPr="008826FA">
        <w:rPr>
          <w:sz w:val="16"/>
          <w:szCs w:val="16"/>
        </w:rPr>
        <w:t xml:space="preserve">  </w:t>
      </w:r>
      <w:r w:rsidR="00101E5B" w:rsidRPr="008826FA">
        <w:rPr>
          <w:b w:val="0"/>
          <w:bCs w:val="0"/>
          <w:sz w:val="16"/>
          <w:szCs w:val="16"/>
        </w:rPr>
        <w:t xml:space="preserve">Cumulative species </w:t>
      </w:r>
      <w:r w:rsidR="008826FA" w:rsidRPr="008826FA">
        <w:rPr>
          <w:b w:val="0"/>
          <w:bCs w:val="0"/>
          <w:sz w:val="16"/>
          <w:szCs w:val="16"/>
        </w:rPr>
        <w:t>richness</w:t>
      </w:r>
      <w:r w:rsidR="00101E5B" w:rsidRPr="008826FA">
        <w:rPr>
          <w:b w:val="0"/>
          <w:bCs w:val="0"/>
          <w:sz w:val="16"/>
          <w:szCs w:val="16"/>
        </w:rPr>
        <w:t xml:space="preserve"> per natural </w:t>
      </w:r>
      <w:proofErr w:type="spellStart"/>
      <w:r w:rsidR="00101E5B" w:rsidRPr="008826FA">
        <w:rPr>
          <w:b w:val="0"/>
          <w:bCs w:val="0"/>
          <w:sz w:val="16"/>
          <w:szCs w:val="16"/>
        </w:rPr>
        <w:t>región</w:t>
      </w:r>
      <w:proofErr w:type="spellEnd"/>
      <w:r w:rsidR="00101E5B" w:rsidRPr="008826FA">
        <w:rPr>
          <w:b w:val="0"/>
          <w:bCs w:val="0"/>
          <w:sz w:val="16"/>
          <w:szCs w:val="16"/>
        </w:rPr>
        <w:t xml:space="preserve"> in climate change </w:t>
      </w:r>
      <w:r w:rsidR="008826FA" w:rsidRPr="008826FA">
        <w:rPr>
          <w:b w:val="0"/>
          <w:bCs w:val="0"/>
          <w:sz w:val="16"/>
          <w:szCs w:val="16"/>
        </w:rPr>
        <w:t>scenario</w:t>
      </w:r>
      <w:r w:rsidR="00101E5B" w:rsidRPr="008826FA">
        <w:rPr>
          <w:b w:val="0"/>
          <w:bCs w:val="0"/>
          <w:sz w:val="16"/>
          <w:szCs w:val="16"/>
        </w:rPr>
        <w:t xml:space="preserve"> RCP 4.5</w:t>
      </w:r>
    </w:p>
    <w:p w14:paraId="43DB4CC3" w14:textId="77777777" w:rsidR="00546B76" w:rsidRDefault="00546B76" w:rsidP="00387FBF">
      <w:pPr>
        <w:pStyle w:val="Ttulo1"/>
        <w:tabs>
          <w:tab w:val="left" w:pos="441"/>
          <w:tab w:val="left" w:pos="442"/>
          <w:tab w:val="left" w:pos="704"/>
        </w:tabs>
        <w:spacing w:before="1"/>
        <w:ind w:left="0" w:firstLine="0"/>
        <w:rPr>
          <w:b w:val="0"/>
          <w:bCs w:val="0"/>
          <w:sz w:val="16"/>
          <w:szCs w:val="16"/>
        </w:rPr>
      </w:pPr>
    </w:p>
    <w:p w14:paraId="1866010E" w14:textId="542C08D9" w:rsidR="00663953" w:rsidRDefault="00663953" w:rsidP="00663953">
      <w:pPr>
        <w:pStyle w:val="Ttulo1"/>
        <w:tabs>
          <w:tab w:val="left" w:pos="441"/>
          <w:tab w:val="left" w:pos="442"/>
          <w:tab w:val="left" w:pos="704"/>
        </w:tabs>
        <w:spacing w:before="1"/>
        <w:rPr>
          <w:b w:val="0"/>
          <w:bCs w:val="0"/>
          <w:sz w:val="16"/>
          <w:szCs w:val="16"/>
        </w:rPr>
      </w:pPr>
      <w:r w:rsidRPr="008826FA">
        <w:rPr>
          <w:color w:val="636466"/>
          <w:sz w:val="16"/>
          <w:szCs w:val="16"/>
        </w:rPr>
        <w:t>TA</w:t>
      </w:r>
      <w:r w:rsidRPr="008826FA">
        <w:rPr>
          <w:color w:val="636466"/>
          <w:spacing w:val="-21"/>
          <w:sz w:val="16"/>
          <w:szCs w:val="16"/>
        </w:rPr>
        <w:t xml:space="preserve"> </w:t>
      </w:r>
      <w:r w:rsidRPr="008826FA">
        <w:rPr>
          <w:color w:val="636466"/>
          <w:sz w:val="16"/>
          <w:szCs w:val="16"/>
        </w:rPr>
        <w:t>B</w:t>
      </w:r>
      <w:r w:rsidRPr="008826FA">
        <w:rPr>
          <w:color w:val="636466"/>
          <w:spacing w:val="-21"/>
          <w:sz w:val="16"/>
          <w:szCs w:val="16"/>
        </w:rPr>
        <w:t xml:space="preserve"> </w:t>
      </w:r>
      <w:r w:rsidRPr="008826FA">
        <w:rPr>
          <w:color w:val="636466"/>
          <w:sz w:val="16"/>
          <w:szCs w:val="16"/>
        </w:rPr>
        <w:t>L</w:t>
      </w:r>
      <w:r w:rsidRPr="008826FA">
        <w:rPr>
          <w:color w:val="636466"/>
          <w:spacing w:val="-23"/>
          <w:sz w:val="16"/>
          <w:szCs w:val="16"/>
        </w:rPr>
        <w:t xml:space="preserve"> </w:t>
      </w:r>
      <w:r w:rsidRPr="008826FA">
        <w:rPr>
          <w:color w:val="636466"/>
          <w:sz w:val="16"/>
          <w:szCs w:val="16"/>
        </w:rPr>
        <w:t>E</w:t>
      </w:r>
      <w:r w:rsidRPr="008826FA">
        <w:rPr>
          <w:color w:val="636466"/>
          <w:spacing w:val="41"/>
          <w:sz w:val="16"/>
          <w:szCs w:val="16"/>
        </w:rPr>
        <w:t xml:space="preserve"> </w:t>
      </w:r>
      <w:r w:rsidR="00DF0349">
        <w:rPr>
          <w:color w:val="636466"/>
          <w:sz w:val="16"/>
          <w:szCs w:val="16"/>
        </w:rPr>
        <w:t>2</w:t>
      </w:r>
      <w:r w:rsidRPr="008826FA">
        <w:rPr>
          <w:sz w:val="16"/>
          <w:szCs w:val="16"/>
        </w:rPr>
        <w:t xml:space="preserve">. </w:t>
      </w:r>
      <w:r w:rsidRPr="008826FA">
        <w:rPr>
          <w:b w:val="0"/>
          <w:bCs w:val="0"/>
          <w:sz w:val="16"/>
          <w:szCs w:val="16"/>
        </w:rPr>
        <w:t>Ecological niche area (Km2)</w:t>
      </w:r>
      <w:r>
        <w:rPr>
          <w:b w:val="0"/>
          <w:bCs w:val="0"/>
          <w:sz w:val="16"/>
          <w:szCs w:val="16"/>
        </w:rPr>
        <w:t xml:space="preserve"> </w:t>
      </w:r>
      <w:r w:rsidRPr="008826FA">
        <w:rPr>
          <w:b w:val="0"/>
          <w:bCs w:val="0"/>
          <w:sz w:val="16"/>
          <w:szCs w:val="16"/>
        </w:rPr>
        <w:t xml:space="preserve">per natural region </w:t>
      </w:r>
      <w:r>
        <w:rPr>
          <w:b w:val="0"/>
          <w:bCs w:val="0"/>
          <w:sz w:val="16"/>
          <w:szCs w:val="16"/>
        </w:rPr>
        <w:t xml:space="preserve">in RCP 4.5 climate scenario </w:t>
      </w:r>
      <w:r w:rsidRPr="008826FA">
        <w:rPr>
          <w:b w:val="0"/>
          <w:bCs w:val="0"/>
          <w:sz w:val="16"/>
          <w:szCs w:val="16"/>
        </w:rPr>
        <w:t xml:space="preserve"> </w:t>
      </w:r>
    </w:p>
    <w:p w14:paraId="589E1F79" w14:textId="452A4F35" w:rsidR="00663953" w:rsidRDefault="00663953" w:rsidP="00742F0E">
      <w:pPr>
        <w:pStyle w:val="Ttulo1"/>
        <w:tabs>
          <w:tab w:val="left" w:pos="441"/>
          <w:tab w:val="left" w:pos="442"/>
          <w:tab w:val="left" w:pos="704"/>
        </w:tabs>
        <w:spacing w:before="1"/>
        <w:rPr>
          <w:b w:val="0"/>
          <w:bCs w:val="0"/>
          <w:sz w:val="16"/>
          <w:szCs w:val="16"/>
        </w:rPr>
      </w:pPr>
    </w:p>
    <w:tbl>
      <w:tblPr>
        <w:tblW w:w="4970" w:type="dxa"/>
        <w:tblCellMar>
          <w:left w:w="70" w:type="dxa"/>
          <w:right w:w="70" w:type="dxa"/>
        </w:tblCellMar>
        <w:tblLook w:val="04A0" w:firstRow="1" w:lastRow="0" w:firstColumn="1" w:lastColumn="0" w:noHBand="0" w:noVBand="1"/>
      </w:tblPr>
      <w:tblGrid>
        <w:gridCol w:w="1037"/>
        <w:gridCol w:w="1653"/>
        <w:gridCol w:w="2280"/>
      </w:tblGrid>
      <w:tr w:rsidR="00A342A7" w:rsidRPr="00A342A7" w14:paraId="31FCDB80" w14:textId="77777777" w:rsidTr="00A342A7">
        <w:trPr>
          <w:trHeight w:val="612"/>
        </w:trPr>
        <w:tc>
          <w:tcPr>
            <w:tcW w:w="927" w:type="dxa"/>
            <w:tcBorders>
              <w:top w:val="nil"/>
              <w:left w:val="nil"/>
              <w:bottom w:val="nil"/>
              <w:right w:val="nil"/>
            </w:tcBorders>
            <w:shd w:val="clear" w:color="000000" w:fill="D1D3D4"/>
            <w:vAlign w:val="center"/>
            <w:hideMark/>
          </w:tcPr>
          <w:p w14:paraId="3EC91517" w14:textId="77777777" w:rsidR="00A342A7" w:rsidRPr="00A342A7" w:rsidRDefault="00A342A7" w:rsidP="00A342A7">
            <w:pPr>
              <w:widowControl/>
              <w:autoSpaceDE/>
              <w:autoSpaceDN/>
              <w:rPr>
                <w:rFonts w:eastAsia="Times New Roman"/>
                <w:b/>
                <w:bCs/>
                <w:color w:val="231F20"/>
                <w:sz w:val="15"/>
                <w:szCs w:val="15"/>
                <w:lang w:val="es-EC" w:eastAsia="es-EC"/>
              </w:rPr>
            </w:pPr>
            <w:r w:rsidRPr="00A342A7">
              <w:rPr>
                <w:rFonts w:eastAsia="Times New Roman"/>
                <w:b/>
                <w:bCs/>
                <w:color w:val="231F20"/>
                <w:sz w:val="15"/>
                <w:lang w:eastAsia="es-EC"/>
              </w:rPr>
              <w:t xml:space="preserve">Natural Region/Spp                      </w:t>
            </w:r>
          </w:p>
        </w:tc>
        <w:tc>
          <w:tcPr>
            <w:tcW w:w="1691" w:type="dxa"/>
            <w:tcBorders>
              <w:top w:val="nil"/>
              <w:left w:val="nil"/>
              <w:bottom w:val="nil"/>
              <w:right w:val="nil"/>
            </w:tcBorders>
            <w:shd w:val="clear" w:color="000000" w:fill="D1D3D4"/>
            <w:vAlign w:val="center"/>
            <w:hideMark/>
          </w:tcPr>
          <w:p w14:paraId="433AEEF5" w14:textId="77777777" w:rsidR="00A342A7" w:rsidRPr="00A342A7" w:rsidRDefault="00A342A7" w:rsidP="00A342A7">
            <w:pPr>
              <w:widowControl/>
              <w:autoSpaceDE/>
              <w:autoSpaceDN/>
              <w:ind w:firstLineChars="300" w:firstLine="452"/>
              <w:rPr>
                <w:rFonts w:eastAsia="Times New Roman"/>
                <w:b/>
                <w:bCs/>
                <w:i/>
                <w:iCs/>
                <w:color w:val="231F20"/>
                <w:sz w:val="15"/>
                <w:szCs w:val="15"/>
                <w:lang w:val="es-EC" w:eastAsia="es-EC"/>
              </w:rPr>
            </w:pPr>
            <w:r w:rsidRPr="00A342A7">
              <w:rPr>
                <w:rFonts w:eastAsia="Times New Roman"/>
                <w:b/>
                <w:bCs/>
                <w:i/>
                <w:iCs/>
                <w:color w:val="231F20"/>
                <w:sz w:val="15"/>
                <w:szCs w:val="15"/>
                <w:lang w:val="es-EC" w:eastAsia="es-EC"/>
              </w:rPr>
              <w:t>Bothrops lojanus(VU)</w:t>
            </w:r>
          </w:p>
        </w:tc>
        <w:tc>
          <w:tcPr>
            <w:tcW w:w="2352" w:type="dxa"/>
            <w:tcBorders>
              <w:top w:val="nil"/>
              <w:left w:val="nil"/>
              <w:bottom w:val="nil"/>
              <w:right w:val="nil"/>
            </w:tcBorders>
            <w:shd w:val="clear" w:color="000000" w:fill="D1D3D4"/>
            <w:vAlign w:val="center"/>
            <w:hideMark/>
          </w:tcPr>
          <w:p w14:paraId="46EDF5D6" w14:textId="77777777" w:rsidR="00A342A7" w:rsidRPr="00A342A7" w:rsidRDefault="00A342A7" w:rsidP="00A342A7">
            <w:pPr>
              <w:widowControl/>
              <w:autoSpaceDE/>
              <w:autoSpaceDN/>
              <w:ind w:firstLineChars="500" w:firstLine="753"/>
              <w:rPr>
                <w:rFonts w:eastAsia="Times New Roman"/>
                <w:b/>
                <w:bCs/>
                <w:color w:val="231F20"/>
                <w:sz w:val="15"/>
                <w:szCs w:val="15"/>
                <w:lang w:val="es-EC" w:eastAsia="es-EC"/>
              </w:rPr>
            </w:pPr>
            <w:r w:rsidRPr="00A342A7">
              <w:rPr>
                <w:rFonts w:eastAsia="Times New Roman"/>
                <w:b/>
                <w:bCs/>
                <w:color w:val="231F20"/>
                <w:sz w:val="15"/>
                <w:szCs w:val="15"/>
                <w:lang w:val="es-EC" w:eastAsia="es-EC"/>
              </w:rPr>
              <w:t>Bothrops osbornei(VU)</w:t>
            </w:r>
          </w:p>
        </w:tc>
      </w:tr>
      <w:tr w:rsidR="00A342A7" w:rsidRPr="00A342A7" w14:paraId="20E19737" w14:textId="77777777" w:rsidTr="00A342A7">
        <w:trPr>
          <w:trHeight w:val="288"/>
        </w:trPr>
        <w:tc>
          <w:tcPr>
            <w:tcW w:w="927" w:type="dxa"/>
            <w:tcBorders>
              <w:top w:val="nil"/>
              <w:left w:val="nil"/>
              <w:bottom w:val="nil"/>
              <w:right w:val="nil"/>
            </w:tcBorders>
            <w:shd w:val="clear" w:color="auto" w:fill="auto"/>
            <w:vAlign w:val="center"/>
            <w:hideMark/>
          </w:tcPr>
          <w:p w14:paraId="4C7D7F49" w14:textId="77777777" w:rsidR="00A342A7" w:rsidRPr="00A342A7" w:rsidRDefault="00A342A7" w:rsidP="00A342A7">
            <w:pPr>
              <w:widowControl/>
              <w:autoSpaceDE/>
              <w:autoSpaceDN/>
              <w:rPr>
                <w:rFonts w:eastAsia="Times New Roman"/>
                <w:color w:val="231F20"/>
                <w:sz w:val="15"/>
                <w:szCs w:val="15"/>
                <w:lang w:val="es-EC" w:eastAsia="es-EC"/>
              </w:rPr>
            </w:pPr>
            <w:r w:rsidRPr="00A342A7">
              <w:rPr>
                <w:rFonts w:eastAsia="Times New Roman"/>
                <w:color w:val="231F20"/>
                <w:sz w:val="15"/>
                <w:szCs w:val="15"/>
                <w:lang w:val="es-EC" w:eastAsia="es-EC"/>
              </w:rPr>
              <w:t>Andean Shrub</w:t>
            </w:r>
          </w:p>
        </w:tc>
        <w:tc>
          <w:tcPr>
            <w:tcW w:w="1691" w:type="dxa"/>
            <w:tcBorders>
              <w:top w:val="nil"/>
              <w:left w:val="nil"/>
              <w:bottom w:val="nil"/>
              <w:right w:val="nil"/>
            </w:tcBorders>
            <w:shd w:val="clear" w:color="auto" w:fill="auto"/>
            <w:vAlign w:val="center"/>
            <w:hideMark/>
          </w:tcPr>
          <w:p w14:paraId="0588FFCB"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301</w:t>
            </w:r>
          </w:p>
        </w:tc>
        <w:tc>
          <w:tcPr>
            <w:tcW w:w="2352" w:type="dxa"/>
            <w:tcBorders>
              <w:top w:val="nil"/>
              <w:left w:val="nil"/>
              <w:bottom w:val="nil"/>
              <w:right w:val="nil"/>
            </w:tcBorders>
            <w:shd w:val="clear" w:color="auto" w:fill="auto"/>
            <w:vAlign w:val="center"/>
            <w:hideMark/>
          </w:tcPr>
          <w:p w14:paraId="73C9D447"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76</w:t>
            </w:r>
          </w:p>
        </w:tc>
      </w:tr>
      <w:tr w:rsidR="00A342A7" w:rsidRPr="00A342A7" w14:paraId="6115EC6D" w14:textId="77777777" w:rsidTr="00A342A7">
        <w:trPr>
          <w:trHeight w:val="288"/>
        </w:trPr>
        <w:tc>
          <w:tcPr>
            <w:tcW w:w="927" w:type="dxa"/>
            <w:tcBorders>
              <w:top w:val="nil"/>
              <w:left w:val="nil"/>
              <w:bottom w:val="nil"/>
              <w:right w:val="nil"/>
            </w:tcBorders>
            <w:shd w:val="clear" w:color="auto" w:fill="auto"/>
            <w:vAlign w:val="center"/>
            <w:hideMark/>
          </w:tcPr>
          <w:p w14:paraId="0972D05B"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Amazon</w:t>
            </w:r>
          </w:p>
        </w:tc>
        <w:tc>
          <w:tcPr>
            <w:tcW w:w="1691" w:type="dxa"/>
            <w:tcBorders>
              <w:top w:val="nil"/>
              <w:left w:val="nil"/>
              <w:bottom w:val="nil"/>
              <w:right w:val="nil"/>
            </w:tcBorders>
            <w:shd w:val="clear" w:color="auto" w:fill="auto"/>
            <w:vAlign w:val="center"/>
            <w:hideMark/>
          </w:tcPr>
          <w:p w14:paraId="14AFEF74"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c>
          <w:tcPr>
            <w:tcW w:w="2352" w:type="dxa"/>
            <w:tcBorders>
              <w:top w:val="nil"/>
              <w:left w:val="nil"/>
              <w:bottom w:val="nil"/>
              <w:right w:val="nil"/>
            </w:tcBorders>
            <w:shd w:val="clear" w:color="auto" w:fill="auto"/>
            <w:vAlign w:val="center"/>
            <w:hideMark/>
          </w:tcPr>
          <w:p w14:paraId="3C81F80D"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r>
      <w:tr w:rsidR="00A342A7" w:rsidRPr="00A342A7" w14:paraId="44222E01" w14:textId="77777777" w:rsidTr="00A342A7">
        <w:trPr>
          <w:trHeight w:val="408"/>
        </w:trPr>
        <w:tc>
          <w:tcPr>
            <w:tcW w:w="927" w:type="dxa"/>
            <w:tcBorders>
              <w:top w:val="nil"/>
              <w:left w:val="nil"/>
              <w:bottom w:val="nil"/>
              <w:right w:val="nil"/>
            </w:tcBorders>
            <w:shd w:val="clear" w:color="auto" w:fill="auto"/>
            <w:vAlign w:val="center"/>
            <w:hideMark/>
          </w:tcPr>
          <w:p w14:paraId="211C0C68"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Western Montane</w:t>
            </w:r>
          </w:p>
        </w:tc>
        <w:tc>
          <w:tcPr>
            <w:tcW w:w="1691" w:type="dxa"/>
            <w:tcBorders>
              <w:top w:val="nil"/>
              <w:left w:val="nil"/>
              <w:bottom w:val="nil"/>
              <w:right w:val="nil"/>
            </w:tcBorders>
            <w:shd w:val="clear" w:color="auto" w:fill="auto"/>
            <w:vAlign w:val="center"/>
            <w:hideMark/>
          </w:tcPr>
          <w:p w14:paraId="4C14C075"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75</w:t>
            </w:r>
          </w:p>
        </w:tc>
        <w:tc>
          <w:tcPr>
            <w:tcW w:w="2352" w:type="dxa"/>
            <w:tcBorders>
              <w:top w:val="nil"/>
              <w:left w:val="nil"/>
              <w:bottom w:val="nil"/>
              <w:right w:val="nil"/>
            </w:tcBorders>
            <w:shd w:val="clear" w:color="auto" w:fill="auto"/>
            <w:vAlign w:val="center"/>
            <w:hideMark/>
          </w:tcPr>
          <w:p w14:paraId="532817B4"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2316</w:t>
            </w:r>
          </w:p>
        </w:tc>
      </w:tr>
      <w:tr w:rsidR="00A342A7" w:rsidRPr="00A342A7" w14:paraId="59D90393" w14:textId="77777777" w:rsidTr="00A342A7">
        <w:trPr>
          <w:trHeight w:val="288"/>
        </w:trPr>
        <w:tc>
          <w:tcPr>
            <w:tcW w:w="927" w:type="dxa"/>
            <w:tcBorders>
              <w:top w:val="nil"/>
              <w:left w:val="nil"/>
              <w:bottom w:val="nil"/>
              <w:right w:val="nil"/>
            </w:tcBorders>
            <w:shd w:val="clear" w:color="auto" w:fill="auto"/>
            <w:vAlign w:val="center"/>
            <w:hideMark/>
          </w:tcPr>
          <w:p w14:paraId="6E4BBF7E" w14:textId="77777777" w:rsidR="00A342A7" w:rsidRPr="00A342A7" w:rsidRDefault="00A342A7" w:rsidP="00A342A7">
            <w:pPr>
              <w:widowControl/>
              <w:autoSpaceDE/>
              <w:autoSpaceDN/>
              <w:rPr>
                <w:rFonts w:eastAsia="Times New Roman"/>
                <w:color w:val="231F20"/>
                <w:sz w:val="15"/>
                <w:szCs w:val="15"/>
                <w:lang w:val="es-EC" w:eastAsia="es-EC"/>
              </w:rPr>
            </w:pPr>
            <w:r w:rsidRPr="00A342A7">
              <w:rPr>
                <w:rFonts w:eastAsia="Times New Roman"/>
                <w:color w:val="231F20"/>
                <w:sz w:val="15"/>
                <w:szCs w:val="15"/>
                <w:lang w:val="es-EC" w:eastAsia="es-EC"/>
              </w:rPr>
              <w:t>Western Foothill</w:t>
            </w:r>
          </w:p>
        </w:tc>
        <w:tc>
          <w:tcPr>
            <w:tcW w:w="1691" w:type="dxa"/>
            <w:tcBorders>
              <w:top w:val="nil"/>
              <w:left w:val="nil"/>
              <w:bottom w:val="nil"/>
              <w:right w:val="nil"/>
            </w:tcBorders>
            <w:shd w:val="clear" w:color="auto" w:fill="auto"/>
            <w:vAlign w:val="center"/>
            <w:hideMark/>
          </w:tcPr>
          <w:p w14:paraId="6AFE2A86"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NA</w:t>
            </w:r>
          </w:p>
        </w:tc>
        <w:tc>
          <w:tcPr>
            <w:tcW w:w="2352" w:type="dxa"/>
            <w:tcBorders>
              <w:top w:val="nil"/>
              <w:left w:val="nil"/>
              <w:bottom w:val="nil"/>
              <w:right w:val="nil"/>
            </w:tcBorders>
            <w:shd w:val="clear" w:color="auto" w:fill="auto"/>
            <w:vAlign w:val="center"/>
            <w:hideMark/>
          </w:tcPr>
          <w:p w14:paraId="33B24A4C"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4138</w:t>
            </w:r>
          </w:p>
        </w:tc>
      </w:tr>
      <w:tr w:rsidR="00A342A7" w:rsidRPr="00A342A7" w14:paraId="24682B31" w14:textId="77777777" w:rsidTr="00A342A7">
        <w:trPr>
          <w:trHeight w:val="288"/>
        </w:trPr>
        <w:tc>
          <w:tcPr>
            <w:tcW w:w="927" w:type="dxa"/>
            <w:tcBorders>
              <w:top w:val="nil"/>
              <w:left w:val="nil"/>
              <w:bottom w:val="nil"/>
              <w:right w:val="nil"/>
            </w:tcBorders>
            <w:shd w:val="clear" w:color="auto" w:fill="auto"/>
            <w:vAlign w:val="center"/>
            <w:hideMark/>
          </w:tcPr>
          <w:p w14:paraId="756B008E"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Paramo</w:t>
            </w:r>
          </w:p>
        </w:tc>
        <w:tc>
          <w:tcPr>
            <w:tcW w:w="1691" w:type="dxa"/>
            <w:tcBorders>
              <w:top w:val="nil"/>
              <w:left w:val="nil"/>
              <w:bottom w:val="nil"/>
              <w:right w:val="nil"/>
            </w:tcBorders>
            <w:shd w:val="clear" w:color="auto" w:fill="auto"/>
            <w:vAlign w:val="center"/>
            <w:hideMark/>
          </w:tcPr>
          <w:p w14:paraId="250145D8"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34</w:t>
            </w:r>
          </w:p>
        </w:tc>
        <w:tc>
          <w:tcPr>
            <w:tcW w:w="2352" w:type="dxa"/>
            <w:tcBorders>
              <w:top w:val="nil"/>
              <w:left w:val="nil"/>
              <w:bottom w:val="nil"/>
              <w:right w:val="nil"/>
            </w:tcBorders>
            <w:shd w:val="clear" w:color="auto" w:fill="auto"/>
            <w:vAlign w:val="center"/>
            <w:hideMark/>
          </w:tcPr>
          <w:p w14:paraId="3CE1257E"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3</w:t>
            </w:r>
          </w:p>
        </w:tc>
      </w:tr>
      <w:tr w:rsidR="00A342A7" w:rsidRPr="00A342A7" w14:paraId="5F83E9F0" w14:textId="77777777" w:rsidTr="00A342A7">
        <w:trPr>
          <w:trHeight w:val="288"/>
        </w:trPr>
        <w:tc>
          <w:tcPr>
            <w:tcW w:w="927" w:type="dxa"/>
            <w:tcBorders>
              <w:top w:val="nil"/>
              <w:left w:val="nil"/>
              <w:bottom w:val="nil"/>
              <w:right w:val="nil"/>
            </w:tcBorders>
            <w:shd w:val="clear" w:color="auto" w:fill="auto"/>
            <w:vAlign w:val="center"/>
            <w:hideMark/>
          </w:tcPr>
          <w:p w14:paraId="4B4DB72A"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Eastern Foothill</w:t>
            </w:r>
          </w:p>
        </w:tc>
        <w:tc>
          <w:tcPr>
            <w:tcW w:w="1691" w:type="dxa"/>
            <w:tcBorders>
              <w:top w:val="nil"/>
              <w:left w:val="nil"/>
              <w:bottom w:val="nil"/>
              <w:right w:val="nil"/>
            </w:tcBorders>
            <w:shd w:val="clear" w:color="auto" w:fill="auto"/>
            <w:vAlign w:val="center"/>
            <w:hideMark/>
          </w:tcPr>
          <w:p w14:paraId="7F78A138"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6</w:t>
            </w:r>
          </w:p>
        </w:tc>
        <w:tc>
          <w:tcPr>
            <w:tcW w:w="2352" w:type="dxa"/>
            <w:tcBorders>
              <w:top w:val="nil"/>
              <w:left w:val="nil"/>
              <w:bottom w:val="nil"/>
              <w:right w:val="nil"/>
            </w:tcBorders>
            <w:shd w:val="clear" w:color="auto" w:fill="auto"/>
            <w:vAlign w:val="center"/>
            <w:hideMark/>
          </w:tcPr>
          <w:p w14:paraId="51CDCED0"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r>
      <w:tr w:rsidR="00A342A7" w:rsidRPr="00A342A7" w14:paraId="76841485" w14:textId="77777777" w:rsidTr="00A342A7">
        <w:trPr>
          <w:trHeight w:val="408"/>
        </w:trPr>
        <w:tc>
          <w:tcPr>
            <w:tcW w:w="927" w:type="dxa"/>
            <w:tcBorders>
              <w:top w:val="nil"/>
              <w:left w:val="nil"/>
              <w:bottom w:val="nil"/>
              <w:right w:val="nil"/>
            </w:tcBorders>
            <w:shd w:val="clear" w:color="auto" w:fill="auto"/>
            <w:vAlign w:val="center"/>
            <w:hideMark/>
          </w:tcPr>
          <w:p w14:paraId="62B27700"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Eastern Montane</w:t>
            </w:r>
          </w:p>
        </w:tc>
        <w:tc>
          <w:tcPr>
            <w:tcW w:w="1691" w:type="dxa"/>
            <w:tcBorders>
              <w:top w:val="nil"/>
              <w:left w:val="nil"/>
              <w:bottom w:val="nil"/>
              <w:right w:val="nil"/>
            </w:tcBorders>
            <w:shd w:val="clear" w:color="auto" w:fill="auto"/>
            <w:vAlign w:val="center"/>
            <w:hideMark/>
          </w:tcPr>
          <w:p w14:paraId="738C1A88"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377</w:t>
            </w:r>
          </w:p>
        </w:tc>
        <w:tc>
          <w:tcPr>
            <w:tcW w:w="2352" w:type="dxa"/>
            <w:tcBorders>
              <w:top w:val="nil"/>
              <w:left w:val="nil"/>
              <w:bottom w:val="nil"/>
              <w:right w:val="nil"/>
            </w:tcBorders>
            <w:shd w:val="clear" w:color="auto" w:fill="auto"/>
            <w:vAlign w:val="center"/>
            <w:hideMark/>
          </w:tcPr>
          <w:p w14:paraId="60E2C3F2"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r>
      <w:tr w:rsidR="00A342A7" w:rsidRPr="00A342A7" w14:paraId="611A4F7F" w14:textId="77777777" w:rsidTr="00A342A7">
        <w:trPr>
          <w:trHeight w:val="288"/>
        </w:trPr>
        <w:tc>
          <w:tcPr>
            <w:tcW w:w="927" w:type="dxa"/>
            <w:tcBorders>
              <w:top w:val="nil"/>
              <w:left w:val="nil"/>
              <w:bottom w:val="nil"/>
              <w:right w:val="nil"/>
            </w:tcBorders>
            <w:shd w:val="clear" w:color="auto" w:fill="auto"/>
            <w:vAlign w:val="center"/>
            <w:hideMark/>
          </w:tcPr>
          <w:p w14:paraId="44142AF3"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Dry Shrub</w:t>
            </w:r>
          </w:p>
        </w:tc>
        <w:tc>
          <w:tcPr>
            <w:tcW w:w="1691" w:type="dxa"/>
            <w:tcBorders>
              <w:top w:val="nil"/>
              <w:left w:val="nil"/>
              <w:bottom w:val="nil"/>
              <w:right w:val="nil"/>
            </w:tcBorders>
            <w:shd w:val="clear" w:color="auto" w:fill="auto"/>
            <w:vAlign w:val="center"/>
            <w:hideMark/>
          </w:tcPr>
          <w:p w14:paraId="54C09733"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817</w:t>
            </w:r>
          </w:p>
        </w:tc>
        <w:tc>
          <w:tcPr>
            <w:tcW w:w="2352" w:type="dxa"/>
            <w:tcBorders>
              <w:top w:val="nil"/>
              <w:left w:val="nil"/>
              <w:bottom w:val="nil"/>
              <w:right w:val="nil"/>
            </w:tcBorders>
            <w:shd w:val="clear" w:color="auto" w:fill="auto"/>
            <w:vAlign w:val="center"/>
            <w:hideMark/>
          </w:tcPr>
          <w:p w14:paraId="7B756115"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21</w:t>
            </w:r>
          </w:p>
        </w:tc>
      </w:tr>
      <w:tr w:rsidR="00A342A7" w:rsidRPr="00A342A7" w14:paraId="16F5F499" w14:textId="77777777" w:rsidTr="00A342A7">
        <w:trPr>
          <w:trHeight w:val="408"/>
        </w:trPr>
        <w:tc>
          <w:tcPr>
            <w:tcW w:w="927" w:type="dxa"/>
            <w:tcBorders>
              <w:top w:val="nil"/>
              <w:left w:val="nil"/>
              <w:bottom w:val="nil"/>
              <w:right w:val="nil"/>
            </w:tcBorders>
            <w:shd w:val="clear" w:color="auto" w:fill="auto"/>
            <w:vAlign w:val="center"/>
            <w:hideMark/>
          </w:tcPr>
          <w:p w14:paraId="4968B87E"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Deciduous Forest</w:t>
            </w:r>
          </w:p>
        </w:tc>
        <w:tc>
          <w:tcPr>
            <w:tcW w:w="1691" w:type="dxa"/>
            <w:tcBorders>
              <w:top w:val="nil"/>
              <w:left w:val="nil"/>
              <w:bottom w:val="nil"/>
              <w:right w:val="nil"/>
            </w:tcBorders>
            <w:shd w:val="clear" w:color="auto" w:fill="auto"/>
            <w:vAlign w:val="center"/>
            <w:hideMark/>
          </w:tcPr>
          <w:p w14:paraId="517A8F31"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273</w:t>
            </w:r>
          </w:p>
        </w:tc>
        <w:tc>
          <w:tcPr>
            <w:tcW w:w="2352" w:type="dxa"/>
            <w:tcBorders>
              <w:top w:val="nil"/>
              <w:left w:val="nil"/>
              <w:bottom w:val="nil"/>
              <w:right w:val="nil"/>
            </w:tcBorders>
            <w:shd w:val="clear" w:color="auto" w:fill="auto"/>
            <w:vAlign w:val="center"/>
            <w:hideMark/>
          </w:tcPr>
          <w:p w14:paraId="65D42756"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503</w:t>
            </w:r>
          </w:p>
        </w:tc>
      </w:tr>
      <w:tr w:rsidR="00A342A7" w:rsidRPr="00A342A7" w14:paraId="2783B977" w14:textId="77777777" w:rsidTr="00A342A7">
        <w:trPr>
          <w:trHeight w:val="408"/>
        </w:trPr>
        <w:tc>
          <w:tcPr>
            <w:tcW w:w="927" w:type="dxa"/>
            <w:tcBorders>
              <w:top w:val="nil"/>
              <w:left w:val="nil"/>
              <w:bottom w:val="nil"/>
              <w:right w:val="nil"/>
            </w:tcBorders>
            <w:shd w:val="clear" w:color="auto" w:fill="auto"/>
            <w:vAlign w:val="center"/>
            <w:hideMark/>
          </w:tcPr>
          <w:p w14:paraId="74B549B3"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Choco Tropical Rainforest</w:t>
            </w:r>
          </w:p>
        </w:tc>
        <w:tc>
          <w:tcPr>
            <w:tcW w:w="1691" w:type="dxa"/>
            <w:tcBorders>
              <w:top w:val="nil"/>
              <w:left w:val="nil"/>
              <w:bottom w:val="nil"/>
              <w:right w:val="nil"/>
            </w:tcBorders>
            <w:shd w:val="clear" w:color="auto" w:fill="auto"/>
            <w:vAlign w:val="center"/>
            <w:hideMark/>
          </w:tcPr>
          <w:p w14:paraId="69D95A1A"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c>
          <w:tcPr>
            <w:tcW w:w="2352" w:type="dxa"/>
            <w:tcBorders>
              <w:top w:val="nil"/>
              <w:left w:val="nil"/>
              <w:bottom w:val="nil"/>
              <w:right w:val="nil"/>
            </w:tcBorders>
            <w:shd w:val="clear" w:color="auto" w:fill="auto"/>
            <w:vAlign w:val="center"/>
            <w:hideMark/>
          </w:tcPr>
          <w:p w14:paraId="52627DDF"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427</w:t>
            </w:r>
          </w:p>
        </w:tc>
      </w:tr>
      <w:tr w:rsidR="00A342A7" w:rsidRPr="00A342A7" w14:paraId="796A59DE" w14:textId="77777777" w:rsidTr="00A342A7">
        <w:trPr>
          <w:trHeight w:val="288"/>
        </w:trPr>
        <w:tc>
          <w:tcPr>
            <w:tcW w:w="927" w:type="dxa"/>
            <w:tcBorders>
              <w:top w:val="nil"/>
              <w:left w:val="nil"/>
              <w:bottom w:val="nil"/>
              <w:right w:val="nil"/>
            </w:tcBorders>
            <w:shd w:val="clear" w:color="000000" w:fill="D1D3D4"/>
            <w:vAlign w:val="center"/>
            <w:hideMark/>
          </w:tcPr>
          <w:p w14:paraId="036EE1D3" w14:textId="77777777" w:rsidR="00A342A7" w:rsidRPr="00A342A7" w:rsidRDefault="00A342A7" w:rsidP="00A342A7">
            <w:pPr>
              <w:widowControl/>
              <w:autoSpaceDE/>
              <w:autoSpaceDN/>
              <w:rPr>
                <w:rFonts w:eastAsia="Times New Roman"/>
                <w:b/>
                <w:bCs/>
                <w:i/>
                <w:iCs/>
                <w:color w:val="231F20"/>
                <w:sz w:val="15"/>
                <w:szCs w:val="15"/>
                <w:lang w:val="es-EC" w:eastAsia="es-EC"/>
              </w:rPr>
            </w:pPr>
            <w:r w:rsidRPr="00A342A7">
              <w:rPr>
                <w:rFonts w:eastAsia="Times New Roman"/>
                <w:b/>
                <w:bCs/>
                <w:i/>
                <w:iCs/>
                <w:color w:val="231F20"/>
                <w:sz w:val="15"/>
                <w:szCs w:val="15"/>
                <w:lang w:val="es-EC" w:eastAsia="es-EC"/>
              </w:rPr>
              <w:t>total</w:t>
            </w:r>
          </w:p>
        </w:tc>
        <w:tc>
          <w:tcPr>
            <w:tcW w:w="1691" w:type="dxa"/>
            <w:tcBorders>
              <w:top w:val="nil"/>
              <w:left w:val="nil"/>
              <w:bottom w:val="nil"/>
              <w:right w:val="nil"/>
            </w:tcBorders>
            <w:shd w:val="clear" w:color="000000" w:fill="D1D3D4"/>
            <w:vAlign w:val="center"/>
            <w:hideMark/>
          </w:tcPr>
          <w:p w14:paraId="4FDA1C17"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2975</w:t>
            </w:r>
          </w:p>
        </w:tc>
        <w:tc>
          <w:tcPr>
            <w:tcW w:w="2352" w:type="dxa"/>
            <w:tcBorders>
              <w:top w:val="nil"/>
              <w:left w:val="nil"/>
              <w:bottom w:val="nil"/>
              <w:right w:val="nil"/>
            </w:tcBorders>
            <w:shd w:val="clear" w:color="000000" w:fill="D1D3D4"/>
            <w:vAlign w:val="center"/>
            <w:hideMark/>
          </w:tcPr>
          <w:p w14:paraId="7D748049"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7465</w:t>
            </w:r>
          </w:p>
        </w:tc>
      </w:tr>
    </w:tbl>
    <w:p w14:paraId="032D6D76" w14:textId="34637F75" w:rsidR="00663953" w:rsidRPr="008826FA" w:rsidRDefault="00663953" w:rsidP="00742F0E">
      <w:pPr>
        <w:pStyle w:val="Ttulo1"/>
        <w:tabs>
          <w:tab w:val="left" w:pos="441"/>
          <w:tab w:val="left" w:pos="442"/>
          <w:tab w:val="left" w:pos="704"/>
        </w:tabs>
        <w:spacing w:before="1"/>
        <w:rPr>
          <w:b w:val="0"/>
          <w:bCs w:val="0"/>
          <w:sz w:val="16"/>
          <w:szCs w:val="16"/>
        </w:rPr>
      </w:pPr>
    </w:p>
    <w:p w14:paraId="01007689" w14:textId="5B83BB41" w:rsidR="00742F0E" w:rsidRPr="0035186D" w:rsidRDefault="00742F0E" w:rsidP="00742F0E">
      <w:pPr>
        <w:pStyle w:val="Ttulo1"/>
        <w:tabs>
          <w:tab w:val="left" w:pos="441"/>
          <w:tab w:val="left" w:pos="442"/>
          <w:tab w:val="left" w:pos="704"/>
        </w:tabs>
        <w:spacing w:before="1"/>
        <w:rPr>
          <w:sz w:val="22"/>
          <w:szCs w:val="22"/>
        </w:rPr>
      </w:pPr>
    </w:p>
    <w:p w14:paraId="5CAD77C7" w14:textId="129BEE8A" w:rsidR="00E652A6" w:rsidRPr="00387FBF" w:rsidRDefault="00E652A6" w:rsidP="00742F0E">
      <w:pPr>
        <w:pStyle w:val="Ttulo1"/>
        <w:tabs>
          <w:tab w:val="left" w:pos="441"/>
          <w:tab w:val="left" w:pos="442"/>
          <w:tab w:val="left" w:pos="704"/>
        </w:tabs>
        <w:spacing w:before="1"/>
        <w:rPr>
          <w:b w:val="0"/>
          <w:bCs w:val="0"/>
          <w:sz w:val="16"/>
          <w:szCs w:val="16"/>
        </w:rPr>
      </w:pPr>
      <w:r w:rsidRPr="00387FBF">
        <w:rPr>
          <w:b w:val="0"/>
          <w:bCs w:val="0"/>
          <w:sz w:val="16"/>
          <w:szCs w:val="16"/>
        </w:rPr>
        <w:t xml:space="preserve">In the RCP 4.5 climate change scenario, there is no priority natural region for conservation due to the disappearance of the ecological niche of the endemic species </w:t>
      </w:r>
      <w:proofErr w:type="spellStart"/>
      <w:r w:rsidRPr="00387FBF">
        <w:rPr>
          <w:b w:val="0"/>
          <w:bCs w:val="0"/>
          <w:i/>
          <w:iCs/>
          <w:sz w:val="16"/>
          <w:szCs w:val="16"/>
        </w:rPr>
        <w:t>Porthidium</w:t>
      </w:r>
      <w:proofErr w:type="spellEnd"/>
      <w:r w:rsidRPr="00387FBF">
        <w:rPr>
          <w:b w:val="0"/>
          <w:bCs w:val="0"/>
          <w:i/>
          <w:iCs/>
          <w:sz w:val="16"/>
          <w:szCs w:val="16"/>
        </w:rPr>
        <w:t xml:space="preserve"> </w:t>
      </w:r>
      <w:proofErr w:type="spellStart"/>
      <w:r w:rsidRPr="00387FBF">
        <w:rPr>
          <w:b w:val="0"/>
          <w:bCs w:val="0"/>
          <w:i/>
          <w:iCs/>
          <w:sz w:val="16"/>
          <w:szCs w:val="16"/>
        </w:rPr>
        <w:t>Arcoase</w:t>
      </w:r>
      <w:proofErr w:type="spellEnd"/>
      <w:r w:rsidRPr="00387FBF">
        <w:rPr>
          <w:b w:val="0"/>
          <w:bCs w:val="0"/>
          <w:sz w:val="16"/>
          <w:szCs w:val="16"/>
        </w:rPr>
        <w:t xml:space="preserve"> in Ecuador </w:t>
      </w:r>
    </w:p>
    <w:p w14:paraId="33CE5E15" w14:textId="77777777" w:rsidR="009851C5" w:rsidRPr="00387FBF" w:rsidRDefault="009851C5" w:rsidP="00742F0E">
      <w:pPr>
        <w:pStyle w:val="Ttulo1"/>
        <w:tabs>
          <w:tab w:val="left" w:pos="441"/>
          <w:tab w:val="left" w:pos="442"/>
          <w:tab w:val="left" w:pos="704"/>
        </w:tabs>
        <w:spacing w:before="1"/>
        <w:rPr>
          <w:b w:val="0"/>
          <w:bCs w:val="0"/>
          <w:sz w:val="16"/>
          <w:szCs w:val="16"/>
        </w:rPr>
      </w:pPr>
    </w:p>
    <w:p w14:paraId="5244679E" w14:textId="3AD36922" w:rsidR="00954074" w:rsidRPr="0035186D" w:rsidRDefault="009851C5" w:rsidP="00742F0E">
      <w:pPr>
        <w:pStyle w:val="Ttulo1"/>
        <w:tabs>
          <w:tab w:val="left" w:pos="441"/>
          <w:tab w:val="left" w:pos="442"/>
          <w:tab w:val="left" w:pos="704"/>
        </w:tabs>
        <w:spacing w:before="1"/>
        <w:rPr>
          <w:b w:val="0"/>
          <w:bCs w:val="0"/>
          <w:sz w:val="22"/>
          <w:szCs w:val="22"/>
        </w:rPr>
      </w:pPr>
      <w:r w:rsidRPr="00387FBF">
        <w:rPr>
          <w:b w:val="0"/>
          <w:bCs w:val="0"/>
          <w:sz w:val="16"/>
          <w:szCs w:val="16"/>
        </w:rPr>
        <w:t xml:space="preserve">The priority natural regions for conservation based on threatened species in the RCP 4.5 climate change scenario are the Western Foothill region for </w:t>
      </w:r>
      <w:proofErr w:type="spellStart"/>
      <w:r w:rsidRPr="00387FBF">
        <w:rPr>
          <w:b w:val="0"/>
          <w:bCs w:val="0"/>
          <w:i/>
          <w:iCs/>
          <w:sz w:val="16"/>
          <w:szCs w:val="16"/>
        </w:rPr>
        <w:t>Bothrops</w:t>
      </w:r>
      <w:proofErr w:type="spellEnd"/>
      <w:r w:rsidRPr="00387FBF">
        <w:rPr>
          <w:b w:val="0"/>
          <w:bCs w:val="0"/>
          <w:i/>
          <w:iCs/>
          <w:sz w:val="16"/>
          <w:szCs w:val="16"/>
        </w:rPr>
        <w:t xml:space="preserve"> </w:t>
      </w:r>
      <w:proofErr w:type="spellStart"/>
      <w:r w:rsidRPr="00387FBF">
        <w:rPr>
          <w:b w:val="0"/>
          <w:bCs w:val="0"/>
          <w:i/>
          <w:iCs/>
          <w:sz w:val="16"/>
          <w:szCs w:val="16"/>
        </w:rPr>
        <w:t>osbornei</w:t>
      </w:r>
      <w:proofErr w:type="spellEnd"/>
      <w:r w:rsidRPr="00387FBF">
        <w:rPr>
          <w:b w:val="0"/>
          <w:bCs w:val="0"/>
          <w:sz w:val="16"/>
          <w:szCs w:val="16"/>
        </w:rPr>
        <w:t xml:space="preserve"> (VU), which covers 31.02% (2316 Km2) of its niche, and the Deciduous Forest region for </w:t>
      </w:r>
      <w:proofErr w:type="spellStart"/>
      <w:r w:rsidRPr="00387FBF">
        <w:rPr>
          <w:b w:val="0"/>
          <w:bCs w:val="0"/>
          <w:i/>
          <w:iCs/>
          <w:sz w:val="16"/>
          <w:szCs w:val="16"/>
        </w:rPr>
        <w:t>Bothrops</w:t>
      </w:r>
      <w:proofErr w:type="spellEnd"/>
      <w:r w:rsidRPr="00387FBF">
        <w:rPr>
          <w:b w:val="0"/>
          <w:bCs w:val="0"/>
          <w:i/>
          <w:iCs/>
          <w:sz w:val="16"/>
          <w:szCs w:val="16"/>
        </w:rPr>
        <w:t xml:space="preserve"> </w:t>
      </w:r>
      <w:proofErr w:type="spellStart"/>
      <w:r w:rsidRPr="00387FBF">
        <w:rPr>
          <w:b w:val="0"/>
          <w:bCs w:val="0"/>
          <w:i/>
          <w:iCs/>
          <w:sz w:val="16"/>
          <w:szCs w:val="16"/>
        </w:rPr>
        <w:t>lojanus</w:t>
      </w:r>
      <w:proofErr w:type="spellEnd"/>
      <w:r w:rsidRPr="00387FBF">
        <w:rPr>
          <w:b w:val="0"/>
          <w:bCs w:val="0"/>
          <w:sz w:val="16"/>
          <w:szCs w:val="16"/>
        </w:rPr>
        <w:t>, covering 42.79% (1273Km2) of its niche. However, for the other two species, there is no priority region for conservation as their ecological niche disappears</w:t>
      </w:r>
      <w:r w:rsidRPr="0035186D">
        <w:rPr>
          <w:b w:val="0"/>
          <w:bCs w:val="0"/>
        </w:rPr>
        <w:t>.</w:t>
      </w:r>
    </w:p>
    <w:p w14:paraId="5FCEA451" w14:textId="77777777" w:rsidR="00954074" w:rsidRPr="0035186D" w:rsidRDefault="00954074" w:rsidP="00742F0E">
      <w:pPr>
        <w:pStyle w:val="Ttulo1"/>
        <w:tabs>
          <w:tab w:val="left" w:pos="441"/>
          <w:tab w:val="left" w:pos="442"/>
          <w:tab w:val="left" w:pos="704"/>
        </w:tabs>
        <w:spacing w:before="1"/>
        <w:rPr>
          <w:sz w:val="22"/>
          <w:szCs w:val="22"/>
        </w:rPr>
      </w:pPr>
    </w:p>
    <w:p w14:paraId="09D02949" w14:textId="3151D715" w:rsidR="00742F0E" w:rsidRPr="00387FBF" w:rsidRDefault="00742F0E" w:rsidP="00742F0E">
      <w:pPr>
        <w:pStyle w:val="Ttulo1"/>
        <w:tabs>
          <w:tab w:val="left" w:pos="441"/>
          <w:tab w:val="left" w:pos="442"/>
          <w:tab w:val="left" w:pos="704"/>
        </w:tabs>
        <w:spacing w:before="1"/>
        <w:rPr>
          <w:sz w:val="16"/>
          <w:szCs w:val="16"/>
        </w:rPr>
      </w:pPr>
      <w:r w:rsidRPr="00387FBF">
        <w:rPr>
          <w:sz w:val="16"/>
          <w:szCs w:val="16"/>
        </w:rPr>
        <w:t>3.4.3 scenario RCP8.5</w:t>
      </w:r>
    </w:p>
    <w:p w14:paraId="3BCACCD5" w14:textId="604D86D8" w:rsidR="00536B2D" w:rsidRPr="0035186D" w:rsidRDefault="00536B2D" w:rsidP="00742F0E">
      <w:pPr>
        <w:pStyle w:val="Ttulo1"/>
        <w:tabs>
          <w:tab w:val="left" w:pos="441"/>
          <w:tab w:val="left" w:pos="442"/>
          <w:tab w:val="left" w:pos="704"/>
        </w:tabs>
        <w:spacing w:before="1"/>
        <w:rPr>
          <w:sz w:val="22"/>
          <w:szCs w:val="22"/>
        </w:rPr>
      </w:pPr>
    </w:p>
    <w:p w14:paraId="193AFC31" w14:textId="6BAD1AAA" w:rsidR="00536B2D" w:rsidRPr="00387FBF" w:rsidRDefault="00536B2D" w:rsidP="00742F0E">
      <w:pPr>
        <w:pStyle w:val="Ttulo1"/>
        <w:tabs>
          <w:tab w:val="left" w:pos="441"/>
          <w:tab w:val="left" w:pos="442"/>
          <w:tab w:val="left" w:pos="704"/>
        </w:tabs>
        <w:spacing w:before="1"/>
        <w:rPr>
          <w:b w:val="0"/>
          <w:bCs w:val="0"/>
          <w:sz w:val="16"/>
          <w:szCs w:val="16"/>
        </w:rPr>
      </w:pPr>
      <w:r w:rsidRPr="0035186D">
        <w:rPr>
          <w:b w:val="0"/>
          <w:bCs w:val="0"/>
          <w:sz w:val="22"/>
          <w:szCs w:val="22"/>
        </w:rPr>
        <w:t xml:space="preserve"> </w:t>
      </w:r>
      <w:r w:rsidRPr="00387FBF">
        <w:rPr>
          <w:b w:val="0"/>
          <w:bCs w:val="0"/>
          <w:sz w:val="16"/>
          <w:szCs w:val="16"/>
        </w:rPr>
        <w:t xml:space="preserve">In the context of climate change scenario RCP 8.5, the natural region with the highest priority for viper conservation is the eastern montane (E.M). This region exhibits the highest species richness, </w:t>
      </w:r>
      <w:r w:rsidRPr="00387FBF">
        <w:rPr>
          <w:b w:val="0"/>
          <w:bCs w:val="0"/>
          <w:sz w:val="16"/>
          <w:szCs w:val="16"/>
        </w:rPr>
        <w:lastRenderedPageBreak/>
        <w:t>with a total of four species. On the other hand, the dry forest (D.F) region contains the lowest species richness, with only two species in its area. The remaining natural regions all contain three viper species niches. Therefore, conservation efforts should focus on protecting the eastern montane region as a high priority.</w:t>
      </w:r>
    </w:p>
    <w:p w14:paraId="7D647EE9" w14:textId="77777777" w:rsidR="00536B2D" w:rsidRPr="0035186D" w:rsidRDefault="00536B2D" w:rsidP="00742F0E">
      <w:pPr>
        <w:pStyle w:val="Ttulo1"/>
        <w:tabs>
          <w:tab w:val="left" w:pos="441"/>
          <w:tab w:val="left" w:pos="442"/>
          <w:tab w:val="left" w:pos="704"/>
        </w:tabs>
        <w:spacing w:before="1"/>
        <w:rPr>
          <w:sz w:val="22"/>
          <w:szCs w:val="22"/>
        </w:rPr>
      </w:pPr>
    </w:p>
    <w:p w14:paraId="11CC7BE3" w14:textId="77777777" w:rsidR="00742F0E" w:rsidRPr="0035186D" w:rsidRDefault="00742F0E" w:rsidP="00742F0E">
      <w:pPr>
        <w:pStyle w:val="Ttulo1"/>
        <w:tabs>
          <w:tab w:val="left" w:pos="441"/>
          <w:tab w:val="left" w:pos="442"/>
          <w:tab w:val="left" w:pos="704"/>
        </w:tabs>
        <w:spacing w:before="1"/>
        <w:ind w:firstLine="0"/>
        <w:rPr>
          <w:sz w:val="22"/>
          <w:szCs w:val="22"/>
        </w:rPr>
      </w:pPr>
      <w:r w:rsidRPr="0035186D">
        <w:rPr>
          <w:noProof/>
        </w:rPr>
        <w:drawing>
          <wp:inline distT="0" distB="0" distL="0" distR="0" wp14:anchorId="30E8F68A" wp14:editId="7446D1BD">
            <wp:extent cx="3051175" cy="290703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51175" cy="2907030"/>
                    </a:xfrm>
                    <a:prstGeom prst="rect">
                      <a:avLst/>
                    </a:prstGeom>
                    <a:noFill/>
                    <a:ln>
                      <a:noFill/>
                    </a:ln>
                  </pic:spPr>
                </pic:pic>
              </a:graphicData>
            </a:graphic>
          </wp:inline>
        </w:drawing>
      </w:r>
    </w:p>
    <w:p w14:paraId="790785AC" w14:textId="077AF7D0" w:rsidR="00E076E2" w:rsidRPr="008826FA" w:rsidRDefault="00536B2D" w:rsidP="00365655">
      <w:pPr>
        <w:pStyle w:val="Prrafodelista"/>
        <w:tabs>
          <w:tab w:val="left" w:pos="441"/>
          <w:tab w:val="left" w:pos="442"/>
          <w:tab w:val="left" w:pos="704"/>
        </w:tabs>
        <w:ind w:firstLine="0"/>
        <w:rPr>
          <w:sz w:val="16"/>
          <w:szCs w:val="18"/>
        </w:rPr>
      </w:pPr>
      <w:r w:rsidRPr="008826FA">
        <w:rPr>
          <w:b/>
          <w:bCs/>
          <w:color w:val="636466"/>
          <w:spacing w:val="11"/>
          <w:sz w:val="16"/>
          <w:szCs w:val="16"/>
        </w:rPr>
        <w:t xml:space="preserve">FI </w:t>
      </w:r>
      <w:r w:rsidRPr="008826FA">
        <w:rPr>
          <w:b/>
          <w:bCs/>
          <w:color w:val="636466"/>
          <w:sz w:val="16"/>
          <w:szCs w:val="16"/>
        </w:rPr>
        <w:t>G U R E</w:t>
      </w:r>
      <w:r w:rsidRPr="008826FA">
        <w:rPr>
          <w:b/>
          <w:bCs/>
          <w:color w:val="636466"/>
          <w:spacing w:val="1"/>
          <w:sz w:val="16"/>
          <w:szCs w:val="16"/>
        </w:rPr>
        <w:t xml:space="preserve"> </w:t>
      </w:r>
      <w:r w:rsidR="00017D44" w:rsidRPr="008826FA">
        <w:rPr>
          <w:b/>
          <w:bCs/>
          <w:color w:val="636466"/>
          <w:sz w:val="16"/>
          <w:szCs w:val="16"/>
        </w:rPr>
        <w:t>10</w:t>
      </w:r>
      <w:r w:rsidRPr="008826FA">
        <w:rPr>
          <w:b/>
          <w:bCs/>
          <w:color w:val="636466"/>
          <w:sz w:val="16"/>
          <w:szCs w:val="16"/>
        </w:rPr>
        <w:t xml:space="preserve"> </w:t>
      </w:r>
      <w:r w:rsidRPr="008826FA">
        <w:rPr>
          <w:b/>
          <w:bCs/>
          <w:sz w:val="20"/>
          <w:szCs w:val="20"/>
        </w:rPr>
        <w:t xml:space="preserve">  </w:t>
      </w:r>
      <w:r w:rsidR="00101E5B" w:rsidRPr="008826FA">
        <w:rPr>
          <w:sz w:val="16"/>
          <w:szCs w:val="16"/>
        </w:rPr>
        <w:t xml:space="preserve">Cumulative species </w:t>
      </w:r>
      <w:proofErr w:type="spellStart"/>
      <w:r w:rsidR="00101E5B" w:rsidRPr="008826FA">
        <w:rPr>
          <w:sz w:val="16"/>
          <w:szCs w:val="16"/>
        </w:rPr>
        <w:t>richnes</w:t>
      </w:r>
      <w:proofErr w:type="spellEnd"/>
      <w:r w:rsidR="00101E5B" w:rsidRPr="008826FA">
        <w:rPr>
          <w:sz w:val="16"/>
          <w:szCs w:val="16"/>
        </w:rPr>
        <w:t xml:space="preserve"> per natural </w:t>
      </w:r>
      <w:proofErr w:type="spellStart"/>
      <w:r w:rsidR="00101E5B" w:rsidRPr="008826FA">
        <w:rPr>
          <w:sz w:val="16"/>
          <w:szCs w:val="16"/>
        </w:rPr>
        <w:t>región</w:t>
      </w:r>
      <w:proofErr w:type="spellEnd"/>
      <w:r w:rsidR="00101E5B" w:rsidRPr="008826FA">
        <w:rPr>
          <w:sz w:val="16"/>
          <w:szCs w:val="16"/>
        </w:rPr>
        <w:t xml:space="preserve"> in climate change </w:t>
      </w:r>
      <w:proofErr w:type="spellStart"/>
      <w:r w:rsidR="00101E5B" w:rsidRPr="008826FA">
        <w:rPr>
          <w:sz w:val="16"/>
          <w:szCs w:val="16"/>
        </w:rPr>
        <w:t>scneario</w:t>
      </w:r>
      <w:proofErr w:type="spellEnd"/>
      <w:r w:rsidR="00101E5B" w:rsidRPr="008826FA">
        <w:rPr>
          <w:sz w:val="16"/>
          <w:szCs w:val="16"/>
        </w:rPr>
        <w:t xml:space="preserve"> RCP 8.5</w:t>
      </w:r>
    </w:p>
    <w:p w14:paraId="5E829C07" w14:textId="77777777" w:rsidR="00DF0349" w:rsidRDefault="00DF0349" w:rsidP="00DF0349">
      <w:pPr>
        <w:pStyle w:val="Ttulo1"/>
        <w:tabs>
          <w:tab w:val="left" w:pos="441"/>
          <w:tab w:val="left" w:pos="442"/>
          <w:tab w:val="left" w:pos="704"/>
        </w:tabs>
        <w:spacing w:before="1"/>
        <w:rPr>
          <w:b w:val="0"/>
          <w:bCs w:val="0"/>
          <w:sz w:val="16"/>
          <w:szCs w:val="16"/>
        </w:rPr>
      </w:pPr>
    </w:p>
    <w:p w14:paraId="53A8ACC2" w14:textId="7288EEE3" w:rsidR="00DF0349" w:rsidRDefault="00DF0349" w:rsidP="00DF0349">
      <w:pPr>
        <w:pStyle w:val="Ttulo1"/>
        <w:tabs>
          <w:tab w:val="left" w:pos="441"/>
          <w:tab w:val="left" w:pos="442"/>
          <w:tab w:val="left" w:pos="704"/>
        </w:tabs>
        <w:spacing w:before="1"/>
        <w:rPr>
          <w:b w:val="0"/>
          <w:bCs w:val="0"/>
          <w:sz w:val="16"/>
          <w:szCs w:val="16"/>
        </w:rPr>
      </w:pPr>
      <w:r w:rsidRPr="008826FA">
        <w:rPr>
          <w:color w:val="636466"/>
          <w:sz w:val="16"/>
          <w:szCs w:val="16"/>
        </w:rPr>
        <w:t>TA</w:t>
      </w:r>
      <w:r w:rsidRPr="008826FA">
        <w:rPr>
          <w:color w:val="636466"/>
          <w:spacing w:val="-21"/>
          <w:sz w:val="16"/>
          <w:szCs w:val="16"/>
        </w:rPr>
        <w:t xml:space="preserve"> </w:t>
      </w:r>
      <w:r w:rsidRPr="008826FA">
        <w:rPr>
          <w:color w:val="636466"/>
          <w:sz w:val="16"/>
          <w:szCs w:val="16"/>
        </w:rPr>
        <w:t>B</w:t>
      </w:r>
      <w:r w:rsidRPr="008826FA">
        <w:rPr>
          <w:color w:val="636466"/>
          <w:spacing w:val="-21"/>
          <w:sz w:val="16"/>
          <w:szCs w:val="16"/>
        </w:rPr>
        <w:t xml:space="preserve"> </w:t>
      </w:r>
      <w:r w:rsidRPr="008826FA">
        <w:rPr>
          <w:color w:val="636466"/>
          <w:sz w:val="16"/>
          <w:szCs w:val="16"/>
        </w:rPr>
        <w:t>L</w:t>
      </w:r>
      <w:r w:rsidRPr="008826FA">
        <w:rPr>
          <w:color w:val="636466"/>
          <w:spacing w:val="-23"/>
          <w:sz w:val="16"/>
          <w:szCs w:val="16"/>
        </w:rPr>
        <w:t xml:space="preserve"> </w:t>
      </w:r>
      <w:r w:rsidRPr="008826FA">
        <w:rPr>
          <w:color w:val="636466"/>
          <w:sz w:val="16"/>
          <w:szCs w:val="16"/>
        </w:rPr>
        <w:t>E</w:t>
      </w:r>
      <w:r w:rsidRPr="008826FA">
        <w:rPr>
          <w:color w:val="636466"/>
          <w:spacing w:val="41"/>
          <w:sz w:val="16"/>
          <w:szCs w:val="16"/>
        </w:rPr>
        <w:t xml:space="preserve"> </w:t>
      </w:r>
      <w:r>
        <w:rPr>
          <w:color w:val="636466"/>
          <w:sz w:val="16"/>
          <w:szCs w:val="16"/>
        </w:rPr>
        <w:t xml:space="preserve">3 </w:t>
      </w:r>
      <w:r w:rsidRPr="008826FA">
        <w:rPr>
          <w:sz w:val="16"/>
          <w:szCs w:val="16"/>
        </w:rPr>
        <w:t xml:space="preserve">. </w:t>
      </w:r>
      <w:r w:rsidRPr="008826FA">
        <w:rPr>
          <w:b w:val="0"/>
          <w:bCs w:val="0"/>
          <w:sz w:val="16"/>
          <w:szCs w:val="16"/>
        </w:rPr>
        <w:t>Ecological niche area (Km2)</w:t>
      </w:r>
      <w:r>
        <w:rPr>
          <w:b w:val="0"/>
          <w:bCs w:val="0"/>
          <w:sz w:val="16"/>
          <w:szCs w:val="16"/>
        </w:rPr>
        <w:t xml:space="preserve"> </w:t>
      </w:r>
      <w:r w:rsidRPr="008826FA">
        <w:rPr>
          <w:b w:val="0"/>
          <w:bCs w:val="0"/>
          <w:sz w:val="16"/>
          <w:szCs w:val="16"/>
        </w:rPr>
        <w:t xml:space="preserve">per natural region </w:t>
      </w:r>
      <w:r>
        <w:rPr>
          <w:b w:val="0"/>
          <w:bCs w:val="0"/>
          <w:sz w:val="16"/>
          <w:szCs w:val="16"/>
        </w:rPr>
        <w:t xml:space="preserve">in RCP 4.5 climate scenario </w:t>
      </w:r>
      <w:r w:rsidRPr="008826FA">
        <w:rPr>
          <w:b w:val="0"/>
          <w:bCs w:val="0"/>
          <w:sz w:val="16"/>
          <w:szCs w:val="16"/>
        </w:rPr>
        <w:t xml:space="preserve"> </w:t>
      </w:r>
    </w:p>
    <w:p w14:paraId="30A01B36" w14:textId="3043B331" w:rsidR="00E076E2" w:rsidRDefault="00E076E2">
      <w:pPr>
        <w:pStyle w:val="Textoindependiente"/>
        <w:spacing w:before="5"/>
        <w:rPr>
          <w:sz w:val="22"/>
          <w:szCs w:val="18"/>
        </w:rPr>
      </w:pPr>
    </w:p>
    <w:tbl>
      <w:tblPr>
        <w:tblW w:w="4970" w:type="dxa"/>
        <w:tblCellMar>
          <w:left w:w="70" w:type="dxa"/>
          <w:right w:w="70" w:type="dxa"/>
        </w:tblCellMar>
        <w:tblLook w:val="04A0" w:firstRow="1" w:lastRow="0" w:firstColumn="1" w:lastColumn="0" w:noHBand="0" w:noVBand="1"/>
      </w:tblPr>
      <w:tblGrid>
        <w:gridCol w:w="1037"/>
        <w:gridCol w:w="1653"/>
        <w:gridCol w:w="2280"/>
      </w:tblGrid>
      <w:tr w:rsidR="00A342A7" w:rsidRPr="00A342A7" w14:paraId="09AAFFFD" w14:textId="77777777" w:rsidTr="00A342A7">
        <w:trPr>
          <w:trHeight w:val="612"/>
        </w:trPr>
        <w:tc>
          <w:tcPr>
            <w:tcW w:w="927" w:type="dxa"/>
            <w:tcBorders>
              <w:top w:val="nil"/>
              <w:left w:val="nil"/>
              <w:bottom w:val="nil"/>
              <w:right w:val="nil"/>
            </w:tcBorders>
            <w:shd w:val="clear" w:color="000000" w:fill="D1D3D4"/>
            <w:vAlign w:val="center"/>
            <w:hideMark/>
          </w:tcPr>
          <w:p w14:paraId="5A8EE4D3" w14:textId="77777777" w:rsidR="00A342A7" w:rsidRPr="00A342A7" w:rsidRDefault="00A342A7" w:rsidP="00A342A7">
            <w:pPr>
              <w:widowControl/>
              <w:autoSpaceDE/>
              <w:autoSpaceDN/>
              <w:rPr>
                <w:rFonts w:eastAsia="Times New Roman"/>
                <w:b/>
                <w:bCs/>
                <w:color w:val="231F20"/>
                <w:sz w:val="15"/>
                <w:szCs w:val="15"/>
                <w:lang w:val="es-EC" w:eastAsia="es-EC"/>
              </w:rPr>
            </w:pPr>
            <w:r w:rsidRPr="00A342A7">
              <w:rPr>
                <w:rFonts w:eastAsia="Times New Roman"/>
                <w:b/>
                <w:bCs/>
                <w:color w:val="231F20"/>
                <w:sz w:val="15"/>
                <w:lang w:eastAsia="es-EC"/>
              </w:rPr>
              <w:t xml:space="preserve">Natural Region/Spp                      </w:t>
            </w:r>
          </w:p>
        </w:tc>
        <w:tc>
          <w:tcPr>
            <w:tcW w:w="1691" w:type="dxa"/>
            <w:tcBorders>
              <w:top w:val="nil"/>
              <w:left w:val="nil"/>
              <w:bottom w:val="nil"/>
              <w:right w:val="nil"/>
            </w:tcBorders>
            <w:shd w:val="clear" w:color="000000" w:fill="D1D3D4"/>
            <w:vAlign w:val="center"/>
            <w:hideMark/>
          </w:tcPr>
          <w:p w14:paraId="36ED624C" w14:textId="77777777" w:rsidR="00A342A7" w:rsidRPr="00A342A7" w:rsidRDefault="00A342A7" w:rsidP="00A342A7">
            <w:pPr>
              <w:widowControl/>
              <w:autoSpaceDE/>
              <w:autoSpaceDN/>
              <w:ind w:firstLineChars="300" w:firstLine="452"/>
              <w:rPr>
                <w:rFonts w:eastAsia="Times New Roman"/>
                <w:b/>
                <w:bCs/>
                <w:i/>
                <w:iCs/>
                <w:color w:val="231F20"/>
                <w:sz w:val="15"/>
                <w:szCs w:val="15"/>
                <w:lang w:val="es-EC" w:eastAsia="es-EC"/>
              </w:rPr>
            </w:pPr>
            <w:r w:rsidRPr="00A342A7">
              <w:rPr>
                <w:rFonts w:eastAsia="Times New Roman"/>
                <w:b/>
                <w:bCs/>
                <w:i/>
                <w:iCs/>
                <w:color w:val="231F20"/>
                <w:sz w:val="15"/>
                <w:szCs w:val="15"/>
                <w:lang w:val="es-EC" w:eastAsia="es-EC"/>
              </w:rPr>
              <w:t>Bothrops lojanus(VU)</w:t>
            </w:r>
          </w:p>
        </w:tc>
        <w:tc>
          <w:tcPr>
            <w:tcW w:w="2352" w:type="dxa"/>
            <w:tcBorders>
              <w:top w:val="nil"/>
              <w:left w:val="nil"/>
              <w:bottom w:val="nil"/>
              <w:right w:val="nil"/>
            </w:tcBorders>
            <w:shd w:val="clear" w:color="000000" w:fill="D1D3D4"/>
            <w:vAlign w:val="center"/>
            <w:hideMark/>
          </w:tcPr>
          <w:p w14:paraId="4BE0C9D0" w14:textId="77777777" w:rsidR="00A342A7" w:rsidRPr="00A342A7" w:rsidRDefault="00A342A7" w:rsidP="00A342A7">
            <w:pPr>
              <w:widowControl/>
              <w:autoSpaceDE/>
              <w:autoSpaceDN/>
              <w:ind w:firstLineChars="500" w:firstLine="753"/>
              <w:rPr>
                <w:rFonts w:eastAsia="Times New Roman"/>
                <w:b/>
                <w:bCs/>
                <w:color w:val="231F20"/>
                <w:sz w:val="15"/>
                <w:szCs w:val="15"/>
                <w:lang w:val="es-EC" w:eastAsia="es-EC"/>
              </w:rPr>
            </w:pPr>
            <w:r w:rsidRPr="00A342A7">
              <w:rPr>
                <w:rFonts w:eastAsia="Times New Roman"/>
                <w:b/>
                <w:bCs/>
                <w:color w:val="231F20"/>
                <w:sz w:val="15"/>
                <w:szCs w:val="15"/>
                <w:lang w:val="es-EC" w:eastAsia="es-EC"/>
              </w:rPr>
              <w:t>Bothrops osbornei(VU)</w:t>
            </w:r>
          </w:p>
        </w:tc>
      </w:tr>
      <w:tr w:rsidR="00A342A7" w:rsidRPr="00A342A7" w14:paraId="65325BDD" w14:textId="77777777" w:rsidTr="00A342A7">
        <w:trPr>
          <w:trHeight w:val="288"/>
        </w:trPr>
        <w:tc>
          <w:tcPr>
            <w:tcW w:w="927" w:type="dxa"/>
            <w:tcBorders>
              <w:top w:val="nil"/>
              <w:left w:val="nil"/>
              <w:bottom w:val="nil"/>
              <w:right w:val="nil"/>
            </w:tcBorders>
            <w:shd w:val="clear" w:color="auto" w:fill="auto"/>
            <w:vAlign w:val="center"/>
            <w:hideMark/>
          </w:tcPr>
          <w:p w14:paraId="002B5512" w14:textId="77777777" w:rsidR="00A342A7" w:rsidRPr="00A342A7" w:rsidRDefault="00A342A7" w:rsidP="00A342A7">
            <w:pPr>
              <w:widowControl/>
              <w:autoSpaceDE/>
              <w:autoSpaceDN/>
              <w:rPr>
                <w:rFonts w:eastAsia="Times New Roman"/>
                <w:color w:val="231F20"/>
                <w:sz w:val="15"/>
                <w:szCs w:val="15"/>
                <w:lang w:val="es-EC" w:eastAsia="es-EC"/>
              </w:rPr>
            </w:pPr>
            <w:r w:rsidRPr="00A342A7">
              <w:rPr>
                <w:rFonts w:eastAsia="Times New Roman"/>
                <w:color w:val="231F20"/>
                <w:sz w:val="15"/>
                <w:szCs w:val="15"/>
                <w:lang w:val="es-EC" w:eastAsia="es-EC"/>
              </w:rPr>
              <w:t>Andean Shrub</w:t>
            </w:r>
          </w:p>
        </w:tc>
        <w:tc>
          <w:tcPr>
            <w:tcW w:w="1691" w:type="dxa"/>
            <w:tcBorders>
              <w:top w:val="nil"/>
              <w:left w:val="nil"/>
              <w:bottom w:val="nil"/>
              <w:right w:val="nil"/>
            </w:tcBorders>
            <w:shd w:val="clear" w:color="auto" w:fill="auto"/>
            <w:vAlign w:val="center"/>
            <w:hideMark/>
          </w:tcPr>
          <w:p w14:paraId="196B43F2"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564</w:t>
            </w:r>
          </w:p>
        </w:tc>
        <w:tc>
          <w:tcPr>
            <w:tcW w:w="2352" w:type="dxa"/>
            <w:tcBorders>
              <w:top w:val="nil"/>
              <w:left w:val="nil"/>
              <w:bottom w:val="nil"/>
              <w:right w:val="nil"/>
            </w:tcBorders>
            <w:shd w:val="clear" w:color="auto" w:fill="auto"/>
            <w:vAlign w:val="center"/>
            <w:hideMark/>
          </w:tcPr>
          <w:p w14:paraId="431A5B6E"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104</w:t>
            </w:r>
          </w:p>
        </w:tc>
      </w:tr>
      <w:tr w:rsidR="00A342A7" w:rsidRPr="00A342A7" w14:paraId="078DD65D" w14:textId="77777777" w:rsidTr="00A342A7">
        <w:trPr>
          <w:trHeight w:val="288"/>
        </w:trPr>
        <w:tc>
          <w:tcPr>
            <w:tcW w:w="927" w:type="dxa"/>
            <w:tcBorders>
              <w:top w:val="nil"/>
              <w:left w:val="nil"/>
              <w:bottom w:val="nil"/>
              <w:right w:val="nil"/>
            </w:tcBorders>
            <w:shd w:val="clear" w:color="auto" w:fill="auto"/>
            <w:vAlign w:val="center"/>
            <w:hideMark/>
          </w:tcPr>
          <w:p w14:paraId="57FB1596"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Amazon</w:t>
            </w:r>
          </w:p>
        </w:tc>
        <w:tc>
          <w:tcPr>
            <w:tcW w:w="1691" w:type="dxa"/>
            <w:tcBorders>
              <w:top w:val="nil"/>
              <w:left w:val="nil"/>
              <w:bottom w:val="nil"/>
              <w:right w:val="nil"/>
            </w:tcBorders>
            <w:shd w:val="clear" w:color="auto" w:fill="auto"/>
            <w:vAlign w:val="center"/>
            <w:hideMark/>
          </w:tcPr>
          <w:p w14:paraId="5677EF56"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c>
          <w:tcPr>
            <w:tcW w:w="2352" w:type="dxa"/>
            <w:tcBorders>
              <w:top w:val="nil"/>
              <w:left w:val="nil"/>
              <w:bottom w:val="nil"/>
              <w:right w:val="nil"/>
            </w:tcBorders>
            <w:shd w:val="clear" w:color="auto" w:fill="auto"/>
            <w:vAlign w:val="center"/>
            <w:hideMark/>
          </w:tcPr>
          <w:p w14:paraId="522599E5"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r>
      <w:tr w:rsidR="00A342A7" w:rsidRPr="00A342A7" w14:paraId="4F8C0130" w14:textId="77777777" w:rsidTr="00A342A7">
        <w:trPr>
          <w:trHeight w:val="408"/>
        </w:trPr>
        <w:tc>
          <w:tcPr>
            <w:tcW w:w="927" w:type="dxa"/>
            <w:tcBorders>
              <w:top w:val="nil"/>
              <w:left w:val="nil"/>
              <w:bottom w:val="nil"/>
              <w:right w:val="nil"/>
            </w:tcBorders>
            <w:shd w:val="clear" w:color="auto" w:fill="auto"/>
            <w:vAlign w:val="center"/>
            <w:hideMark/>
          </w:tcPr>
          <w:p w14:paraId="67655E09"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Western Montane</w:t>
            </w:r>
          </w:p>
        </w:tc>
        <w:tc>
          <w:tcPr>
            <w:tcW w:w="1691" w:type="dxa"/>
            <w:tcBorders>
              <w:top w:val="nil"/>
              <w:left w:val="nil"/>
              <w:bottom w:val="nil"/>
              <w:right w:val="nil"/>
            </w:tcBorders>
            <w:shd w:val="clear" w:color="auto" w:fill="auto"/>
            <w:vAlign w:val="center"/>
            <w:hideMark/>
          </w:tcPr>
          <w:p w14:paraId="36D57E93"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244</w:t>
            </w:r>
          </w:p>
        </w:tc>
        <w:tc>
          <w:tcPr>
            <w:tcW w:w="2352" w:type="dxa"/>
            <w:tcBorders>
              <w:top w:val="nil"/>
              <w:left w:val="nil"/>
              <w:bottom w:val="nil"/>
              <w:right w:val="nil"/>
            </w:tcBorders>
            <w:shd w:val="clear" w:color="auto" w:fill="auto"/>
            <w:vAlign w:val="center"/>
            <w:hideMark/>
          </w:tcPr>
          <w:p w14:paraId="3765982E"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2262</w:t>
            </w:r>
          </w:p>
        </w:tc>
      </w:tr>
      <w:tr w:rsidR="00A342A7" w:rsidRPr="00A342A7" w14:paraId="5F22C95B" w14:textId="77777777" w:rsidTr="00A342A7">
        <w:trPr>
          <w:trHeight w:val="288"/>
        </w:trPr>
        <w:tc>
          <w:tcPr>
            <w:tcW w:w="927" w:type="dxa"/>
            <w:tcBorders>
              <w:top w:val="nil"/>
              <w:left w:val="nil"/>
              <w:bottom w:val="nil"/>
              <w:right w:val="nil"/>
            </w:tcBorders>
            <w:shd w:val="clear" w:color="auto" w:fill="auto"/>
            <w:vAlign w:val="center"/>
            <w:hideMark/>
          </w:tcPr>
          <w:p w14:paraId="49167E88" w14:textId="77777777" w:rsidR="00A342A7" w:rsidRPr="00A342A7" w:rsidRDefault="00A342A7" w:rsidP="00A342A7">
            <w:pPr>
              <w:widowControl/>
              <w:autoSpaceDE/>
              <w:autoSpaceDN/>
              <w:rPr>
                <w:rFonts w:eastAsia="Times New Roman"/>
                <w:color w:val="231F20"/>
                <w:sz w:val="15"/>
                <w:szCs w:val="15"/>
                <w:lang w:val="es-EC" w:eastAsia="es-EC"/>
              </w:rPr>
            </w:pPr>
            <w:r w:rsidRPr="00A342A7">
              <w:rPr>
                <w:rFonts w:eastAsia="Times New Roman"/>
                <w:color w:val="231F20"/>
                <w:sz w:val="15"/>
                <w:szCs w:val="15"/>
                <w:lang w:val="es-EC" w:eastAsia="es-EC"/>
              </w:rPr>
              <w:t>Western Foothill</w:t>
            </w:r>
          </w:p>
        </w:tc>
        <w:tc>
          <w:tcPr>
            <w:tcW w:w="1691" w:type="dxa"/>
            <w:tcBorders>
              <w:top w:val="nil"/>
              <w:left w:val="nil"/>
              <w:bottom w:val="nil"/>
              <w:right w:val="nil"/>
            </w:tcBorders>
            <w:shd w:val="clear" w:color="auto" w:fill="auto"/>
            <w:vAlign w:val="center"/>
            <w:hideMark/>
          </w:tcPr>
          <w:p w14:paraId="7F00F70D"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NA</w:t>
            </w:r>
          </w:p>
        </w:tc>
        <w:tc>
          <w:tcPr>
            <w:tcW w:w="2352" w:type="dxa"/>
            <w:tcBorders>
              <w:top w:val="nil"/>
              <w:left w:val="nil"/>
              <w:bottom w:val="nil"/>
              <w:right w:val="nil"/>
            </w:tcBorders>
            <w:shd w:val="clear" w:color="auto" w:fill="auto"/>
            <w:vAlign w:val="center"/>
            <w:hideMark/>
          </w:tcPr>
          <w:p w14:paraId="6312B125" w14:textId="77777777" w:rsidR="00A342A7" w:rsidRPr="00A342A7" w:rsidRDefault="00A342A7" w:rsidP="00A342A7">
            <w:pPr>
              <w:widowControl/>
              <w:autoSpaceDE/>
              <w:autoSpaceDN/>
              <w:jc w:val="center"/>
              <w:rPr>
                <w:rFonts w:eastAsia="Times New Roman"/>
                <w:color w:val="000000"/>
                <w:sz w:val="14"/>
                <w:szCs w:val="14"/>
                <w:lang w:val="es-EC" w:eastAsia="es-EC"/>
              </w:rPr>
            </w:pPr>
            <w:r w:rsidRPr="00A342A7">
              <w:rPr>
                <w:rFonts w:eastAsia="Times New Roman"/>
                <w:color w:val="000000"/>
                <w:sz w:val="14"/>
                <w:szCs w:val="14"/>
                <w:lang w:val="es-EC" w:eastAsia="es-EC"/>
              </w:rPr>
              <w:t>5674</w:t>
            </w:r>
          </w:p>
        </w:tc>
      </w:tr>
      <w:tr w:rsidR="00A342A7" w:rsidRPr="00A342A7" w14:paraId="67E5F121" w14:textId="77777777" w:rsidTr="00A342A7">
        <w:trPr>
          <w:trHeight w:val="288"/>
        </w:trPr>
        <w:tc>
          <w:tcPr>
            <w:tcW w:w="927" w:type="dxa"/>
            <w:tcBorders>
              <w:top w:val="nil"/>
              <w:left w:val="nil"/>
              <w:bottom w:val="nil"/>
              <w:right w:val="nil"/>
            </w:tcBorders>
            <w:shd w:val="clear" w:color="auto" w:fill="auto"/>
            <w:vAlign w:val="center"/>
            <w:hideMark/>
          </w:tcPr>
          <w:p w14:paraId="54939DFF"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Paramo</w:t>
            </w:r>
          </w:p>
        </w:tc>
        <w:tc>
          <w:tcPr>
            <w:tcW w:w="1691" w:type="dxa"/>
            <w:tcBorders>
              <w:top w:val="nil"/>
              <w:left w:val="nil"/>
              <w:bottom w:val="nil"/>
              <w:right w:val="nil"/>
            </w:tcBorders>
            <w:shd w:val="clear" w:color="auto" w:fill="auto"/>
            <w:vAlign w:val="center"/>
            <w:hideMark/>
          </w:tcPr>
          <w:p w14:paraId="3E2115BB"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283</w:t>
            </w:r>
          </w:p>
        </w:tc>
        <w:tc>
          <w:tcPr>
            <w:tcW w:w="2352" w:type="dxa"/>
            <w:tcBorders>
              <w:top w:val="nil"/>
              <w:left w:val="nil"/>
              <w:bottom w:val="nil"/>
              <w:right w:val="nil"/>
            </w:tcBorders>
            <w:shd w:val="clear" w:color="auto" w:fill="auto"/>
            <w:vAlign w:val="center"/>
            <w:hideMark/>
          </w:tcPr>
          <w:p w14:paraId="164B7576"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4</w:t>
            </w:r>
          </w:p>
        </w:tc>
      </w:tr>
      <w:tr w:rsidR="00A342A7" w:rsidRPr="00A342A7" w14:paraId="0C18FD50" w14:textId="77777777" w:rsidTr="00A342A7">
        <w:trPr>
          <w:trHeight w:val="288"/>
        </w:trPr>
        <w:tc>
          <w:tcPr>
            <w:tcW w:w="927" w:type="dxa"/>
            <w:tcBorders>
              <w:top w:val="nil"/>
              <w:left w:val="nil"/>
              <w:bottom w:val="nil"/>
              <w:right w:val="nil"/>
            </w:tcBorders>
            <w:shd w:val="clear" w:color="auto" w:fill="auto"/>
            <w:vAlign w:val="center"/>
            <w:hideMark/>
          </w:tcPr>
          <w:p w14:paraId="7B6060D7"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Eastern Foothill</w:t>
            </w:r>
          </w:p>
        </w:tc>
        <w:tc>
          <w:tcPr>
            <w:tcW w:w="1691" w:type="dxa"/>
            <w:tcBorders>
              <w:top w:val="nil"/>
              <w:left w:val="nil"/>
              <w:bottom w:val="nil"/>
              <w:right w:val="nil"/>
            </w:tcBorders>
            <w:shd w:val="clear" w:color="auto" w:fill="auto"/>
            <w:vAlign w:val="center"/>
            <w:hideMark/>
          </w:tcPr>
          <w:p w14:paraId="3B7020DA"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47</w:t>
            </w:r>
          </w:p>
        </w:tc>
        <w:tc>
          <w:tcPr>
            <w:tcW w:w="2352" w:type="dxa"/>
            <w:tcBorders>
              <w:top w:val="nil"/>
              <w:left w:val="nil"/>
              <w:bottom w:val="nil"/>
              <w:right w:val="nil"/>
            </w:tcBorders>
            <w:shd w:val="clear" w:color="auto" w:fill="auto"/>
            <w:vAlign w:val="center"/>
            <w:hideMark/>
          </w:tcPr>
          <w:p w14:paraId="57A911B4"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r>
      <w:tr w:rsidR="00A342A7" w:rsidRPr="00A342A7" w14:paraId="3A346C7A" w14:textId="77777777" w:rsidTr="00A342A7">
        <w:trPr>
          <w:trHeight w:val="408"/>
        </w:trPr>
        <w:tc>
          <w:tcPr>
            <w:tcW w:w="927" w:type="dxa"/>
            <w:tcBorders>
              <w:top w:val="nil"/>
              <w:left w:val="nil"/>
              <w:bottom w:val="nil"/>
              <w:right w:val="nil"/>
            </w:tcBorders>
            <w:shd w:val="clear" w:color="auto" w:fill="auto"/>
            <w:vAlign w:val="center"/>
            <w:hideMark/>
          </w:tcPr>
          <w:p w14:paraId="35BA8E26"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Eastern Montane</w:t>
            </w:r>
          </w:p>
        </w:tc>
        <w:tc>
          <w:tcPr>
            <w:tcW w:w="1691" w:type="dxa"/>
            <w:tcBorders>
              <w:top w:val="nil"/>
              <w:left w:val="nil"/>
              <w:bottom w:val="nil"/>
              <w:right w:val="nil"/>
            </w:tcBorders>
            <w:shd w:val="clear" w:color="auto" w:fill="auto"/>
            <w:vAlign w:val="center"/>
            <w:hideMark/>
          </w:tcPr>
          <w:p w14:paraId="50EC2876"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762</w:t>
            </w:r>
          </w:p>
        </w:tc>
        <w:tc>
          <w:tcPr>
            <w:tcW w:w="2352" w:type="dxa"/>
            <w:tcBorders>
              <w:top w:val="nil"/>
              <w:left w:val="nil"/>
              <w:bottom w:val="nil"/>
              <w:right w:val="nil"/>
            </w:tcBorders>
            <w:shd w:val="clear" w:color="auto" w:fill="auto"/>
            <w:vAlign w:val="center"/>
            <w:hideMark/>
          </w:tcPr>
          <w:p w14:paraId="0ED91CD9"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w:t>
            </w:r>
          </w:p>
        </w:tc>
      </w:tr>
      <w:tr w:rsidR="00A342A7" w:rsidRPr="00A342A7" w14:paraId="2551AF6B" w14:textId="77777777" w:rsidTr="00A342A7">
        <w:trPr>
          <w:trHeight w:val="288"/>
        </w:trPr>
        <w:tc>
          <w:tcPr>
            <w:tcW w:w="927" w:type="dxa"/>
            <w:tcBorders>
              <w:top w:val="nil"/>
              <w:left w:val="nil"/>
              <w:bottom w:val="nil"/>
              <w:right w:val="nil"/>
            </w:tcBorders>
            <w:shd w:val="clear" w:color="auto" w:fill="auto"/>
            <w:vAlign w:val="center"/>
            <w:hideMark/>
          </w:tcPr>
          <w:p w14:paraId="08324E47"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Dry Shrub</w:t>
            </w:r>
          </w:p>
        </w:tc>
        <w:tc>
          <w:tcPr>
            <w:tcW w:w="1691" w:type="dxa"/>
            <w:tcBorders>
              <w:top w:val="nil"/>
              <w:left w:val="nil"/>
              <w:bottom w:val="nil"/>
              <w:right w:val="nil"/>
            </w:tcBorders>
            <w:shd w:val="clear" w:color="auto" w:fill="auto"/>
            <w:vAlign w:val="center"/>
            <w:hideMark/>
          </w:tcPr>
          <w:p w14:paraId="0CF1B7FD"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867</w:t>
            </w:r>
          </w:p>
        </w:tc>
        <w:tc>
          <w:tcPr>
            <w:tcW w:w="2352" w:type="dxa"/>
            <w:tcBorders>
              <w:top w:val="nil"/>
              <w:left w:val="nil"/>
              <w:bottom w:val="nil"/>
              <w:right w:val="nil"/>
            </w:tcBorders>
            <w:shd w:val="clear" w:color="auto" w:fill="auto"/>
            <w:vAlign w:val="center"/>
            <w:hideMark/>
          </w:tcPr>
          <w:p w14:paraId="302C0F3F"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40</w:t>
            </w:r>
          </w:p>
        </w:tc>
      </w:tr>
      <w:tr w:rsidR="00A342A7" w:rsidRPr="00A342A7" w14:paraId="0DA55A13" w14:textId="77777777" w:rsidTr="00A342A7">
        <w:trPr>
          <w:trHeight w:val="408"/>
        </w:trPr>
        <w:tc>
          <w:tcPr>
            <w:tcW w:w="927" w:type="dxa"/>
            <w:tcBorders>
              <w:top w:val="nil"/>
              <w:left w:val="nil"/>
              <w:bottom w:val="nil"/>
              <w:right w:val="nil"/>
            </w:tcBorders>
            <w:shd w:val="clear" w:color="auto" w:fill="auto"/>
            <w:vAlign w:val="center"/>
            <w:hideMark/>
          </w:tcPr>
          <w:p w14:paraId="49C352F1"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Deciduous Forest</w:t>
            </w:r>
          </w:p>
        </w:tc>
        <w:tc>
          <w:tcPr>
            <w:tcW w:w="1691" w:type="dxa"/>
            <w:tcBorders>
              <w:top w:val="nil"/>
              <w:left w:val="nil"/>
              <w:bottom w:val="nil"/>
              <w:right w:val="nil"/>
            </w:tcBorders>
            <w:shd w:val="clear" w:color="auto" w:fill="auto"/>
            <w:vAlign w:val="center"/>
            <w:hideMark/>
          </w:tcPr>
          <w:p w14:paraId="6551D4CB"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498</w:t>
            </w:r>
          </w:p>
        </w:tc>
        <w:tc>
          <w:tcPr>
            <w:tcW w:w="2352" w:type="dxa"/>
            <w:tcBorders>
              <w:top w:val="nil"/>
              <w:left w:val="nil"/>
              <w:bottom w:val="nil"/>
              <w:right w:val="nil"/>
            </w:tcBorders>
            <w:shd w:val="clear" w:color="auto" w:fill="auto"/>
            <w:vAlign w:val="center"/>
            <w:hideMark/>
          </w:tcPr>
          <w:p w14:paraId="0F5D6982"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724</w:t>
            </w:r>
          </w:p>
        </w:tc>
      </w:tr>
      <w:tr w:rsidR="00A342A7" w:rsidRPr="00A342A7" w14:paraId="2CE29304" w14:textId="77777777" w:rsidTr="00A342A7">
        <w:trPr>
          <w:trHeight w:val="408"/>
        </w:trPr>
        <w:tc>
          <w:tcPr>
            <w:tcW w:w="927" w:type="dxa"/>
            <w:tcBorders>
              <w:top w:val="nil"/>
              <w:left w:val="nil"/>
              <w:bottom w:val="nil"/>
              <w:right w:val="nil"/>
            </w:tcBorders>
            <w:shd w:val="clear" w:color="auto" w:fill="auto"/>
            <w:vAlign w:val="center"/>
            <w:hideMark/>
          </w:tcPr>
          <w:p w14:paraId="1B7D4713" w14:textId="77777777" w:rsidR="00A342A7" w:rsidRPr="00A342A7" w:rsidRDefault="00A342A7" w:rsidP="00A342A7">
            <w:pPr>
              <w:widowControl/>
              <w:autoSpaceDE/>
              <w:autoSpaceDN/>
              <w:rPr>
                <w:rFonts w:eastAsia="Times New Roman"/>
                <w:i/>
                <w:iCs/>
                <w:color w:val="231F20"/>
                <w:sz w:val="15"/>
                <w:szCs w:val="15"/>
                <w:lang w:val="es-EC" w:eastAsia="es-EC"/>
              </w:rPr>
            </w:pPr>
            <w:r w:rsidRPr="00A342A7">
              <w:rPr>
                <w:rFonts w:eastAsia="Times New Roman"/>
                <w:i/>
                <w:iCs/>
                <w:color w:val="231F20"/>
                <w:sz w:val="15"/>
                <w:szCs w:val="15"/>
                <w:lang w:val="es-EC" w:eastAsia="es-EC"/>
              </w:rPr>
              <w:t>Choco Tropical Rainforest</w:t>
            </w:r>
          </w:p>
        </w:tc>
        <w:tc>
          <w:tcPr>
            <w:tcW w:w="1691" w:type="dxa"/>
            <w:tcBorders>
              <w:top w:val="nil"/>
              <w:left w:val="nil"/>
              <w:bottom w:val="nil"/>
              <w:right w:val="nil"/>
            </w:tcBorders>
            <w:shd w:val="clear" w:color="auto" w:fill="auto"/>
            <w:vAlign w:val="center"/>
            <w:hideMark/>
          </w:tcPr>
          <w:p w14:paraId="301C51E9"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NA</w:t>
            </w:r>
          </w:p>
        </w:tc>
        <w:tc>
          <w:tcPr>
            <w:tcW w:w="2352" w:type="dxa"/>
            <w:tcBorders>
              <w:top w:val="nil"/>
              <w:left w:val="nil"/>
              <w:bottom w:val="nil"/>
              <w:right w:val="nil"/>
            </w:tcBorders>
            <w:shd w:val="clear" w:color="auto" w:fill="auto"/>
            <w:vAlign w:val="center"/>
            <w:hideMark/>
          </w:tcPr>
          <w:p w14:paraId="497F1F5A"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4894</w:t>
            </w:r>
          </w:p>
        </w:tc>
      </w:tr>
      <w:tr w:rsidR="00A342A7" w:rsidRPr="00A342A7" w14:paraId="7E109570" w14:textId="77777777" w:rsidTr="00A342A7">
        <w:trPr>
          <w:trHeight w:val="288"/>
        </w:trPr>
        <w:tc>
          <w:tcPr>
            <w:tcW w:w="927" w:type="dxa"/>
            <w:tcBorders>
              <w:top w:val="nil"/>
              <w:left w:val="nil"/>
              <w:bottom w:val="nil"/>
              <w:right w:val="nil"/>
            </w:tcBorders>
            <w:shd w:val="clear" w:color="000000" w:fill="D1D3D4"/>
            <w:vAlign w:val="center"/>
            <w:hideMark/>
          </w:tcPr>
          <w:p w14:paraId="0B2ED9B2" w14:textId="77777777" w:rsidR="00A342A7" w:rsidRPr="00A342A7" w:rsidRDefault="00A342A7" w:rsidP="00A342A7">
            <w:pPr>
              <w:widowControl/>
              <w:autoSpaceDE/>
              <w:autoSpaceDN/>
              <w:rPr>
                <w:rFonts w:eastAsia="Times New Roman"/>
                <w:b/>
                <w:bCs/>
                <w:i/>
                <w:iCs/>
                <w:color w:val="231F20"/>
                <w:sz w:val="15"/>
                <w:szCs w:val="15"/>
                <w:lang w:val="es-EC" w:eastAsia="es-EC"/>
              </w:rPr>
            </w:pPr>
            <w:r w:rsidRPr="00A342A7">
              <w:rPr>
                <w:rFonts w:eastAsia="Times New Roman"/>
                <w:b/>
                <w:bCs/>
                <w:i/>
                <w:iCs/>
                <w:color w:val="231F20"/>
                <w:sz w:val="15"/>
                <w:szCs w:val="15"/>
                <w:lang w:val="es-EC" w:eastAsia="es-EC"/>
              </w:rPr>
              <w:t>total</w:t>
            </w:r>
          </w:p>
        </w:tc>
        <w:tc>
          <w:tcPr>
            <w:tcW w:w="1691" w:type="dxa"/>
            <w:tcBorders>
              <w:top w:val="nil"/>
              <w:left w:val="nil"/>
              <w:bottom w:val="nil"/>
              <w:right w:val="nil"/>
            </w:tcBorders>
            <w:shd w:val="clear" w:color="000000" w:fill="D1D3D4"/>
            <w:vAlign w:val="center"/>
            <w:hideMark/>
          </w:tcPr>
          <w:p w14:paraId="1F6241F4"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4261</w:t>
            </w:r>
          </w:p>
        </w:tc>
        <w:tc>
          <w:tcPr>
            <w:tcW w:w="2352" w:type="dxa"/>
            <w:tcBorders>
              <w:top w:val="nil"/>
              <w:left w:val="nil"/>
              <w:bottom w:val="nil"/>
              <w:right w:val="nil"/>
            </w:tcBorders>
            <w:shd w:val="clear" w:color="000000" w:fill="D1D3D4"/>
            <w:vAlign w:val="center"/>
            <w:hideMark/>
          </w:tcPr>
          <w:p w14:paraId="178901A3" w14:textId="77777777" w:rsidR="00A342A7" w:rsidRPr="00A342A7" w:rsidRDefault="00A342A7" w:rsidP="00A342A7">
            <w:pPr>
              <w:widowControl/>
              <w:autoSpaceDE/>
              <w:autoSpaceDN/>
              <w:jc w:val="center"/>
              <w:rPr>
                <w:rFonts w:eastAsia="Times New Roman"/>
                <w:color w:val="231F20"/>
                <w:sz w:val="15"/>
                <w:szCs w:val="15"/>
                <w:lang w:val="es-EC" w:eastAsia="es-EC"/>
              </w:rPr>
            </w:pPr>
            <w:r w:rsidRPr="00A342A7">
              <w:rPr>
                <w:rFonts w:eastAsia="Times New Roman"/>
                <w:color w:val="231F20"/>
                <w:sz w:val="15"/>
                <w:szCs w:val="15"/>
                <w:lang w:val="es-EC" w:eastAsia="es-EC"/>
              </w:rPr>
              <w:t>13722</w:t>
            </w:r>
          </w:p>
        </w:tc>
      </w:tr>
    </w:tbl>
    <w:p w14:paraId="303E253C" w14:textId="6A0A5D11" w:rsidR="00A342A7" w:rsidRPr="0035186D" w:rsidRDefault="00A342A7">
      <w:pPr>
        <w:pStyle w:val="Textoindependiente"/>
        <w:spacing w:before="5"/>
        <w:rPr>
          <w:sz w:val="22"/>
          <w:szCs w:val="18"/>
        </w:rPr>
      </w:pPr>
    </w:p>
    <w:p w14:paraId="37B46E82" w14:textId="212F9673" w:rsidR="00E73CCA" w:rsidRPr="00206994" w:rsidRDefault="00E73CCA" w:rsidP="00E73CCA">
      <w:pPr>
        <w:pStyle w:val="Ttulo1"/>
        <w:tabs>
          <w:tab w:val="left" w:pos="441"/>
          <w:tab w:val="left" w:pos="442"/>
          <w:tab w:val="left" w:pos="704"/>
        </w:tabs>
        <w:spacing w:before="1"/>
        <w:rPr>
          <w:b w:val="0"/>
          <w:bCs w:val="0"/>
          <w:sz w:val="16"/>
          <w:szCs w:val="16"/>
        </w:rPr>
      </w:pPr>
      <w:r w:rsidRPr="00206994">
        <w:rPr>
          <w:b w:val="0"/>
          <w:bCs w:val="0"/>
          <w:sz w:val="16"/>
          <w:szCs w:val="16"/>
        </w:rPr>
        <w:t xml:space="preserve">As in the previous case In the RCP 8.5 climate change scenario, there is no priority natural region for conservation due to the disappearance of the ecological niche of the endemic species </w:t>
      </w:r>
      <w:proofErr w:type="spellStart"/>
      <w:r w:rsidRPr="00071BBE">
        <w:rPr>
          <w:b w:val="0"/>
          <w:bCs w:val="0"/>
          <w:i/>
          <w:iCs/>
          <w:sz w:val="16"/>
          <w:szCs w:val="16"/>
        </w:rPr>
        <w:t>Porthidium</w:t>
      </w:r>
      <w:proofErr w:type="spellEnd"/>
      <w:r w:rsidRPr="00071BBE">
        <w:rPr>
          <w:b w:val="0"/>
          <w:bCs w:val="0"/>
          <w:i/>
          <w:iCs/>
          <w:sz w:val="16"/>
          <w:szCs w:val="16"/>
        </w:rPr>
        <w:t xml:space="preserve"> </w:t>
      </w:r>
      <w:proofErr w:type="spellStart"/>
      <w:r w:rsidRPr="00071BBE">
        <w:rPr>
          <w:b w:val="0"/>
          <w:bCs w:val="0"/>
          <w:i/>
          <w:iCs/>
          <w:sz w:val="16"/>
          <w:szCs w:val="16"/>
        </w:rPr>
        <w:t>Arcoase</w:t>
      </w:r>
      <w:proofErr w:type="spellEnd"/>
      <w:r w:rsidRPr="00206994">
        <w:rPr>
          <w:b w:val="0"/>
          <w:bCs w:val="0"/>
          <w:sz w:val="16"/>
          <w:szCs w:val="16"/>
        </w:rPr>
        <w:t xml:space="preserve"> in Ecuador </w:t>
      </w:r>
    </w:p>
    <w:p w14:paraId="39AB7A4B" w14:textId="2982ECC5" w:rsidR="00E73CCA" w:rsidRPr="00206994" w:rsidRDefault="00E73CCA" w:rsidP="00E73CCA">
      <w:pPr>
        <w:pStyle w:val="Ttulo1"/>
        <w:tabs>
          <w:tab w:val="left" w:pos="441"/>
          <w:tab w:val="left" w:pos="442"/>
          <w:tab w:val="left" w:pos="704"/>
        </w:tabs>
        <w:spacing w:before="1"/>
        <w:rPr>
          <w:b w:val="0"/>
          <w:bCs w:val="0"/>
          <w:sz w:val="16"/>
          <w:szCs w:val="16"/>
        </w:rPr>
      </w:pPr>
    </w:p>
    <w:p w14:paraId="1EC212CB" w14:textId="342BD475" w:rsidR="00447E85" w:rsidRPr="00387FBF" w:rsidRDefault="00447E85" w:rsidP="00E73CCA">
      <w:pPr>
        <w:pStyle w:val="Ttulo1"/>
        <w:tabs>
          <w:tab w:val="left" w:pos="441"/>
          <w:tab w:val="left" w:pos="442"/>
          <w:tab w:val="left" w:pos="704"/>
        </w:tabs>
        <w:spacing w:before="1"/>
        <w:rPr>
          <w:b w:val="0"/>
          <w:bCs w:val="0"/>
          <w:sz w:val="16"/>
          <w:szCs w:val="16"/>
        </w:rPr>
      </w:pPr>
      <w:r w:rsidRPr="00206994">
        <w:rPr>
          <w:b w:val="0"/>
          <w:bCs w:val="0"/>
          <w:sz w:val="16"/>
          <w:szCs w:val="16"/>
        </w:rPr>
        <w:t xml:space="preserve">Based on the threatened species in the RCP 8.5 climate change scenario, the Western Foothill region is a priority natural area for conservation of </w:t>
      </w:r>
      <w:proofErr w:type="spellStart"/>
      <w:r w:rsidRPr="00071BBE">
        <w:rPr>
          <w:b w:val="0"/>
          <w:bCs w:val="0"/>
          <w:i/>
          <w:iCs/>
          <w:sz w:val="16"/>
          <w:szCs w:val="16"/>
        </w:rPr>
        <w:t>Bothrops</w:t>
      </w:r>
      <w:proofErr w:type="spellEnd"/>
      <w:r w:rsidRPr="00071BBE">
        <w:rPr>
          <w:b w:val="0"/>
          <w:bCs w:val="0"/>
          <w:i/>
          <w:iCs/>
          <w:sz w:val="16"/>
          <w:szCs w:val="16"/>
        </w:rPr>
        <w:t xml:space="preserve"> </w:t>
      </w:r>
      <w:proofErr w:type="spellStart"/>
      <w:r w:rsidRPr="00071BBE">
        <w:rPr>
          <w:b w:val="0"/>
          <w:bCs w:val="0"/>
          <w:i/>
          <w:iCs/>
          <w:sz w:val="16"/>
          <w:szCs w:val="16"/>
        </w:rPr>
        <w:t>osbornei</w:t>
      </w:r>
      <w:proofErr w:type="spellEnd"/>
      <w:r w:rsidRPr="00206994">
        <w:rPr>
          <w:b w:val="0"/>
          <w:bCs w:val="0"/>
          <w:sz w:val="16"/>
          <w:szCs w:val="16"/>
        </w:rPr>
        <w:t xml:space="preserve"> (VU), covering 41.35% (5674 Km2) of its niche, followed by the Deciduous Forest region for </w:t>
      </w:r>
      <w:proofErr w:type="spellStart"/>
      <w:r w:rsidRPr="00071BBE">
        <w:rPr>
          <w:b w:val="0"/>
          <w:bCs w:val="0"/>
          <w:i/>
          <w:iCs/>
          <w:sz w:val="16"/>
          <w:szCs w:val="16"/>
        </w:rPr>
        <w:t>Bothrops</w:t>
      </w:r>
      <w:proofErr w:type="spellEnd"/>
      <w:r w:rsidRPr="00071BBE">
        <w:rPr>
          <w:b w:val="0"/>
          <w:bCs w:val="0"/>
          <w:i/>
          <w:iCs/>
          <w:sz w:val="16"/>
          <w:szCs w:val="16"/>
        </w:rPr>
        <w:t xml:space="preserve"> </w:t>
      </w:r>
      <w:proofErr w:type="spellStart"/>
      <w:r w:rsidRPr="00071BBE">
        <w:rPr>
          <w:b w:val="0"/>
          <w:bCs w:val="0"/>
          <w:i/>
          <w:iCs/>
          <w:sz w:val="16"/>
          <w:szCs w:val="16"/>
        </w:rPr>
        <w:t>lojanus</w:t>
      </w:r>
      <w:proofErr w:type="spellEnd"/>
      <w:r w:rsidRPr="00071BBE">
        <w:rPr>
          <w:b w:val="0"/>
          <w:bCs w:val="0"/>
          <w:i/>
          <w:iCs/>
          <w:sz w:val="16"/>
          <w:szCs w:val="16"/>
        </w:rPr>
        <w:t>,</w:t>
      </w:r>
      <w:r w:rsidRPr="00387FBF">
        <w:rPr>
          <w:b w:val="0"/>
          <w:bCs w:val="0"/>
          <w:sz w:val="16"/>
          <w:szCs w:val="16"/>
        </w:rPr>
        <w:t xml:space="preserve"> covering 35.16% (1498 Km2) of its niche. However, for the remaining two species, there is no priority region for conservation as their ecological niche is projected to disappear.</w:t>
      </w:r>
    </w:p>
    <w:p w14:paraId="65870C2F" w14:textId="01534826" w:rsidR="001434CD" w:rsidRPr="0035186D" w:rsidRDefault="001434CD">
      <w:pPr>
        <w:pStyle w:val="Textoindependiente"/>
        <w:spacing w:before="5"/>
        <w:rPr>
          <w:sz w:val="22"/>
          <w:szCs w:val="18"/>
        </w:rPr>
      </w:pPr>
    </w:p>
    <w:p w14:paraId="73038B8E" w14:textId="77777777" w:rsidR="00B63B45" w:rsidRPr="0035186D" w:rsidRDefault="00B63B45">
      <w:pPr>
        <w:pStyle w:val="Textoindependiente"/>
        <w:spacing w:before="5"/>
        <w:rPr>
          <w:sz w:val="22"/>
          <w:szCs w:val="18"/>
        </w:rPr>
      </w:pPr>
    </w:p>
    <w:p w14:paraId="0940A6AF" w14:textId="3E042A14" w:rsidR="00E076E2" w:rsidRPr="00387FBF" w:rsidRDefault="008E7C9E">
      <w:pPr>
        <w:pStyle w:val="Ttulo1"/>
        <w:numPr>
          <w:ilvl w:val="0"/>
          <w:numId w:val="1"/>
        </w:numPr>
        <w:tabs>
          <w:tab w:val="left" w:pos="441"/>
          <w:tab w:val="left" w:pos="442"/>
          <w:tab w:val="left" w:pos="704"/>
        </w:tabs>
        <w:spacing w:before="1"/>
        <w:ind w:hanging="330"/>
      </w:pPr>
      <w:r w:rsidRPr="00387FBF">
        <w:rPr>
          <w:b w:val="0"/>
          <w:color w:val="231F20"/>
          <w:w w:val="90"/>
        </w:rPr>
        <w:t>|</w:t>
      </w:r>
      <w:r w:rsidRPr="00387FBF">
        <w:rPr>
          <w:b w:val="0"/>
          <w:color w:val="231F20"/>
          <w:w w:val="90"/>
        </w:rPr>
        <w:tab/>
      </w:r>
      <w:r w:rsidRPr="00387FBF">
        <w:rPr>
          <w:color w:val="231F20"/>
          <w:spacing w:val="18"/>
          <w:w w:val="90"/>
        </w:rPr>
        <w:t>DISCUSSION</w:t>
      </w:r>
      <w:r w:rsidRPr="00387FBF">
        <w:rPr>
          <w:color w:val="231F20"/>
          <w:spacing w:val="-37"/>
        </w:rPr>
        <w:t xml:space="preserve"> </w:t>
      </w:r>
      <w:r w:rsidR="00C27BD9" w:rsidRPr="00387FBF">
        <w:rPr>
          <w:color w:val="231F20"/>
          <w:spacing w:val="-37"/>
        </w:rPr>
        <w:t>(1500)</w:t>
      </w:r>
    </w:p>
    <w:p w14:paraId="40CF102A" w14:textId="62ABFF5C" w:rsidR="00823955" w:rsidRPr="0035186D" w:rsidRDefault="00823955" w:rsidP="00823955">
      <w:pPr>
        <w:pStyle w:val="Ttulo1"/>
        <w:tabs>
          <w:tab w:val="left" w:pos="441"/>
          <w:tab w:val="left" w:pos="442"/>
          <w:tab w:val="left" w:pos="704"/>
        </w:tabs>
        <w:spacing w:before="1"/>
        <w:ind w:firstLine="0"/>
        <w:rPr>
          <w:b w:val="0"/>
          <w:color w:val="231F20"/>
          <w:w w:val="90"/>
          <w:sz w:val="22"/>
          <w:szCs w:val="22"/>
        </w:rPr>
      </w:pPr>
    </w:p>
    <w:p w14:paraId="50583770" w14:textId="1B7ECDE0" w:rsidR="00823955" w:rsidRPr="00387FBF" w:rsidRDefault="00823955" w:rsidP="00823955">
      <w:pPr>
        <w:pStyle w:val="Ttulo1"/>
        <w:tabs>
          <w:tab w:val="left" w:pos="441"/>
          <w:tab w:val="left" w:pos="442"/>
          <w:tab w:val="left" w:pos="704"/>
        </w:tabs>
        <w:spacing w:before="1"/>
        <w:rPr>
          <w:b w:val="0"/>
          <w:bCs w:val="0"/>
          <w:sz w:val="16"/>
          <w:szCs w:val="16"/>
        </w:rPr>
      </w:pPr>
      <w:r w:rsidRPr="00387FBF">
        <w:rPr>
          <w:b w:val="0"/>
          <w:bCs w:val="0"/>
          <w:sz w:val="16"/>
          <w:szCs w:val="16"/>
        </w:rPr>
        <w:t>The distribution and richness of viper species across the different natural regions in Ecuador is a key factor to consider in the development of conservation strategies for these important reptiles, particularly in the face of climate change</w:t>
      </w:r>
      <w:r w:rsidR="008351D0" w:rsidRPr="00387FBF">
        <w:rPr>
          <w:b w:val="0"/>
          <w:bCs w:val="0"/>
          <w:sz w:val="16"/>
          <w:szCs w:val="16"/>
        </w:rPr>
        <w:t xml:space="preserve"> because poses serious threats to the conservation of natural landscapes worldwide and is considered to be one of the main drivers of the current biodiversity crisis (</w:t>
      </w:r>
      <w:r w:rsidR="008351D0" w:rsidRPr="00387FBF">
        <w:rPr>
          <w:b w:val="0"/>
          <w:bCs w:val="0"/>
          <w:color w:val="00B0F0"/>
          <w:sz w:val="16"/>
          <w:szCs w:val="16"/>
        </w:rPr>
        <w:t>Weiskopf et al., 2020</w:t>
      </w:r>
      <w:r w:rsidR="008351D0" w:rsidRPr="00387FBF">
        <w:rPr>
          <w:b w:val="0"/>
          <w:bCs w:val="0"/>
          <w:sz w:val="16"/>
          <w:szCs w:val="16"/>
        </w:rPr>
        <w:t>)</w:t>
      </w:r>
    </w:p>
    <w:p w14:paraId="6353AB9C" w14:textId="74F5EC69" w:rsidR="00823955" w:rsidRPr="00387FBF" w:rsidRDefault="00823955" w:rsidP="00823955">
      <w:pPr>
        <w:pStyle w:val="Ttulo1"/>
        <w:tabs>
          <w:tab w:val="left" w:pos="441"/>
          <w:tab w:val="left" w:pos="442"/>
          <w:tab w:val="left" w:pos="704"/>
        </w:tabs>
        <w:spacing w:before="1"/>
        <w:rPr>
          <w:b w:val="0"/>
          <w:bCs w:val="0"/>
          <w:sz w:val="16"/>
          <w:szCs w:val="16"/>
        </w:rPr>
      </w:pPr>
    </w:p>
    <w:p w14:paraId="2E6EDAFB" w14:textId="7A59140E" w:rsidR="008351D0" w:rsidRPr="0035186D" w:rsidRDefault="008351D0" w:rsidP="008351D0">
      <w:pPr>
        <w:pStyle w:val="Ttulo1"/>
        <w:tabs>
          <w:tab w:val="left" w:pos="441"/>
          <w:tab w:val="left" w:pos="442"/>
          <w:tab w:val="left" w:pos="704"/>
        </w:tabs>
        <w:spacing w:before="1"/>
        <w:rPr>
          <w:sz w:val="22"/>
          <w:szCs w:val="22"/>
        </w:rPr>
      </w:pPr>
      <w:r w:rsidRPr="0035186D">
        <w:rPr>
          <w:sz w:val="22"/>
          <w:szCs w:val="22"/>
        </w:rPr>
        <w:t>Natural Regions</w:t>
      </w:r>
    </w:p>
    <w:p w14:paraId="46635ABE" w14:textId="77777777" w:rsidR="008351D0" w:rsidRPr="0035186D" w:rsidRDefault="008351D0" w:rsidP="008351D0">
      <w:pPr>
        <w:pStyle w:val="Ttulo1"/>
        <w:tabs>
          <w:tab w:val="left" w:pos="441"/>
          <w:tab w:val="left" w:pos="442"/>
          <w:tab w:val="left" w:pos="704"/>
        </w:tabs>
        <w:spacing w:before="1"/>
        <w:rPr>
          <w:sz w:val="22"/>
          <w:szCs w:val="22"/>
        </w:rPr>
      </w:pPr>
    </w:p>
    <w:p w14:paraId="6DD3965D" w14:textId="6B40867C" w:rsidR="008351D0" w:rsidRPr="00387FBF" w:rsidRDefault="008351D0" w:rsidP="008351D0">
      <w:pPr>
        <w:pStyle w:val="Ttulo1"/>
        <w:tabs>
          <w:tab w:val="left" w:pos="441"/>
          <w:tab w:val="left" w:pos="442"/>
          <w:tab w:val="left" w:pos="704"/>
        </w:tabs>
        <w:spacing w:before="1"/>
        <w:rPr>
          <w:b w:val="0"/>
          <w:bCs w:val="0"/>
          <w:sz w:val="16"/>
          <w:szCs w:val="16"/>
        </w:rPr>
      </w:pPr>
      <w:r w:rsidRPr="00387FBF">
        <w:rPr>
          <w:b w:val="0"/>
          <w:bCs w:val="0"/>
          <w:sz w:val="16"/>
          <w:szCs w:val="16"/>
        </w:rPr>
        <w:t>The different natural regions in Ecuador that host viper populations are characterized by unique environmental conditions that influence the diversity and distribution of these species. The Eastern Montane region, which includes the high-altitude forests of the Andes Mountains, has a high species richness of vipers due to the diverse habitats it provides, including cloud forests, montane forests, and high-elevation grasslands</w:t>
      </w:r>
      <w:r w:rsidR="007F411D" w:rsidRPr="00387FBF">
        <w:rPr>
          <w:b w:val="0"/>
          <w:bCs w:val="0"/>
          <w:sz w:val="16"/>
          <w:szCs w:val="16"/>
        </w:rPr>
        <w:fldChar w:fldCharType="begin" w:fldLock="1"/>
      </w:r>
      <w:r w:rsidR="007F411D" w:rsidRPr="00387FBF">
        <w:rPr>
          <w:b w:val="0"/>
          <w:bCs w:val="0"/>
          <w:sz w:val="16"/>
          <w:szCs w:val="16"/>
        </w:rPr>
        <w:instrText>ADDIN CSL_CITATION {"citationItems":[{"id":"ITEM-1","itemData":{"DOI":"10.1029/2020RG000730","ISSN":"19449208","abstract":"Quantifying rates of climate change in mountain regions is of considerable interest, not least because mountains are viewed as climate “hotspots” where change can anticipate or amplify what is occurring elsewhere. Accelerating mountain climate change has extensive environmental impacts, including depletion of snow/ice reserves, critical for the world's water supply. Whilst the concept of elevation-dependent warming (EDW), whereby warming rates are stratified by elevation, is widely accepted, no consistent EDW profile at the global scale has been identified. Past assessments have also neglected elevation-dependent changes in precipitation. In this comprehensive analysis, both in situ station temperature and precipitation data from mountain regions, and global gridded data sets (observations, reanalyses, and model hindcasts) are employed to examine the elevation dependency of temperature and precipitation changes since 1900. In situ observations in paired studies (using adjacent stations) show a tendency toward enhanced warming at higher elevations. However, when all mountain/lowland studies are pooled into two groups, no systematic difference in high versus low elevation group warming rates is found. Precipitation changes based on station data are inconsistent with no systematic contrast between mountain and lowland precipitation trends. Gridded data sets (CRU, GISTEMP, GPCC, ERA5, and CMIP5) show increased warming rates at higher elevations in some regions, but on a global scale there is no universal amplification of warming in mountains. Increases in mountain precipitation are weaker than for low elevations worldwide, meaning reduced elevation-dependency of precipitation, especially in midlatitudes. Agreement on elevation-dependent changes between gridded data sets is weak for temperature but stronger for precipitation.","author":[{"dropping-particle":"","family":"Pepin","given":"N. C.","non-dropping-particle":"","parse-names":false,"suffix":""},{"dropping-particle":"","family":"Arnone","given":"E.","non-dropping-particle":"","parse-names":false,"suffix":""},{"dropping-particle":"","family":"Gobiet","given":"A.","non-dropping-particle":"","parse-names":false,"suffix":""},{"dropping-particle":"","family":"Haslinger","given":"K.","non-dropping-particle":"","parse-names":false,"suffix":""},{"dropping-particle":"","family":"Kotlarski","given":"S.","non-dropping-particle":"","parse-names":false,"suffix":""},{"dropping-particle":"","family":"Notarnicola","given":"C.","non-dropping-particle":"","parse-names":false,"suffix":""},{"dropping-particle":"","family":"Palazzi","given":"E.","non-dropping-particle":"","parse-names":false,"suffix":""},{"dropping-particle":"","family":"Seibert","given":"P.","non-dropping-particle":"","parse-names":false,"suffix":""},{"dropping-particle":"","family":"Serafin","given":"S.","non-dropping-particle":"","parse-names":false,"suffix":""},{"dropping-particle":"","family":"Schöner","given":"W.","non-dropping-particle":"","parse-names":false,"suffix":""},{"dropping-particle":"","family":"Terzago","given":"S.","non-dropping-particle":"","parse-names":false,"suffix":""},{"dropping-particle":"","family":"Thornton","given":"J. M.","non-dropping-particle":"","parse-names":false,"suffix":""},{"dropping-particle":"","family":"Vuille","given":"M.","non-dropping-particle":"","parse-names":false,"suffix":""},{"dropping-particle":"","family":"Adler","given":"C.","non-dropping-particle":"","parse-names":false,"suffix":""}],"container-title":"Reviews of Geophysics","id":"ITEM-1","issue":"1","issued":{"date-parts":[["2022"]]},"page":"1-40","title":"Climate Changes and Their Elevational Patterns in the Mountains of the World","type":"article-journal","volume":"60"},"uris":["http://www.mendeley.com/documents/?uuid=6d7b3739-eaec-464f-89e6-b11046b68829"]}],"mendeley":{"formattedCitation":"(Pepin et al., 2022)","plainTextFormattedCitation":"(Pepin et al., 2022)","previouslyFormattedCitation":"(Pepin et al., 2022)"},"properties":{"noteIndex":0},"schema":"https://github.com/citation-style-language/schema/raw/master/csl-citation.json"}</w:instrText>
      </w:r>
      <w:r w:rsidR="007F411D" w:rsidRPr="00387FBF">
        <w:rPr>
          <w:b w:val="0"/>
          <w:bCs w:val="0"/>
          <w:sz w:val="16"/>
          <w:szCs w:val="16"/>
        </w:rPr>
        <w:fldChar w:fldCharType="separate"/>
      </w:r>
      <w:r w:rsidR="007F411D" w:rsidRPr="00387FBF">
        <w:rPr>
          <w:b w:val="0"/>
          <w:bCs w:val="0"/>
          <w:noProof/>
          <w:sz w:val="16"/>
          <w:szCs w:val="16"/>
        </w:rPr>
        <w:t>(</w:t>
      </w:r>
      <w:r w:rsidR="007F411D" w:rsidRPr="00387FBF">
        <w:rPr>
          <w:b w:val="0"/>
          <w:bCs w:val="0"/>
          <w:noProof/>
          <w:color w:val="00B0F0"/>
          <w:sz w:val="16"/>
          <w:szCs w:val="16"/>
        </w:rPr>
        <w:t>Pepin et al., 2022</w:t>
      </w:r>
      <w:r w:rsidR="007F411D" w:rsidRPr="00387FBF">
        <w:rPr>
          <w:b w:val="0"/>
          <w:bCs w:val="0"/>
          <w:noProof/>
          <w:sz w:val="16"/>
          <w:szCs w:val="16"/>
        </w:rPr>
        <w:t>)</w:t>
      </w:r>
      <w:r w:rsidR="007F411D" w:rsidRPr="00387FBF">
        <w:rPr>
          <w:b w:val="0"/>
          <w:bCs w:val="0"/>
          <w:sz w:val="16"/>
          <w:szCs w:val="16"/>
        </w:rPr>
        <w:fldChar w:fldCharType="end"/>
      </w:r>
      <w:r w:rsidR="007F411D" w:rsidRPr="00387FBF">
        <w:rPr>
          <w:b w:val="0"/>
          <w:bCs w:val="0"/>
          <w:sz w:val="16"/>
          <w:szCs w:val="16"/>
        </w:rPr>
        <w:t>.</w:t>
      </w:r>
      <w:r w:rsidRPr="00387FBF">
        <w:rPr>
          <w:b w:val="0"/>
          <w:bCs w:val="0"/>
          <w:sz w:val="16"/>
          <w:szCs w:val="16"/>
        </w:rPr>
        <w:t xml:space="preserve"> Making this region  an important area for biodiversity conservation.</w:t>
      </w:r>
    </w:p>
    <w:p w14:paraId="693C5D0D" w14:textId="77777777" w:rsidR="008351D0" w:rsidRPr="0035186D" w:rsidRDefault="008351D0" w:rsidP="008351D0">
      <w:pPr>
        <w:pStyle w:val="Ttulo1"/>
        <w:tabs>
          <w:tab w:val="left" w:pos="441"/>
          <w:tab w:val="left" w:pos="442"/>
          <w:tab w:val="left" w:pos="704"/>
        </w:tabs>
        <w:spacing w:before="1"/>
        <w:rPr>
          <w:b w:val="0"/>
          <w:bCs w:val="0"/>
          <w:sz w:val="22"/>
          <w:szCs w:val="22"/>
        </w:rPr>
      </w:pPr>
    </w:p>
    <w:p w14:paraId="4BCAB1E2" w14:textId="0BA05A6F" w:rsidR="008351D0" w:rsidRPr="00387FBF" w:rsidRDefault="008351D0" w:rsidP="008351D0">
      <w:pPr>
        <w:pStyle w:val="Ttulo1"/>
        <w:tabs>
          <w:tab w:val="left" w:pos="441"/>
          <w:tab w:val="left" w:pos="442"/>
          <w:tab w:val="left" w:pos="704"/>
        </w:tabs>
        <w:spacing w:before="1"/>
        <w:rPr>
          <w:b w:val="0"/>
          <w:bCs w:val="0"/>
          <w:sz w:val="16"/>
          <w:szCs w:val="16"/>
        </w:rPr>
      </w:pPr>
      <w:r w:rsidRPr="00387FBF">
        <w:rPr>
          <w:b w:val="0"/>
          <w:bCs w:val="0"/>
          <w:sz w:val="16"/>
          <w:szCs w:val="16"/>
        </w:rPr>
        <w:t>The Amazon region, on the other hand, is characterized by the humid and tropical rainforest ecosystems that support a diverse range of flora and fauna, including several species of vipers. The Andean Shrub region, located in the inter-Andean valleys, has a semi-arid climate and supports a variety of vegetation types such as dry forests, scrublands, and cactus groves</w:t>
      </w:r>
      <w:r w:rsidR="007F411D" w:rsidRPr="00387FBF">
        <w:rPr>
          <w:b w:val="0"/>
          <w:bCs w:val="0"/>
          <w:sz w:val="16"/>
          <w:szCs w:val="16"/>
        </w:rPr>
        <w:fldChar w:fldCharType="begin" w:fldLock="1"/>
      </w:r>
      <w:r w:rsidR="007F411D" w:rsidRPr="00387FBF">
        <w:rPr>
          <w:b w:val="0"/>
          <w:bCs w:val="0"/>
          <w:sz w:val="16"/>
          <w:szCs w:val="16"/>
        </w:rPr>
        <w:instrText>ADDIN CSL_CITATION {"citationItems":[{"id":"ITEM-1","itemData":{"DOI":"10.1073/pnas.1803908115","ISSN":"10916490","PMID":"30018064","abstract":"Understanding the spatial and temporal evolution of biota in the tropical Andes is a major challenge, given the region’s topographic complexity and high beta diversity. We used a network approach to find biogeographic regions (bioregions) based on high-resolution species distribution models for 151 endemic bird taxa. Then, we used dated molecular phylogenies of 14 genera to reconstruct the area history through a sequence of allopatric speciation processes. We identified 15 biogeographical regions and found 26 events of isolation and diversification within their boundaries that are independently confirmed with disjunct distributions of sister taxa. Furthermore, these events are spatially congruent with six geographical barriers related to warm and/or dry river valleys, discontinuities in elevation, and high peaks separating fauna from different range slopes. The most important barrier is the Marañon River Valley, which limits the boundaries of four bioregions and is congruent with eight phylogenetic distribution breaks, separating the Central and Northern Andes, where the most bioregions are found. We also show that many bioregions have diffuse and overlapping structures, with contact and transition zones that challenge previous conceptions of biogeographical regions as spatially simple in structure. This study found evidence that the drivers of our identified bioregions were processes of Andean uplift and mountain dispersal facilitated by temperature oscillations of the Pleistocene. Therefore, Andean bioregions were not formed from one simple biogeographical event in a certain time frame, but from a combination of vicariance and dispersal events, which occurred in different time periods.","author":[{"dropping-particle":"","family":"Hazzi","given":"Nicolas A.","non-dropping-particle":"","parse-names":false,"suffix":""},{"dropping-particle":"","family":"Moreno","given":"Juan Sebastián","non-dropping-particle":"","parse-names":false,"suffix":""},{"dropping-particle":"","family":"Ortiz-Movliav","given":"Carolina","non-dropping-particle":"","parse-names":false,"suffix":""},{"dropping-particle":"","family":"Palacio","given":"Rubén Darío","non-dropping-particle":"","parse-names":false,"suffix":""}],"container-title":"Proceedings of the National Academy of Sciences of the United States of America","id":"ITEM-1","issue":"31","issued":{"date-parts":[["2018"]]},"page":"7985-7990","title":"Biogeographic regions and events of isolation and diversification of the endemic biota of the tropical Andes","type":"article-journal","volume":"115"},"uris":["http://www.mendeley.com/documents/?uuid=8ee0a889-9b8b-4e82-a19f-bd729a149270"]}],"mendeley":{"formattedCitation":"(Hazzi et al., 2018)","plainTextFormattedCitation":"(Hazzi et al., 2018)","previouslyFormattedCitation":"(Hazzi et al., 2018)"},"properties":{"noteIndex":0},"schema":"https://github.com/citation-style-language/schema/raw/master/csl-citation.json"}</w:instrText>
      </w:r>
      <w:r w:rsidR="007F411D" w:rsidRPr="00387FBF">
        <w:rPr>
          <w:b w:val="0"/>
          <w:bCs w:val="0"/>
          <w:sz w:val="16"/>
          <w:szCs w:val="16"/>
        </w:rPr>
        <w:fldChar w:fldCharType="separate"/>
      </w:r>
      <w:r w:rsidR="007F411D" w:rsidRPr="00387FBF">
        <w:rPr>
          <w:b w:val="0"/>
          <w:bCs w:val="0"/>
          <w:noProof/>
          <w:sz w:val="16"/>
          <w:szCs w:val="16"/>
        </w:rPr>
        <w:t>(</w:t>
      </w:r>
      <w:r w:rsidR="007F411D" w:rsidRPr="00387FBF">
        <w:rPr>
          <w:b w:val="0"/>
          <w:bCs w:val="0"/>
          <w:noProof/>
          <w:color w:val="00B0F0"/>
          <w:sz w:val="16"/>
          <w:szCs w:val="16"/>
        </w:rPr>
        <w:t>Hazzi et al., 2018</w:t>
      </w:r>
      <w:r w:rsidR="007F411D" w:rsidRPr="00387FBF">
        <w:rPr>
          <w:b w:val="0"/>
          <w:bCs w:val="0"/>
          <w:noProof/>
          <w:sz w:val="16"/>
          <w:szCs w:val="16"/>
        </w:rPr>
        <w:t>)</w:t>
      </w:r>
      <w:r w:rsidR="007F411D" w:rsidRPr="00387FBF">
        <w:rPr>
          <w:b w:val="0"/>
          <w:bCs w:val="0"/>
          <w:sz w:val="16"/>
          <w:szCs w:val="16"/>
        </w:rPr>
        <w:fldChar w:fldCharType="end"/>
      </w:r>
      <w:r w:rsidR="007F411D" w:rsidRPr="00387FBF">
        <w:rPr>
          <w:b w:val="0"/>
          <w:bCs w:val="0"/>
          <w:sz w:val="16"/>
          <w:szCs w:val="16"/>
        </w:rPr>
        <w:t>.</w:t>
      </w:r>
      <w:r w:rsidRPr="00387FBF">
        <w:rPr>
          <w:b w:val="0"/>
          <w:bCs w:val="0"/>
          <w:sz w:val="16"/>
          <w:szCs w:val="16"/>
        </w:rPr>
        <w:t>, which provide habitat for eight species of vipers.</w:t>
      </w:r>
    </w:p>
    <w:p w14:paraId="3A17161A" w14:textId="77777777" w:rsidR="008351D0" w:rsidRPr="00387FBF" w:rsidRDefault="008351D0" w:rsidP="008351D0">
      <w:pPr>
        <w:pStyle w:val="Ttulo1"/>
        <w:tabs>
          <w:tab w:val="left" w:pos="441"/>
          <w:tab w:val="left" w:pos="442"/>
          <w:tab w:val="left" w:pos="704"/>
        </w:tabs>
        <w:spacing w:before="1"/>
        <w:rPr>
          <w:b w:val="0"/>
          <w:bCs w:val="0"/>
          <w:sz w:val="16"/>
          <w:szCs w:val="16"/>
        </w:rPr>
      </w:pPr>
    </w:p>
    <w:p w14:paraId="22B7A59C" w14:textId="71296ABC" w:rsidR="008351D0" w:rsidRPr="00387FBF" w:rsidRDefault="008351D0" w:rsidP="008351D0">
      <w:pPr>
        <w:pStyle w:val="Ttulo1"/>
        <w:tabs>
          <w:tab w:val="left" w:pos="441"/>
          <w:tab w:val="left" w:pos="442"/>
          <w:tab w:val="left" w:pos="704"/>
        </w:tabs>
        <w:spacing w:before="1"/>
        <w:rPr>
          <w:b w:val="0"/>
          <w:bCs w:val="0"/>
          <w:sz w:val="16"/>
          <w:szCs w:val="16"/>
        </w:rPr>
      </w:pPr>
      <w:r w:rsidRPr="00387FBF">
        <w:rPr>
          <w:b w:val="0"/>
          <w:bCs w:val="0"/>
          <w:sz w:val="16"/>
          <w:szCs w:val="16"/>
        </w:rPr>
        <w:t xml:space="preserve"> The Paramo region, located in the high-elevation grasslands of the Andes Mountains, is characterized by harsh environmental conditions, including low temperatures and strong winds</w:t>
      </w:r>
      <w:r w:rsidR="007F411D" w:rsidRPr="00387FBF">
        <w:rPr>
          <w:b w:val="0"/>
          <w:bCs w:val="0"/>
          <w:sz w:val="16"/>
          <w:szCs w:val="16"/>
        </w:rPr>
        <w:fldChar w:fldCharType="begin" w:fldLock="1"/>
      </w:r>
      <w:r w:rsidR="000C4236" w:rsidRPr="00387FBF">
        <w:rPr>
          <w:b w:val="0"/>
          <w:bCs w:val="0"/>
          <w:sz w:val="16"/>
          <w:szCs w:val="16"/>
        </w:rPr>
        <w:instrText>ADDIN CSL_CITATION {"citationItems":[{"id":"ITEM-1","itemData":{"DOI":"10.1371/journal.pone.0063634","ISSN":"19326203","PMID":"23667651","abstract":"Observations and projections for mountain regions show a strong tendency towards upslope displacement of their biomes under future climate conditions. Because of their climatic and topographic heterogeneity, a more complex response is expected for biodiversity hotspots such as tropical mountain regions. This study analyzes potential changes in the distribution of biomes in the Tropical Andes and identifies target areas for conservation. Biome distribution models were developed using logistic regressions. These models were then coupled to an ensemble of 8 global climate models to project future distribution of the Andean biomes and their uncertainties. We analysed projected changes in extent and elevational range and identified regions most prone to change. Our results show a heterogeneous response to climate change. Although the wetter biomes exhibit an upslope displacement of both the upper and the lower boundaries as expected, most dry biomes tend to show downslope expansion. Despite important losses being projected for several biomes, projections suggest that between 74.8% and 83.1% of the current total Tropical Andes will remain stable, depending on the emission scenario and time horizon. Between 3.3% and 7.6% of the study area is projected to change, mostly towards an increase in vertical structure. For the remaining area (13.1%-17.4%), there is no agreement between model projections. These results challenge the common believe that climate change will lead to an upslope displacement of biome boundaries in mountain regions. Instead, our models project diverging responses, including downslope expansion and large areas projected to remain stable. Lastly, a significant part of the area expected to change is already affected by land use changes, which has important implications for management. This, and the inclusion of a comprehensive uncertainty analysis, will help to inform conservation strategies in the Tropical Andes, and to guide similar assessments for other tropical mountains. © 2013 Tovar et al.","author":[{"dropping-particle":"","family":"Tovar","given":"Carolina","non-dropping-particle":"","parse-names":false,"suffix":""},{"dropping-particle":"","family":"Arnillas","given":"Carlos Alberto","non-dropping-particle":"","parse-names":false,"suffix":""},{"dropping-particle":"","family":"Cuesta","given":"Francisco","non-dropping-particle":"","parse-names":false,"suffix":""},{"dropping-particle":"","family":"Buytaert","given":"Wouter","non-dropping-particle":"","parse-names":false,"suffix":""}],"container-title":"PLoS ONE","id":"ITEM-1","issue":"5","issued":{"date-parts":[["2013"]]},"title":"Diverging Responses of Tropical Andean Biomes under Future Climate Conditions","type":"article-journal","volume":"8"},"uris":["http://www.mendeley.com/documents/?uuid=7076485f-0c8d-4d51-8a63-3d18fed57359"]}],"mendeley":{"formattedCitation":"(Tovar et al., 2013)","plainTextFormattedCitation":"(Tovar et al., 2013)","previouslyFormattedCitation":"(Tovar et al., 2013)"},"properties":{"noteIndex":0},"schema":"https://github.com/citation-style-language/schema/raw/master/csl-citation.json"}</w:instrText>
      </w:r>
      <w:r w:rsidR="007F411D" w:rsidRPr="00387FBF">
        <w:rPr>
          <w:b w:val="0"/>
          <w:bCs w:val="0"/>
          <w:sz w:val="16"/>
          <w:szCs w:val="16"/>
        </w:rPr>
        <w:fldChar w:fldCharType="separate"/>
      </w:r>
      <w:r w:rsidR="007F411D" w:rsidRPr="00387FBF">
        <w:rPr>
          <w:b w:val="0"/>
          <w:bCs w:val="0"/>
          <w:noProof/>
          <w:sz w:val="16"/>
          <w:szCs w:val="16"/>
        </w:rPr>
        <w:t>(</w:t>
      </w:r>
      <w:r w:rsidR="007F411D" w:rsidRPr="00387FBF">
        <w:rPr>
          <w:b w:val="0"/>
          <w:bCs w:val="0"/>
          <w:noProof/>
          <w:color w:val="00B0F0"/>
          <w:sz w:val="16"/>
          <w:szCs w:val="16"/>
        </w:rPr>
        <w:t>Tovar et al., 2013</w:t>
      </w:r>
      <w:r w:rsidR="007F411D" w:rsidRPr="00387FBF">
        <w:rPr>
          <w:b w:val="0"/>
          <w:bCs w:val="0"/>
          <w:noProof/>
          <w:sz w:val="16"/>
          <w:szCs w:val="16"/>
        </w:rPr>
        <w:t>)</w:t>
      </w:r>
      <w:r w:rsidR="007F411D" w:rsidRPr="00387FBF">
        <w:rPr>
          <w:b w:val="0"/>
          <w:bCs w:val="0"/>
          <w:sz w:val="16"/>
          <w:szCs w:val="16"/>
        </w:rPr>
        <w:fldChar w:fldCharType="end"/>
      </w:r>
      <w:r w:rsidRPr="00387FBF">
        <w:rPr>
          <w:b w:val="0"/>
          <w:bCs w:val="0"/>
          <w:sz w:val="16"/>
          <w:szCs w:val="16"/>
        </w:rPr>
        <w:t>, which limit the diversity of species that can survive in this region.</w:t>
      </w:r>
    </w:p>
    <w:p w14:paraId="197B68C4" w14:textId="77777777" w:rsidR="008351D0" w:rsidRPr="0035186D" w:rsidRDefault="008351D0" w:rsidP="00823955">
      <w:pPr>
        <w:pStyle w:val="Ttulo1"/>
        <w:tabs>
          <w:tab w:val="left" w:pos="441"/>
          <w:tab w:val="left" w:pos="442"/>
          <w:tab w:val="left" w:pos="704"/>
        </w:tabs>
        <w:spacing w:before="1"/>
        <w:rPr>
          <w:b w:val="0"/>
          <w:bCs w:val="0"/>
          <w:sz w:val="22"/>
          <w:szCs w:val="22"/>
        </w:rPr>
      </w:pPr>
    </w:p>
    <w:p w14:paraId="1BEB7D67" w14:textId="696DD24D" w:rsidR="00823955" w:rsidRPr="00F40BFF" w:rsidRDefault="00823955" w:rsidP="00823955">
      <w:pPr>
        <w:pStyle w:val="Ttulo1"/>
        <w:tabs>
          <w:tab w:val="left" w:pos="441"/>
          <w:tab w:val="left" w:pos="442"/>
          <w:tab w:val="left" w:pos="704"/>
        </w:tabs>
        <w:spacing w:before="1"/>
      </w:pPr>
      <w:r w:rsidRPr="00F40BFF">
        <w:t>Current Climate Scenario:</w:t>
      </w:r>
    </w:p>
    <w:p w14:paraId="3529B77A" w14:textId="77777777" w:rsidR="00F40BFF" w:rsidRPr="006F4317" w:rsidRDefault="00F40BFF" w:rsidP="00823955">
      <w:pPr>
        <w:pStyle w:val="Ttulo1"/>
        <w:tabs>
          <w:tab w:val="left" w:pos="441"/>
          <w:tab w:val="left" w:pos="442"/>
          <w:tab w:val="left" w:pos="704"/>
        </w:tabs>
        <w:spacing w:before="1"/>
        <w:rPr>
          <w:sz w:val="16"/>
          <w:szCs w:val="16"/>
        </w:rPr>
      </w:pPr>
    </w:p>
    <w:p w14:paraId="255D0241" w14:textId="77777777" w:rsidR="0015473C" w:rsidRDefault="00823955" w:rsidP="006F4317">
      <w:pPr>
        <w:pStyle w:val="Ttulo1"/>
        <w:tabs>
          <w:tab w:val="left" w:pos="441"/>
          <w:tab w:val="left" w:pos="442"/>
          <w:tab w:val="left" w:pos="704"/>
        </w:tabs>
        <w:spacing w:before="1"/>
        <w:rPr>
          <w:b w:val="0"/>
          <w:bCs w:val="0"/>
          <w:sz w:val="16"/>
          <w:szCs w:val="16"/>
        </w:rPr>
      </w:pPr>
      <w:r w:rsidRPr="006F4317">
        <w:rPr>
          <w:b w:val="0"/>
          <w:bCs w:val="0"/>
          <w:sz w:val="16"/>
          <w:szCs w:val="16"/>
        </w:rPr>
        <w:t>Our study has identified the Eastern Montane region as a priority area for the conservation of vipers in the current climate scenario, due to its high species richness with nine species recorded within its area. This region is closely followed by three other natural regions, each containing eight viper species, including the Amazon, Andean Shrub, and Eastern Foothill regions. In contrast, the Dry Forest and Paramo regions exhibit the lowest species richness with a total of only five species.</w:t>
      </w:r>
    </w:p>
    <w:p w14:paraId="4926F8DE" w14:textId="77777777" w:rsidR="0015473C" w:rsidRDefault="0015473C" w:rsidP="006F4317">
      <w:pPr>
        <w:pStyle w:val="Ttulo1"/>
        <w:tabs>
          <w:tab w:val="left" w:pos="441"/>
          <w:tab w:val="left" w:pos="442"/>
          <w:tab w:val="left" w:pos="704"/>
        </w:tabs>
        <w:spacing w:before="1"/>
        <w:rPr>
          <w:b w:val="0"/>
          <w:bCs w:val="0"/>
          <w:sz w:val="16"/>
          <w:szCs w:val="16"/>
        </w:rPr>
      </w:pPr>
    </w:p>
    <w:p w14:paraId="327359CE" w14:textId="7C2C4383" w:rsidR="006F4317" w:rsidRPr="006F4317" w:rsidRDefault="006816E6" w:rsidP="006F4317">
      <w:pPr>
        <w:pStyle w:val="Ttulo1"/>
        <w:tabs>
          <w:tab w:val="left" w:pos="441"/>
          <w:tab w:val="left" w:pos="442"/>
          <w:tab w:val="left" w:pos="704"/>
        </w:tabs>
        <w:spacing w:before="1"/>
        <w:rPr>
          <w:b w:val="0"/>
          <w:bCs w:val="0"/>
          <w:sz w:val="16"/>
          <w:szCs w:val="16"/>
        </w:rPr>
      </w:pPr>
      <w:r>
        <w:rPr>
          <w:b w:val="0"/>
          <w:bCs w:val="0"/>
          <w:sz w:val="16"/>
          <w:szCs w:val="16"/>
        </w:rPr>
        <w:t xml:space="preserve"> Based on</w:t>
      </w:r>
      <w:r w:rsidR="006F4317" w:rsidRPr="006F4317">
        <w:rPr>
          <w:b w:val="0"/>
          <w:bCs w:val="0"/>
          <w:sz w:val="16"/>
          <w:szCs w:val="16"/>
        </w:rPr>
        <w:t xml:space="preserve"> endemism, the deciduous forest is the top priority natural region for conservation in Ecuador. It contains a significant portion of the ecological niche of the endemic species </w:t>
      </w:r>
      <w:proofErr w:type="spellStart"/>
      <w:r w:rsidR="006F4317" w:rsidRPr="006F4317">
        <w:rPr>
          <w:b w:val="0"/>
          <w:bCs w:val="0"/>
          <w:i/>
          <w:iCs/>
          <w:sz w:val="16"/>
          <w:szCs w:val="16"/>
        </w:rPr>
        <w:t>Porthidium</w:t>
      </w:r>
      <w:proofErr w:type="spellEnd"/>
      <w:r w:rsidR="006F4317" w:rsidRPr="006F4317">
        <w:rPr>
          <w:b w:val="0"/>
          <w:bCs w:val="0"/>
          <w:i/>
          <w:iCs/>
          <w:sz w:val="16"/>
          <w:szCs w:val="16"/>
        </w:rPr>
        <w:t xml:space="preserve"> </w:t>
      </w:r>
      <w:proofErr w:type="spellStart"/>
      <w:r w:rsidR="006F4317" w:rsidRPr="006F4317">
        <w:rPr>
          <w:b w:val="0"/>
          <w:bCs w:val="0"/>
          <w:i/>
          <w:iCs/>
          <w:sz w:val="16"/>
          <w:szCs w:val="16"/>
        </w:rPr>
        <w:t>arcoase</w:t>
      </w:r>
      <w:proofErr w:type="spellEnd"/>
      <w:r w:rsidR="006F4317" w:rsidRPr="006F4317">
        <w:rPr>
          <w:b w:val="0"/>
          <w:bCs w:val="0"/>
          <w:sz w:val="16"/>
          <w:szCs w:val="16"/>
        </w:rPr>
        <w:t>(EN).</w:t>
      </w:r>
    </w:p>
    <w:p w14:paraId="0E490DAE" w14:textId="77777777" w:rsidR="006F4317" w:rsidRPr="006F4317" w:rsidRDefault="006F4317" w:rsidP="006F4317">
      <w:pPr>
        <w:pStyle w:val="Ttulo1"/>
        <w:tabs>
          <w:tab w:val="left" w:pos="441"/>
          <w:tab w:val="left" w:pos="442"/>
          <w:tab w:val="left" w:pos="704"/>
        </w:tabs>
        <w:spacing w:before="1"/>
        <w:rPr>
          <w:b w:val="0"/>
          <w:bCs w:val="0"/>
          <w:sz w:val="16"/>
          <w:szCs w:val="16"/>
        </w:rPr>
      </w:pPr>
    </w:p>
    <w:p w14:paraId="3436AA51" w14:textId="239E7786" w:rsidR="00823955" w:rsidRPr="006F4317" w:rsidRDefault="006F4317" w:rsidP="006F4317">
      <w:pPr>
        <w:pStyle w:val="Ttulo1"/>
        <w:tabs>
          <w:tab w:val="left" w:pos="441"/>
          <w:tab w:val="left" w:pos="442"/>
          <w:tab w:val="left" w:pos="704"/>
        </w:tabs>
        <w:spacing w:before="1"/>
        <w:rPr>
          <w:b w:val="0"/>
          <w:bCs w:val="0"/>
          <w:sz w:val="16"/>
          <w:szCs w:val="16"/>
        </w:rPr>
      </w:pPr>
      <w:r w:rsidRPr="006F4317">
        <w:rPr>
          <w:b w:val="0"/>
          <w:bCs w:val="0"/>
          <w:sz w:val="16"/>
          <w:szCs w:val="16"/>
        </w:rPr>
        <w:t xml:space="preserve">In terms of threatened species, the Western Foothill region is the priority natural region for conserving the </w:t>
      </w:r>
      <w:proofErr w:type="spellStart"/>
      <w:r w:rsidRPr="00071BBE">
        <w:rPr>
          <w:b w:val="0"/>
          <w:bCs w:val="0"/>
          <w:i/>
          <w:iCs/>
          <w:sz w:val="16"/>
          <w:szCs w:val="16"/>
        </w:rPr>
        <w:t>Botrhocophias</w:t>
      </w:r>
      <w:proofErr w:type="spellEnd"/>
      <w:r w:rsidRPr="00071BBE">
        <w:rPr>
          <w:b w:val="0"/>
          <w:bCs w:val="0"/>
          <w:i/>
          <w:iCs/>
          <w:sz w:val="16"/>
          <w:szCs w:val="16"/>
        </w:rPr>
        <w:t xml:space="preserve"> </w:t>
      </w:r>
      <w:proofErr w:type="spellStart"/>
      <w:r w:rsidRPr="00071BBE">
        <w:rPr>
          <w:b w:val="0"/>
          <w:bCs w:val="0"/>
          <w:i/>
          <w:iCs/>
          <w:sz w:val="16"/>
          <w:szCs w:val="16"/>
        </w:rPr>
        <w:t>campbelli</w:t>
      </w:r>
      <w:proofErr w:type="spellEnd"/>
      <w:r w:rsidRPr="006F4317">
        <w:rPr>
          <w:b w:val="0"/>
          <w:bCs w:val="0"/>
          <w:sz w:val="16"/>
          <w:szCs w:val="16"/>
        </w:rPr>
        <w:t xml:space="preserve"> (VU) species, while the Western Montane region is the most important region for the </w:t>
      </w:r>
      <w:proofErr w:type="spellStart"/>
      <w:r w:rsidRPr="00071BBE">
        <w:rPr>
          <w:b w:val="0"/>
          <w:bCs w:val="0"/>
          <w:i/>
          <w:iCs/>
          <w:sz w:val="16"/>
          <w:szCs w:val="16"/>
        </w:rPr>
        <w:t>Bothrops</w:t>
      </w:r>
      <w:proofErr w:type="spellEnd"/>
      <w:r w:rsidRPr="00071BBE">
        <w:rPr>
          <w:b w:val="0"/>
          <w:bCs w:val="0"/>
          <w:i/>
          <w:iCs/>
          <w:sz w:val="16"/>
          <w:szCs w:val="16"/>
        </w:rPr>
        <w:t xml:space="preserve"> </w:t>
      </w:r>
      <w:proofErr w:type="spellStart"/>
      <w:r w:rsidRPr="00071BBE">
        <w:rPr>
          <w:b w:val="0"/>
          <w:bCs w:val="0"/>
          <w:i/>
          <w:iCs/>
          <w:sz w:val="16"/>
          <w:szCs w:val="16"/>
        </w:rPr>
        <w:t>osbornei</w:t>
      </w:r>
      <w:proofErr w:type="spellEnd"/>
      <w:r w:rsidRPr="006F4317">
        <w:rPr>
          <w:b w:val="0"/>
          <w:bCs w:val="0"/>
          <w:sz w:val="16"/>
          <w:szCs w:val="16"/>
        </w:rPr>
        <w:t xml:space="preserve"> (VU) species. The Eastern Montane region is the best place to conserve the </w:t>
      </w:r>
      <w:proofErr w:type="spellStart"/>
      <w:r w:rsidRPr="00071BBE">
        <w:rPr>
          <w:b w:val="0"/>
          <w:bCs w:val="0"/>
          <w:i/>
          <w:iCs/>
          <w:sz w:val="16"/>
          <w:szCs w:val="16"/>
        </w:rPr>
        <w:t>Bothrops</w:t>
      </w:r>
      <w:proofErr w:type="spellEnd"/>
      <w:r w:rsidRPr="00071BBE">
        <w:rPr>
          <w:b w:val="0"/>
          <w:bCs w:val="0"/>
          <w:i/>
          <w:iCs/>
          <w:sz w:val="16"/>
          <w:szCs w:val="16"/>
        </w:rPr>
        <w:t xml:space="preserve"> </w:t>
      </w:r>
      <w:proofErr w:type="spellStart"/>
      <w:r w:rsidRPr="00071BBE">
        <w:rPr>
          <w:b w:val="0"/>
          <w:bCs w:val="0"/>
          <w:i/>
          <w:iCs/>
          <w:sz w:val="16"/>
          <w:szCs w:val="16"/>
        </w:rPr>
        <w:t>Lojanus</w:t>
      </w:r>
      <w:proofErr w:type="spellEnd"/>
      <w:r w:rsidRPr="006F4317">
        <w:rPr>
          <w:b w:val="0"/>
          <w:bCs w:val="0"/>
          <w:sz w:val="16"/>
          <w:szCs w:val="16"/>
        </w:rPr>
        <w:t xml:space="preserve"> (VU) species. Finally, the deciduous forest region is the top priority for conserving the </w:t>
      </w:r>
      <w:proofErr w:type="spellStart"/>
      <w:r w:rsidRPr="00071BBE">
        <w:rPr>
          <w:b w:val="0"/>
          <w:bCs w:val="0"/>
          <w:i/>
          <w:iCs/>
          <w:sz w:val="16"/>
          <w:szCs w:val="16"/>
        </w:rPr>
        <w:t>Porthidium</w:t>
      </w:r>
      <w:proofErr w:type="spellEnd"/>
      <w:r w:rsidRPr="00071BBE">
        <w:rPr>
          <w:b w:val="0"/>
          <w:bCs w:val="0"/>
          <w:i/>
          <w:iCs/>
          <w:sz w:val="16"/>
          <w:szCs w:val="16"/>
        </w:rPr>
        <w:t xml:space="preserve"> </w:t>
      </w:r>
      <w:proofErr w:type="spellStart"/>
      <w:r w:rsidRPr="00071BBE">
        <w:rPr>
          <w:b w:val="0"/>
          <w:bCs w:val="0"/>
          <w:i/>
          <w:iCs/>
          <w:sz w:val="16"/>
          <w:szCs w:val="16"/>
        </w:rPr>
        <w:t>Arcoase</w:t>
      </w:r>
      <w:proofErr w:type="spellEnd"/>
      <w:r w:rsidRPr="006F4317">
        <w:rPr>
          <w:b w:val="0"/>
          <w:bCs w:val="0"/>
          <w:sz w:val="16"/>
          <w:szCs w:val="16"/>
        </w:rPr>
        <w:t xml:space="preserve"> (EN) species, given the significant portion of its ecological niche that is found in this area.</w:t>
      </w:r>
    </w:p>
    <w:p w14:paraId="5E729314" w14:textId="77777777" w:rsidR="00447E85" w:rsidRPr="0035186D" w:rsidRDefault="00447E85" w:rsidP="00F40BFF">
      <w:pPr>
        <w:pStyle w:val="Ttulo1"/>
        <w:tabs>
          <w:tab w:val="left" w:pos="441"/>
          <w:tab w:val="left" w:pos="442"/>
          <w:tab w:val="left" w:pos="704"/>
        </w:tabs>
        <w:spacing w:before="1"/>
        <w:ind w:left="0" w:firstLine="0"/>
        <w:rPr>
          <w:b w:val="0"/>
          <w:bCs w:val="0"/>
          <w:sz w:val="22"/>
          <w:szCs w:val="22"/>
        </w:rPr>
      </w:pPr>
    </w:p>
    <w:p w14:paraId="1DF4A21E" w14:textId="77777777" w:rsidR="00980ED3" w:rsidRPr="0035186D" w:rsidRDefault="00980ED3" w:rsidP="00823955">
      <w:pPr>
        <w:pStyle w:val="Ttulo1"/>
        <w:tabs>
          <w:tab w:val="left" w:pos="441"/>
          <w:tab w:val="left" w:pos="442"/>
          <w:tab w:val="left" w:pos="704"/>
        </w:tabs>
        <w:spacing w:before="1"/>
        <w:rPr>
          <w:b w:val="0"/>
          <w:bCs w:val="0"/>
          <w:sz w:val="22"/>
          <w:szCs w:val="22"/>
        </w:rPr>
      </w:pPr>
    </w:p>
    <w:p w14:paraId="56776448" w14:textId="21E8B8DB" w:rsidR="00823955" w:rsidRPr="00206994" w:rsidRDefault="00823955" w:rsidP="00823955">
      <w:pPr>
        <w:pStyle w:val="Ttulo1"/>
        <w:tabs>
          <w:tab w:val="left" w:pos="441"/>
          <w:tab w:val="left" w:pos="442"/>
          <w:tab w:val="left" w:pos="704"/>
        </w:tabs>
        <w:spacing w:before="1"/>
      </w:pPr>
      <w:r w:rsidRPr="00206994">
        <w:t>Future Climate Change Scenario RCP 4.5:</w:t>
      </w:r>
    </w:p>
    <w:p w14:paraId="78087815" w14:textId="77777777" w:rsidR="00206994" w:rsidRPr="0035186D" w:rsidRDefault="00206994" w:rsidP="00823955">
      <w:pPr>
        <w:pStyle w:val="Ttulo1"/>
        <w:tabs>
          <w:tab w:val="left" w:pos="441"/>
          <w:tab w:val="left" w:pos="442"/>
          <w:tab w:val="left" w:pos="704"/>
        </w:tabs>
        <w:spacing w:before="1"/>
        <w:rPr>
          <w:sz w:val="22"/>
          <w:szCs w:val="22"/>
        </w:rPr>
      </w:pPr>
    </w:p>
    <w:p w14:paraId="3D4F1165" w14:textId="77777777" w:rsidR="00823955" w:rsidRPr="00267EDC" w:rsidRDefault="00823955" w:rsidP="00823955">
      <w:pPr>
        <w:pStyle w:val="Ttulo1"/>
        <w:tabs>
          <w:tab w:val="left" w:pos="441"/>
          <w:tab w:val="left" w:pos="442"/>
          <w:tab w:val="left" w:pos="704"/>
        </w:tabs>
        <w:spacing w:before="1"/>
        <w:rPr>
          <w:b w:val="0"/>
          <w:bCs w:val="0"/>
          <w:sz w:val="16"/>
          <w:szCs w:val="16"/>
        </w:rPr>
      </w:pPr>
      <w:r w:rsidRPr="00267EDC">
        <w:rPr>
          <w:b w:val="0"/>
          <w:bCs w:val="0"/>
          <w:sz w:val="16"/>
          <w:szCs w:val="16"/>
        </w:rPr>
        <w:t xml:space="preserve">Under the future climate change scenario RCP 4.5, our study revealed that eight out of the ten natural regions contain three viper species within their area, highlighting the importance of conserving these regions to maintain viper populations in Ecuador. The Eastern Montane, Western Montane, and Choco Andean Forest regions, which are located in the Andes Mountains, are among the priority areas for viper conservation </w:t>
      </w:r>
      <w:r w:rsidRPr="00267EDC">
        <w:rPr>
          <w:b w:val="0"/>
          <w:bCs w:val="0"/>
          <w:sz w:val="16"/>
          <w:szCs w:val="16"/>
        </w:rPr>
        <w:lastRenderedPageBreak/>
        <w:t>under this scenario. On the other hand, the Dry Forest and Dry Shrub regions have the lowest species richness, with only two viper species found in their area.</w:t>
      </w:r>
    </w:p>
    <w:p w14:paraId="1D5B3778" w14:textId="5E086E19" w:rsidR="00823955" w:rsidRPr="00267EDC" w:rsidRDefault="00823955" w:rsidP="00823955">
      <w:pPr>
        <w:pStyle w:val="Ttulo1"/>
        <w:tabs>
          <w:tab w:val="left" w:pos="441"/>
          <w:tab w:val="left" w:pos="442"/>
          <w:tab w:val="left" w:pos="704"/>
        </w:tabs>
        <w:spacing w:before="1"/>
        <w:rPr>
          <w:b w:val="0"/>
          <w:bCs w:val="0"/>
          <w:sz w:val="16"/>
          <w:szCs w:val="16"/>
        </w:rPr>
      </w:pPr>
    </w:p>
    <w:p w14:paraId="015EAB21" w14:textId="0A523083" w:rsidR="00366884" w:rsidRPr="00267EDC" w:rsidRDefault="00366884" w:rsidP="00366884">
      <w:pPr>
        <w:pStyle w:val="Ttulo1"/>
        <w:tabs>
          <w:tab w:val="left" w:pos="441"/>
          <w:tab w:val="left" w:pos="442"/>
          <w:tab w:val="left" w:pos="704"/>
        </w:tabs>
        <w:spacing w:before="1"/>
        <w:rPr>
          <w:b w:val="0"/>
          <w:bCs w:val="0"/>
          <w:sz w:val="16"/>
          <w:szCs w:val="16"/>
        </w:rPr>
      </w:pPr>
      <w:r w:rsidRPr="00267EDC">
        <w:rPr>
          <w:b w:val="0"/>
          <w:bCs w:val="0"/>
          <w:sz w:val="16"/>
          <w:szCs w:val="16"/>
        </w:rPr>
        <w:t xml:space="preserve">The disappearance of the ecological niche of the endemic species </w:t>
      </w:r>
      <w:proofErr w:type="spellStart"/>
      <w:r w:rsidRPr="00267EDC">
        <w:rPr>
          <w:b w:val="0"/>
          <w:bCs w:val="0"/>
          <w:i/>
          <w:iCs/>
          <w:sz w:val="16"/>
          <w:szCs w:val="16"/>
        </w:rPr>
        <w:t>Porthidium</w:t>
      </w:r>
      <w:proofErr w:type="spellEnd"/>
      <w:r w:rsidRPr="00267EDC">
        <w:rPr>
          <w:b w:val="0"/>
          <w:bCs w:val="0"/>
          <w:i/>
          <w:iCs/>
          <w:sz w:val="16"/>
          <w:szCs w:val="16"/>
        </w:rPr>
        <w:t xml:space="preserve"> </w:t>
      </w:r>
      <w:proofErr w:type="spellStart"/>
      <w:r w:rsidRPr="00267EDC">
        <w:rPr>
          <w:b w:val="0"/>
          <w:bCs w:val="0"/>
          <w:i/>
          <w:iCs/>
          <w:sz w:val="16"/>
          <w:szCs w:val="16"/>
        </w:rPr>
        <w:t>Arcoase</w:t>
      </w:r>
      <w:proofErr w:type="spellEnd"/>
      <w:r w:rsidRPr="00267EDC">
        <w:rPr>
          <w:b w:val="0"/>
          <w:bCs w:val="0"/>
          <w:sz w:val="16"/>
          <w:szCs w:val="16"/>
        </w:rPr>
        <w:t xml:space="preserve"> and </w:t>
      </w:r>
      <w:proofErr w:type="spellStart"/>
      <w:r w:rsidRPr="00267EDC">
        <w:rPr>
          <w:b w:val="0"/>
          <w:bCs w:val="0"/>
          <w:i/>
          <w:iCs/>
          <w:sz w:val="16"/>
          <w:szCs w:val="16"/>
        </w:rPr>
        <w:t>Bothrops</w:t>
      </w:r>
      <w:proofErr w:type="spellEnd"/>
      <w:r w:rsidRPr="00267EDC">
        <w:rPr>
          <w:b w:val="0"/>
          <w:bCs w:val="0"/>
          <w:i/>
          <w:iCs/>
          <w:sz w:val="16"/>
          <w:szCs w:val="16"/>
        </w:rPr>
        <w:t xml:space="preserve"> </w:t>
      </w:r>
      <w:proofErr w:type="spellStart"/>
      <w:r w:rsidRPr="00267EDC">
        <w:rPr>
          <w:b w:val="0"/>
          <w:bCs w:val="0"/>
          <w:i/>
          <w:iCs/>
          <w:sz w:val="16"/>
          <w:szCs w:val="16"/>
        </w:rPr>
        <w:t>cambelli</w:t>
      </w:r>
      <w:proofErr w:type="spellEnd"/>
      <w:r w:rsidRPr="00267EDC">
        <w:rPr>
          <w:b w:val="0"/>
          <w:bCs w:val="0"/>
          <w:sz w:val="16"/>
          <w:szCs w:val="16"/>
        </w:rPr>
        <w:t xml:space="preserve"> in Ecuador in the RCP 4.5 climate change scenario is a concerning finding, indicating the potential loss of unique and valuable biodiversity. It is important to note that the disappearance of a species' ecological niche can have cascading effects on entire ecosystems, including the loss of important ecosystem services, such  pest control.</w:t>
      </w:r>
    </w:p>
    <w:p w14:paraId="27D7D33A" w14:textId="77777777" w:rsidR="00366884" w:rsidRPr="00267EDC" w:rsidRDefault="00366884" w:rsidP="00366884">
      <w:pPr>
        <w:pStyle w:val="Ttulo1"/>
        <w:tabs>
          <w:tab w:val="left" w:pos="441"/>
          <w:tab w:val="left" w:pos="442"/>
          <w:tab w:val="left" w:pos="704"/>
        </w:tabs>
        <w:spacing w:before="1"/>
        <w:rPr>
          <w:b w:val="0"/>
          <w:bCs w:val="0"/>
          <w:sz w:val="16"/>
          <w:szCs w:val="16"/>
        </w:rPr>
      </w:pPr>
    </w:p>
    <w:p w14:paraId="0474919F" w14:textId="596D5B5B" w:rsidR="00366884" w:rsidRPr="00267EDC" w:rsidRDefault="00366884" w:rsidP="00366884">
      <w:pPr>
        <w:pStyle w:val="Ttulo1"/>
        <w:tabs>
          <w:tab w:val="left" w:pos="441"/>
          <w:tab w:val="left" w:pos="442"/>
          <w:tab w:val="left" w:pos="704"/>
        </w:tabs>
        <w:spacing w:before="1"/>
        <w:rPr>
          <w:b w:val="0"/>
          <w:bCs w:val="0"/>
          <w:i/>
          <w:iCs/>
          <w:sz w:val="16"/>
          <w:szCs w:val="16"/>
        </w:rPr>
      </w:pPr>
      <w:r w:rsidRPr="00267EDC">
        <w:rPr>
          <w:b w:val="0"/>
          <w:bCs w:val="0"/>
          <w:sz w:val="16"/>
          <w:szCs w:val="16"/>
        </w:rPr>
        <w:t xml:space="preserve">The identification of priority natural regions for conservation based on threatened species in the RCP 4.5 climate change scenario provides valuable information for conservation planning. The Western Foothill region and Deciduous Forest region are highlighted as important areas for conservation of </w:t>
      </w:r>
      <w:proofErr w:type="spellStart"/>
      <w:r w:rsidRPr="00267EDC">
        <w:rPr>
          <w:b w:val="0"/>
          <w:bCs w:val="0"/>
          <w:i/>
          <w:iCs/>
          <w:sz w:val="16"/>
          <w:szCs w:val="16"/>
        </w:rPr>
        <w:t>Bothrops</w:t>
      </w:r>
      <w:proofErr w:type="spellEnd"/>
      <w:r w:rsidRPr="00267EDC">
        <w:rPr>
          <w:b w:val="0"/>
          <w:bCs w:val="0"/>
          <w:i/>
          <w:iCs/>
          <w:sz w:val="16"/>
          <w:szCs w:val="16"/>
        </w:rPr>
        <w:t xml:space="preserve"> </w:t>
      </w:r>
      <w:proofErr w:type="spellStart"/>
      <w:r w:rsidRPr="00267EDC">
        <w:rPr>
          <w:b w:val="0"/>
          <w:bCs w:val="0"/>
          <w:i/>
          <w:iCs/>
          <w:sz w:val="16"/>
          <w:szCs w:val="16"/>
        </w:rPr>
        <w:t>osbornei</w:t>
      </w:r>
      <w:proofErr w:type="spellEnd"/>
      <w:r w:rsidRPr="00267EDC">
        <w:rPr>
          <w:b w:val="0"/>
          <w:bCs w:val="0"/>
          <w:sz w:val="16"/>
          <w:szCs w:val="16"/>
        </w:rPr>
        <w:t xml:space="preserve"> and </w:t>
      </w:r>
      <w:proofErr w:type="spellStart"/>
      <w:r w:rsidRPr="00267EDC">
        <w:rPr>
          <w:b w:val="0"/>
          <w:bCs w:val="0"/>
          <w:i/>
          <w:iCs/>
          <w:sz w:val="16"/>
          <w:szCs w:val="16"/>
        </w:rPr>
        <w:t>Bothrops</w:t>
      </w:r>
      <w:proofErr w:type="spellEnd"/>
      <w:r w:rsidRPr="00267EDC">
        <w:rPr>
          <w:b w:val="0"/>
          <w:bCs w:val="0"/>
          <w:i/>
          <w:iCs/>
          <w:sz w:val="16"/>
          <w:szCs w:val="16"/>
        </w:rPr>
        <w:t xml:space="preserve"> </w:t>
      </w:r>
      <w:proofErr w:type="spellStart"/>
      <w:r w:rsidRPr="00267EDC">
        <w:rPr>
          <w:b w:val="0"/>
          <w:bCs w:val="0"/>
          <w:i/>
          <w:iCs/>
          <w:sz w:val="16"/>
          <w:szCs w:val="16"/>
        </w:rPr>
        <w:t>lojanus</w:t>
      </w:r>
      <w:proofErr w:type="spellEnd"/>
    </w:p>
    <w:p w14:paraId="53569EC7" w14:textId="77777777" w:rsidR="00366884" w:rsidRPr="0035186D" w:rsidRDefault="00366884" w:rsidP="00366884">
      <w:pPr>
        <w:pStyle w:val="Ttulo1"/>
        <w:tabs>
          <w:tab w:val="left" w:pos="441"/>
          <w:tab w:val="left" w:pos="442"/>
          <w:tab w:val="left" w:pos="704"/>
        </w:tabs>
        <w:spacing w:before="1"/>
        <w:rPr>
          <w:b w:val="0"/>
          <w:bCs w:val="0"/>
          <w:sz w:val="22"/>
          <w:szCs w:val="22"/>
        </w:rPr>
      </w:pPr>
    </w:p>
    <w:p w14:paraId="4F6BC006" w14:textId="77777777" w:rsidR="00823955" w:rsidRPr="0035186D" w:rsidRDefault="00823955" w:rsidP="00823955">
      <w:pPr>
        <w:pStyle w:val="Ttulo1"/>
        <w:tabs>
          <w:tab w:val="left" w:pos="441"/>
          <w:tab w:val="left" w:pos="442"/>
          <w:tab w:val="left" w:pos="704"/>
        </w:tabs>
        <w:spacing w:before="1"/>
        <w:rPr>
          <w:sz w:val="22"/>
          <w:szCs w:val="22"/>
        </w:rPr>
      </w:pPr>
      <w:r w:rsidRPr="0035186D">
        <w:rPr>
          <w:sz w:val="22"/>
          <w:szCs w:val="22"/>
        </w:rPr>
        <w:t>Future Climate Change Scenario RCP 8.5:</w:t>
      </w:r>
    </w:p>
    <w:p w14:paraId="73B28051" w14:textId="77777777" w:rsidR="00823955" w:rsidRPr="00267EDC" w:rsidRDefault="00823955" w:rsidP="00823955">
      <w:pPr>
        <w:pStyle w:val="Ttulo1"/>
        <w:tabs>
          <w:tab w:val="left" w:pos="441"/>
          <w:tab w:val="left" w:pos="442"/>
          <w:tab w:val="left" w:pos="704"/>
        </w:tabs>
        <w:spacing w:before="1"/>
        <w:rPr>
          <w:b w:val="0"/>
          <w:bCs w:val="0"/>
          <w:sz w:val="16"/>
          <w:szCs w:val="16"/>
        </w:rPr>
      </w:pPr>
      <w:r w:rsidRPr="00267EDC">
        <w:rPr>
          <w:b w:val="0"/>
          <w:bCs w:val="0"/>
          <w:sz w:val="16"/>
          <w:szCs w:val="16"/>
        </w:rPr>
        <w:t>In the more severe climate change scenario RCP 8.5, the Eastern Montane region remains the priority area for viper conservation, with a total of four species recorded within its area. The Dry Forest region has the lowest species richness, with only two species present, while the remaining natural regions contain three viper species each. These findings suggest that conservation efforts should prioritize the Eastern Montane region, particularly under the more severe climate change scenario, to protect the high species richness of vipers present in this region.</w:t>
      </w:r>
    </w:p>
    <w:p w14:paraId="21F190F9" w14:textId="4FE99D18" w:rsidR="00823955" w:rsidRPr="00267EDC" w:rsidRDefault="00823955" w:rsidP="00823955">
      <w:pPr>
        <w:pStyle w:val="Ttulo1"/>
        <w:tabs>
          <w:tab w:val="left" w:pos="441"/>
          <w:tab w:val="left" w:pos="442"/>
          <w:tab w:val="left" w:pos="704"/>
        </w:tabs>
        <w:spacing w:before="1"/>
        <w:rPr>
          <w:b w:val="0"/>
          <w:bCs w:val="0"/>
          <w:sz w:val="16"/>
          <w:szCs w:val="16"/>
        </w:rPr>
      </w:pPr>
    </w:p>
    <w:p w14:paraId="6A73BADF" w14:textId="77777777" w:rsidR="00267EDC" w:rsidRPr="00267EDC" w:rsidRDefault="00267EDC" w:rsidP="00267EDC">
      <w:pPr>
        <w:pStyle w:val="Ttulo1"/>
        <w:tabs>
          <w:tab w:val="left" w:pos="441"/>
          <w:tab w:val="left" w:pos="442"/>
          <w:tab w:val="left" w:pos="704"/>
        </w:tabs>
        <w:spacing w:before="1"/>
        <w:rPr>
          <w:b w:val="0"/>
          <w:bCs w:val="0"/>
          <w:sz w:val="16"/>
          <w:szCs w:val="16"/>
        </w:rPr>
      </w:pPr>
      <w:r w:rsidRPr="00267EDC">
        <w:rPr>
          <w:b w:val="0"/>
          <w:bCs w:val="0"/>
          <w:sz w:val="16"/>
          <w:szCs w:val="16"/>
        </w:rPr>
        <w:t xml:space="preserve">The disappearance of the ecological niche of the endemic species </w:t>
      </w:r>
      <w:proofErr w:type="spellStart"/>
      <w:r w:rsidRPr="00267EDC">
        <w:rPr>
          <w:b w:val="0"/>
          <w:bCs w:val="0"/>
          <w:sz w:val="16"/>
          <w:szCs w:val="16"/>
        </w:rPr>
        <w:t>Porthidium</w:t>
      </w:r>
      <w:proofErr w:type="spellEnd"/>
      <w:r w:rsidRPr="00267EDC">
        <w:rPr>
          <w:b w:val="0"/>
          <w:bCs w:val="0"/>
          <w:sz w:val="16"/>
          <w:szCs w:val="16"/>
        </w:rPr>
        <w:t xml:space="preserve"> </w:t>
      </w:r>
      <w:proofErr w:type="spellStart"/>
      <w:r w:rsidRPr="00267EDC">
        <w:rPr>
          <w:b w:val="0"/>
          <w:bCs w:val="0"/>
          <w:sz w:val="16"/>
          <w:szCs w:val="16"/>
        </w:rPr>
        <w:t>Arcoase</w:t>
      </w:r>
      <w:proofErr w:type="spellEnd"/>
      <w:r w:rsidRPr="00267EDC">
        <w:rPr>
          <w:b w:val="0"/>
          <w:bCs w:val="0"/>
          <w:sz w:val="16"/>
          <w:szCs w:val="16"/>
        </w:rPr>
        <w:t xml:space="preserve"> in both RCP 4.5 and RCP 8.5 scenarios highlights the urgency and importance of conservation efforts to prevent further loss of biodiversity due to climate change. The lack of a priority natural region for conservation in both scenarios for this species emphasizes the need for comprehensive and coordinated conservation strategies that focus on protecting and restoring habitats across Ecuador.</w:t>
      </w:r>
    </w:p>
    <w:p w14:paraId="74D4E5AF" w14:textId="77777777" w:rsidR="00267EDC" w:rsidRPr="00267EDC" w:rsidRDefault="00267EDC" w:rsidP="00267EDC">
      <w:pPr>
        <w:pStyle w:val="Ttulo1"/>
        <w:tabs>
          <w:tab w:val="left" w:pos="441"/>
          <w:tab w:val="left" w:pos="442"/>
          <w:tab w:val="left" w:pos="704"/>
        </w:tabs>
        <w:spacing w:before="1"/>
        <w:rPr>
          <w:b w:val="0"/>
          <w:bCs w:val="0"/>
          <w:sz w:val="16"/>
          <w:szCs w:val="16"/>
        </w:rPr>
      </w:pPr>
    </w:p>
    <w:p w14:paraId="503C806D" w14:textId="7DB61ED5" w:rsidR="00267EDC" w:rsidRPr="00267EDC" w:rsidRDefault="00267EDC" w:rsidP="00267EDC">
      <w:pPr>
        <w:pStyle w:val="Ttulo1"/>
        <w:tabs>
          <w:tab w:val="left" w:pos="441"/>
          <w:tab w:val="left" w:pos="442"/>
          <w:tab w:val="left" w:pos="704"/>
        </w:tabs>
        <w:spacing w:before="1"/>
        <w:rPr>
          <w:b w:val="0"/>
          <w:bCs w:val="0"/>
          <w:sz w:val="16"/>
          <w:szCs w:val="16"/>
        </w:rPr>
      </w:pPr>
      <w:r w:rsidRPr="00267EDC">
        <w:rPr>
          <w:b w:val="0"/>
          <w:bCs w:val="0"/>
          <w:sz w:val="16"/>
          <w:szCs w:val="16"/>
        </w:rPr>
        <w:t xml:space="preserve">On a positive note, the identification of priority natural regions for conservation of threatened viper species in both scenarios provides valuable insights for conservation efforts. The Western Foothill and Deciduous Forest regions are identified as priority natural areas for the conservation of </w:t>
      </w:r>
      <w:proofErr w:type="spellStart"/>
      <w:r w:rsidRPr="00267EDC">
        <w:rPr>
          <w:b w:val="0"/>
          <w:bCs w:val="0"/>
          <w:i/>
          <w:iCs/>
          <w:sz w:val="16"/>
          <w:szCs w:val="16"/>
        </w:rPr>
        <w:t>Bothrops</w:t>
      </w:r>
      <w:proofErr w:type="spellEnd"/>
      <w:r w:rsidRPr="00267EDC">
        <w:rPr>
          <w:b w:val="0"/>
          <w:bCs w:val="0"/>
          <w:i/>
          <w:iCs/>
          <w:sz w:val="16"/>
          <w:szCs w:val="16"/>
        </w:rPr>
        <w:t xml:space="preserve"> </w:t>
      </w:r>
      <w:proofErr w:type="spellStart"/>
      <w:r w:rsidRPr="00267EDC">
        <w:rPr>
          <w:b w:val="0"/>
          <w:bCs w:val="0"/>
          <w:i/>
          <w:iCs/>
          <w:sz w:val="16"/>
          <w:szCs w:val="16"/>
        </w:rPr>
        <w:t>osbornei</w:t>
      </w:r>
      <w:proofErr w:type="spellEnd"/>
      <w:r w:rsidRPr="00267EDC">
        <w:rPr>
          <w:b w:val="0"/>
          <w:bCs w:val="0"/>
          <w:sz w:val="16"/>
          <w:szCs w:val="16"/>
        </w:rPr>
        <w:t xml:space="preserve"> and </w:t>
      </w:r>
      <w:proofErr w:type="spellStart"/>
      <w:r w:rsidRPr="00267EDC">
        <w:rPr>
          <w:b w:val="0"/>
          <w:bCs w:val="0"/>
          <w:i/>
          <w:iCs/>
          <w:sz w:val="16"/>
          <w:szCs w:val="16"/>
        </w:rPr>
        <w:t>Bothrops</w:t>
      </w:r>
      <w:proofErr w:type="spellEnd"/>
      <w:r w:rsidRPr="00267EDC">
        <w:rPr>
          <w:b w:val="0"/>
          <w:bCs w:val="0"/>
          <w:i/>
          <w:iCs/>
          <w:sz w:val="16"/>
          <w:szCs w:val="16"/>
        </w:rPr>
        <w:t xml:space="preserve"> </w:t>
      </w:r>
      <w:proofErr w:type="spellStart"/>
      <w:r w:rsidRPr="00267EDC">
        <w:rPr>
          <w:b w:val="0"/>
          <w:bCs w:val="0"/>
          <w:i/>
          <w:iCs/>
          <w:sz w:val="16"/>
          <w:szCs w:val="16"/>
        </w:rPr>
        <w:t>lojanus</w:t>
      </w:r>
      <w:proofErr w:type="spellEnd"/>
      <w:r w:rsidRPr="00267EDC">
        <w:rPr>
          <w:b w:val="0"/>
          <w:bCs w:val="0"/>
          <w:sz w:val="16"/>
          <w:szCs w:val="16"/>
        </w:rPr>
        <w:t>, respectively, in both scenarios. These results can help guide conservation management plans and prioritize conservation efforts in these regions.</w:t>
      </w:r>
    </w:p>
    <w:p w14:paraId="4EC9DFBE" w14:textId="77777777" w:rsidR="00267EDC" w:rsidRPr="0035186D" w:rsidRDefault="00267EDC" w:rsidP="00267EDC">
      <w:pPr>
        <w:pStyle w:val="Ttulo1"/>
        <w:tabs>
          <w:tab w:val="left" w:pos="441"/>
          <w:tab w:val="left" w:pos="442"/>
          <w:tab w:val="left" w:pos="704"/>
        </w:tabs>
        <w:spacing w:before="1"/>
        <w:rPr>
          <w:b w:val="0"/>
          <w:bCs w:val="0"/>
          <w:sz w:val="22"/>
          <w:szCs w:val="22"/>
        </w:rPr>
      </w:pPr>
    </w:p>
    <w:p w14:paraId="4B536983" w14:textId="77777777" w:rsidR="00823955" w:rsidRPr="0035186D" w:rsidRDefault="00823955" w:rsidP="00823955">
      <w:pPr>
        <w:pStyle w:val="Ttulo1"/>
        <w:tabs>
          <w:tab w:val="left" w:pos="441"/>
          <w:tab w:val="left" w:pos="442"/>
          <w:tab w:val="left" w:pos="704"/>
        </w:tabs>
        <w:spacing w:before="1"/>
        <w:rPr>
          <w:sz w:val="22"/>
          <w:szCs w:val="22"/>
        </w:rPr>
      </w:pPr>
      <w:r w:rsidRPr="0035186D">
        <w:rPr>
          <w:sz w:val="22"/>
          <w:szCs w:val="22"/>
        </w:rPr>
        <w:t>Conservation Strategies:</w:t>
      </w:r>
    </w:p>
    <w:p w14:paraId="5A03A440" w14:textId="40D6395E" w:rsidR="00823955" w:rsidRPr="00267EDC" w:rsidRDefault="00823955" w:rsidP="00823955">
      <w:pPr>
        <w:pStyle w:val="Ttulo1"/>
        <w:tabs>
          <w:tab w:val="left" w:pos="441"/>
          <w:tab w:val="left" w:pos="442"/>
          <w:tab w:val="left" w:pos="704"/>
        </w:tabs>
        <w:spacing w:before="1"/>
        <w:rPr>
          <w:b w:val="0"/>
          <w:bCs w:val="0"/>
          <w:sz w:val="16"/>
          <w:szCs w:val="16"/>
        </w:rPr>
      </w:pPr>
      <w:r w:rsidRPr="00267EDC">
        <w:rPr>
          <w:b w:val="0"/>
          <w:bCs w:val="0"/>
          <w:sz w:val="16"/>
          <w:szCs w:val="16"/>
        </w:rPr>
        <w:t xml:space="preserve">Our results also highlight the importance of protecting areas outside of the Sistema Nacional de </w:t>
      </w:r>
      <w:proofErr w:type="spellStart"/>
      <w:r w:rsidRPr="00267EDC">
        <w:rPr>
          <w:b w:val="0"/>
          <w:bCs w:val="0"/>
          <w:sz w:val="16"/>
          <w:szCs w:val="16"/>
        </w:rPr>
        <w:t>Áreas</w:t>
      </w:r>
      <w:proofErr w:type="spellEnd"/>
      <w:r w:rsidRPr="00267EDC">
        <w:rPr>
          <w:b w:val="0"/>
          <w:bCs w:val="0"/>
          <w:sz w:val="16"/>
          <w:szCs w:val="16"/>
        </w:rPr>
        <w:t xml:space="preserve"> </w:t>
      </w:r>
      <w:proofErr w:type="spellStart"/>
      <w:r w:rsidRPr="00267EDC">
        <w:rPr>
          <w:b w:val="0"/>
          <w:bCs w:val="0"/>
          <w:sz w:val="16"/>
          <w:szCs w:val="16"/>
        </w:rPr>
        <w:t>Protegidas</w:t>
      </w:r>
      <w:proofErr w:type="spellEnd"/>
      <w:r w:rsidRPr="00267EDC">
        <w:rPr>
          <w:b w:val="0"/>
          <w:bCs w:val="0"/>
          <w:sz w:val="16"/>
          <w:szCs w:val="16"/>
        </w:rPr>
        <w:t>, as a significant portion of the ecological niche of vipers in Ecuador occurs outside of these protected areas. However, it is encouraging to note that the SNAP covers a large area and protects the majority of the ecological niche of vipers in Ecuador, leaving only a small percentage of the niche unprotected. These findings emphasize the need for targeted conservation efforts in areas outside of protected areas</w:t>
      </w:r>
      <w:r w:rsidR="00206994" w:rsidRPr="00267EDC">
        <w:rPr>
          <w:b w:val="0"/>
          <w:bCs w:val="0"/>
          <w:sz w:val="16"/>
          <w:szCs w:val="16"/>
        </w:rPr>
        <w:t xml:space="preserve">  specially in those where the most changes are expected in future climate change scenario(A,E.M,E.F)</w:t>
      </w:r>
      <w:r w:rsidRPr="00267EDC">
        <w:rPr>
          <w:b w:val="0"/>
          <w:bCs w:val="0"/>
          <w:sz w:val="16"/>
          <w:szCs w:val="16"/>
        </w:rPr>
        <w:t>, while also recognizing the important role that protected areas play in preserving the ecological niche of vipers in Ecuador.</w:t>
      </w:r>
    </w:p>
    <w:p w14:paraId="4BD69F02" w14:textId="77777777" w:rsidR="003C5462" w:rsidRPr="00267EDC" w:rsidRDefault="003C5462" w:rsidP="00823955">
      <w:pPr>
        <w:pStyle w:val="Ttulo1"/>
        <w:tabs>
          <w:tab w:val="left" w:pos="441"/>
          <w:tab w:val="left" w:pos="442"/>
          <w:tab w:val="left" w:pos="704"/>
        </w:tabs>
        <w:spacing w:before="1"/>
        <w:rPr>
          <w:b w:val="0"/>
          <w:bCs w:val="0"/>
          <w:sz w:val="16"/>
          <w:szCs w:val="16"/>
        </w:rPr>
      </w:pPr>
    </w:p>
    <w:p w14:paraId="0957B351" w14:textId="1AB84827" w:rsidR="003C5462" w:rsidRPr="00267EDC" w:rsidRDefault="003C5462" w:rsidP="003C5462">
      <w:pPr>
        <w:pStyle w:val="Ttulo1"/>
        <w:tabs>
          <w:tab w:val="left" w:pos="441"/>
          <w:tab w:val="left" w:pos="442"/>
          <w:tab w:val="left" w:pos="704"/>
        </w:tabs>
        <w:spacing w:before="1"/>
        <w:rPr>
          <w:b w:val="0"/>
          <w:bCs w:val="0"/>
          <w:sz w:val="16"/>
          <w:szCs w:val="16"/>
        </w:rPr>
      </w:pPr>
      <w:r w:rsidRPr="00267EDC">
        <w:rPr>
          <w:b w:val="0"/>
          <w:bCs w:val="0"/>
          <w:sz w:val="16"/>
          <w:szCs w:val="16"/>
        </w:rPr>
        <w:t>By studying the responses of vipers to changes in temperature and other environmental factors, researchers could gain insights into the potential effects of climate change on other ectothermic species, as well as inform the development of management and conservation strategies for these organisms</w:t>
      </w:r>
      <w:r w:rsidR="000C4236" w:rsidRPr="00267EDC">
        <w:rPr>
          <w:b w:val="0"/>
          <w:bCs w:val="0"/>
          <w:sz w:val="16"/>
          <w:szCs w:val="16"/>
        </w:rPr>
        <w:fldChar w:fldCharType="begin" w:fldLock="1"/>
      </w:r>
      <w:r w:rsidR="00694E96" w:rsidRPr="00267EDC">
        <w:rPr>
          <w:b w:val="0"/>
          <w:bCs w:val="0"/>
          <w:sz w:val="16"/>
          <w:szCs w:val="16"/>
        </w:rPr>
        <w:instrText>ADDIN CSL_CITATION {"citationItems":[{"id":"ITEM-1","itemData":{"DOI":"10.1016/S0169-5347(00)01853-X","ISSN":"01695347","author":[{"dropping-particle":"","family":"Shine","given":"Richard","non-dropping-particle":"","parse-names":false,"suffix":""},{"dropping-particle":"","family":"Bonnet","given":"Xavier","non-dropping-particle":"","parse-names":false,"suffix":""}],"container-title":"Trends in Ecology and Evolution","id":"ITEM-1","issue":"6","issued":{"date-parts":[["2000"]]},"page":"221-222","title":"Snakes: A new 'model organism' in ecological research?","type":"article-journal","volume":"15"},"uris":["http://www.mendeley.com/documents/?uuid=a5680d7b-01f2-4377-b85d-78b999d5d08e"]}],"mendeley":{"formattedCitation":"(Shine &amp; Bonnet, 2000)","plainTextFormattedCitation":"(Shine &amp; Bonnet, 2000)","previouslyFormattedCitation":"(Shine &amp; Bonnet, 2000)"},"properties":{"noteIndex":0},"schema":"https://github.com/citation-style-language/schema/raw/master/csl-citation.json"}</w:instrText>
      </w:r>
      <w:r w:rsidR="000C4236" w:rsidRPr="00267EDC">
        <w:rPr>
          <w:b w:val="0"/>
          <w:bCs w:val="0"/>
          <w:sz w:val="16"/>
          <w:szCs w:val="16"/>
        </w:rPr>
        <w:fldChar w:fldCharType="separate"/>
      </w:r>
      <w:r w:rsidR="000C4236" w:rsidRPr="00267EDC">
        <w:rPr>
          <w:b w:val="0"/>
          <w:bCs w:val="0"/>
          <w:noProof/>
          <w:sz w:val="16"/>
          <w:szCs w:val="16"/>
        </w:rPr>
        <w:t>(</w:t>
      </w:r>
      <w:r w:rsidR="000C4236" w:rsidRPr="00267EDC">
        <w:rPr>
          <w:b w:val="0"/>
          <w:bCs w:val="0"/>
          <w:noProof/>
          <w:color w:val="00B0F0"/>
          <w:sz w:val="16"/>
          <w:szCs w:val="16"/>
        </w:rPr>
        <w:t>Shine &amp; Bonnet, 2000</w:t>
      </w:r>
      <w:r w:rsidR="000C4236" w:rsidRPr="00267EDC">
        <w:rPr>
          <w:b w:val="0"/>
          <w:bCs w:val="0"/>
          <w:noProof/>
          <w:sz w:val="16"/>
          <w:szCs w:val="16"/>
        </w:rPr>
        <w:t>)</w:t>
      </w:r>
      <w:r w:rsidR="000C4236" w:rsidRPr="00267EDC">
        <w:rPr>
          <w:b w:val="0"/>
          <w:bCs w:val="0"/>
          <w:sz w:val="16"/>
          <w:szCs w:val="16"/>
        </w:rPr>
        <w:fldChar w:fldCharType="end"/>
      </w:r>
      <w:r w:rsidRPr="00267EDC">
        <w:rPr>
          <w:b w:val="0"/>
          <w:bCs w:val="0"/>
          <w:sz w:val="16"/>
          <w:szCs w:val="16"/>
        </w:rPr>
        <w:t>.</w:t>
      </w:r>
    </w:p>
    <w:p w14:paraId="0486F1C3" w14:textId="77777777" w:rsidR="003C5462" w:rsidRPr="00267EDC" w:rsidRDefault="003C5462" w:rsidP="003C5462">
      <w:pPr>
        <w:pStyle w:val="Ttulo1"/>
        <w:tabs>
          <w:tab w:val="left" w:pos="441"/>
          <w:tab w:val="left" w:pos="442"/>
          <w:tab w:val="left" w:pos="704"/>
        </w:tabs>
        <w:spacing w:before="1"/>
        <w:rPr>
          <w:b w:val="0"/>
          <w:bCs w:val="0"/>
          <w:sz w:val="16"/>
          <w:szCs w:val="16"/>
        </w:rPr>
      </w:pPr>
    </w:p>
    <w:p w14:paraId="41645597" w14:textId="77777777" w:rsidR="00933E7D" w:rsidRPr="00267EDC" w:rsidRDefault="003C5462" w:rsidP="003C5462">
      <w:pPr>
        <w:pStyle w:val="Ttulo1"/>
        <w:tabs>
          <w:tab w:val="left" w:pos="441"/>
          <w:tab w:val="left" w:pos="442"/>
          <w:tab w:val="left" w:pos="704"/>
        </w:tabs>
        <w:spacing w:before="1"/>
        <w:rPr>
          <w:b w:val="0"/>
          <w:bCs w:val="0"/>
          <w:sz w:val="16"/>
          <w:szCs w:val="16"/>
        </w:rPr>
      </w:pPr>
      <w:r w:rsidRPr="00267EDC">
        <w:rPr>
          <w:b w:val="0"/>
          <w:bCs w:val="0"/>
          <w:sz w:val="16"/>
          <w:szCs w:val="16"/>
        </w:rPr>
        <w:t xml:space="preserve">Moreover, vipers are found in a wide range of habitats, including high-elevation forests, lowland rainforests, dry forests, and shrublands, making them an excellent model species for </w:t>
      </w:r>
      <w:r w:rsidRPr="00267EDC">
        <w:rPr>
          <w:b w:val="0"/>
          <w:bCs w:val="0"/>
          <w:sz w:val="16"/>
          <w:szCs w:val="16"/>
        </w:rPr>
        <w:t>studying the impacts of climate change across different natural regions. Additionally, their relatively long lifespan and slow reproductive rates make them particularly vulnerable to changes in the environment, highlighting the importance of studying their responses to climate change</w:t>
      </w:r>
      <w:r w:rsidR="00C477ED" w:rsidRPr="00267EDC">
        <w:rPr>
          <w:b w:val="0"/>
          <w:bCs w:val="0"/>
          <w:sz w:val="16"/>
          <w:szCs w:val="16"/>
        </w:rPr>
        <w:fldChar w:fldCharType="begin" w:fldLock="1"/>
      </w:r>
      <w:r w:rsidR="00C477ED" w:rsidRPr="00267EDC">
        <w:rPr>
          <w:b w:val="0"/>
          <w:bCs w:val="0"/>
          <w:sz w:val="16"/>
          <w:szCs w:val="16"/>
        </w:rPr>
        <w:instrText>ADDIN CSL_CITATION {"citationItems":[{"id":"ITEM-1","itemData":{"ISBN":"9978443061","abstract":"Siguiendo las manecillas del reloj: B oa co n stricto r co n stricto r, C helu s fim b r ia tu s , C rocodylu s acu tu s, T u pin am bis teg u ix in , C h elon ia m ydas. Zárate. 2005. Lista Roja de los Reptiles del Ecuador. Fundación N ov u m M ile n iu m , U IC N -Sur, U IC N -C om ité E cu atorian o, M inisterio de Educación y Cultura. Serie Proyecto PEEPE. Quito. b) Si cita una especie: Valencia, J. y M. Morales. 2005. Boa colombiana o del Chocó (C o r a llu s b lo m b e r g i) . Pp. 18 en : E. Carrillo, S. Aldás, M. Altamirano..., Lista Roja de los Reptiles del Ecuador. Fundación N ovum M ilen iu m , UICN-Sur, UICN-Comité Ecuatoriano, Ministerio de Educación y Cultura. Serie Proyecto PEEPE. Quito. Tiraje: 1 000 ejemplares. No se autoriza la reproducción total o parcial de esta obra por ningún medio impreso, digital o de otra índole. Para intercambio con otras publicaciones afines, dirigirse a Fundación N ovum M ilen iu m , a los teléfonos 022 500 274/ 022 413 934 Quito-Ecuador.","author":[{"dropping-particle":"","family":"Carrillo","given":"E","non-dropping-particle":"","parse-names":false,"suffix":""},{"dropping-particle":"","family":"Aldás","given":"A","non-dropping-particle":"","parse-names":false,"suffix":""},{"dropping-particle":"","family":"Altamirano","given":"M","non-dropping-particle":"","parse-names":false,"suffix":""},{"dropping-particle":"","family":"Ayala","given":"F","non-dropping-particle":"","parse-names":false,"suffix":""},{"dropping-particle":"","family":"Cisneros-Heredia","given":"DF","non-dropping-particle":"","parse-names":false,"suffix":""},{"dropping-particle":"","family":"Endara","given":"A","non-dropping-particle":"","parse-names":false,"suffix":""},{"dropping-particle":"","family":"Márquez","given":"C","non-dropping-particle":"","parse-names":false,"suffix":""},{"dropping-particle":"","family":"Morales","given":"M","non-dropping-particle":"","parse-names":false,"suffix":""},{"dropping-particle":"","family":"Nogales","given":"F","non-dropping-particle":"","parse-names":false,"suffix":""},{"dropping-particle":"","family":"Salvador","given":"P","non-dropping-particle":"","parse-names":false,"suffix":""},{"dropping-particle":"","family":"Torres","given":"ML","non-dropping-particle":"","parse-names":false,"suffix":""},{"dropping-particle":"","family":"Valencia","given":"J","non-dropping-particle":"","parse-names":false,"suffix":""},{"dropping-particle":"","family":"Villamarín","given":"F","non-dropping-particle":"","parse-names":false,"suffix":""},{"dropping-particle":"","family":"Yánez-Muñoz","given":"M","non-dropping-particle":"","parse-names":false,"suffix":""},{"dropping-particle":"","family":"Zárate","given":"P","non-dropping-particle":"","parse-names":false,"suffix":""}],"id":"ITEM-1","issued":{"date-parts":[["2005"]]},"number-of-pages":"46","title":"Lista Roja De Los Reptiles Del Ecuador","type":"book"},"uris":["http://www.mendeley.com/documents/?uuid=6fae6fb9-5d9f-4648-87ce-90a01483b13d"]}],"mendeley":{"formattedCitation":"(Carrillo et al., 2005)","plainTextFormattedCitation":"(Carrillo et al., 2005)","previouslyFormattedCitation":"(Carrillo et al., 2005)"},"properties":{"noteIndex":0},"schema":"https://github.com/citation-style-language/schema/raw/master/csl-citation.json"}</w:instrText>
      </w:r>
      <w:r w:rsidR="00C477ED" w:rsidRPr="00267EDC">
        <w:rPr>
          <w:b w:val="0"/>
          <w:bCs w:val="0"/>
          <w:sz w:val="16"/>
          <w:szCs w:val="16"/>
        </w:rPr>
        <w:fldChar w:fldCharType="separate"/>
      </w:r>
      <w:r w:rsidR="00C477ED" w:rsidRPr="00267EDC">
        <w:rPr>
          <w:b w:val="0"/>
          <w:bCs w:val="0"/>
          <w:noProof/>
          <w:sz w:val="16"/>
          <w:szCs w:val="16"/>
        </w:rPr>
        <w:t>(</w:t>
      </w:r>
      <w:r w:rsidR="00C477ED" w:rsidRPr="00267EDC">
        <w:rPr>
          <w:b w:val="0"/>
          <w:bCs w:val="0"/>
          <w:noProof/>
          <w:color w:val="00B0F0"/>
          <w:sz w:val="16"/>
          <w:szCs w:val="16"/>
        </w:rPr>
        <w:t>Carrillo et al., 2005</w:t>
      </w:r>
      <w:r w:rsidR="00C477ED" w:rsidRPr="00267EDC">
        <w:rPr>
          <w:b w:val="0"/>
          <w:bCs w:val="0"/>
          <w:noProof/>
          <w:sz w:val="16"/>
          <w:szCs w:val="16"/>
        </w:rPr>
        <w:t>)</w:t>
      </w:r>
      <w:r w:rsidR="00C477ED" w:rsidRPr="00267EDC">
        <w:rPr>
          <w:b w:val="0"/>
          <w:bCs w:val="0"/>
          <w:sz w:val="16"/>
          <w:szCs w:val="16"/>
        </w:rPr>
        <w:fldChar w:fldCharType="end"/>
      </w:r>
      <w:r w:rsidRPr="00267EDC">
        <w:rPr>
          <w:b w:val="0"/>
          <w:bCs w:val="0"/>
          <w:sz w:val="16"/>
          <w:szCs w:val="16"/>
        </w:rPr>
        <w:t>.</w:t>
      </w:r>
      <w:r w:rsidR="00933E7D" w:rsidRPr="00267EDC">
        <w:rPr>
          <w:b w:val="0"/>
          <w:bCs w:val="0"/>
          <w:sz w:val="16"/>
          <w:szCs w:val="16"/>
        </w:rPr>
        <w:t xml:space="preserve"> </w:t>
      </w:r>
    </w:p>
    <w:p w14:paraId="0FE83643" w14:textId="77777777" w:rsidR="00933E7D" w:rsidRPr="00267EDC" w:rsidRDefault="00933E7D" w:rsidP="003C5462">
      <w:pPr>
        <w:pStyle w:val="Ttulo1"/>
        <w:tabs>
          <w:tab w:val="left" w:pos="441"/>
          <w:tab w:val="left" w:pos="442"/>
          <w:tab w:val="left" w:pos="704"/>
        </w:tabs>
        <w:spacing w:before="1"/>
        <w:rPr>
          <w:b w:val="0"/>
          <w:bCs w:val="0"/>
          <w:sz w:val="16"/>
          <w:szCs w:val="16"/>
        </w:rPr>
      </w:pPr>
    </w:p>
    <w:p w14:paraId="58C10709" w14:textId="5F2BD41D" w:rsidR="00823955" w:rsidRPr="00267EDC" w:rsidRDefault="00933E7D" w:rsidP="003C5462">
      <w:pPr>
        <w:pStyle w:val="Ttulo1"/>
        <w:tabs>
          <w:tab w:val="left" w:pos="441"/>
          <w:tab w:val="left" w:pos="442"/>
          <w:tab w:val="left" w:pos="704"/>
        </w:tabs>
        <w:spacing w:before="1"/>
        <w:rPr>
          <w:b w:val="0"/>
          <w:bCs w:val="0"/>
          <w:sz w:val="16"/>
          <w:szCs w:val="16"/>
        </w:rPr>
      </w:pPr>
      <w:r w:rsidRPr="00267EDC">
        <w:rPr>
          <w:b w:val="0"/>
          <w:bCs w:val="0"/>
          <w:sz w:val="16"/>
          <w:szCs w:val="16"/>
        </w:rPr>
        <w:t xml:space="preserve">In conclusion, our study highlights the importance of the </w:t>
      </w:r>
      <w:r w:rsidR="001F2589">
        <w:rPr>
          <w:b w:val="0"/>
          <w:bCs w:val="0"/>
          <w:sz w:val="16"/>
          <w:szCs w:val="16"/>
        </w:rPr>
        <w:t xml:space="preserve">foothill and </w:t>
      </w:r>
      <w:r w:rsidR="0018719A" w:rsidRPr="00267EDC">
        <w:rPr>
          <w:b w:val="0"/>
          <w:bCs w:val="0"/>
          <w:sz w:val="16"/>
          <w:szCs w:val="16"/>
        </w:rPr>
        <w:t xml:space="preserve">lowland natural regions </w:t>
      </w:r>
      <w:r w:rsidRPr="00267EDC">
        <w:rPr>
          <w:b w:val="0"/>
          <w:bCs w:val="0"/>
          <w:sz w:val="16"/>
          <w:szCs w:val="16"/>
        </w:rPr>
        <w:t>in Ecuador for the conservation of vipers under current and future climate change scenarios</w:t>
      </w:r>
      <w:r w:rsidR="00267EDC" w:rsidRPr="00267EDC">
        <w:rPr>
          <w:b w:val="0"/>
          <w:bCs w:val="0"/>
          <w:sz w:val="16"/>
          <w:szCs w:val="16"/>
        </w:rPr>
        <w:t xml:space="preserve"> based on multicriteria</w:t>
      </w:r>
      <w:r w:rsidRPr="00267EDC">
        <w:rPr>
          <w:b w:val="0"/>
          <w:bCs w:val="0"/>
          <w:sz w:val="16"/>
          <w:szCs w:val="16"/>
        </w:rPr>
        <w:t>. To preserve the high species richness</w:t>
      </w:r>
      <w:r w:rsidR="0018719A" w:rsidRPr="00267EDC">
        <w:rPr>
          <w:b w:val="0"/>
          <w:bCs w:val="0"/>
          <w:sz w:val="16"/>
          <w:szCs w:val="16"/>
        </w:rPr>
        <w:t xml:space="preserve"> ,</w:t>
      </w:r>
      <w:r w:rsidRPr="00267EDC">
        <w:rPr>
          <w:b w:val="0"/>
          <w:bCs w:val="0"/>
          <w:sz w:val="16"/>
          <w:szCs w:val="16"/>
        </w:rPr>
        <w:t xml:space="preserve"> </w:t>
      </w:r>
      <w:r w:rsidR="0018719A" w:rsidRPr="00267EDC">
        <w:rPr>
          <w:b w:val="0"/>
          <w:bCs w:val="0"/>
          <w:sz w:val="16"/>
          <w:szCs w:val="16"/>
        </w:rPr>
        <w:t xml:space="preserve">threaten taxa and endemic species </w:t>
      </w:r>
      <w:r w:rsidRPr="00267EDC">
        <w:rPr>
          <w:b w:val="0"/>
          <w:bCs w:val="0"/>
          <w:sz w:val="16"/>
          <w:szCs w:val="16"/>
        </w:rPr>
        <w:t>of vipers, conservation efforts must prioritize the protection of this area</w:t>
      </w:r>
      <w:r w:rsidR="0018719A" w:rsidRPr="00267EDC">
        <w:rPr>
          <w:b w:val="0"/>
          <w:bCs w:val="0"/>
          <w:sz w:val="16"/>
          <w:szCs w:val="16"/>
        </w:rPr>
        <w:t>s</w:t>
      </w:r>
      <w:r w:rsidRPr="00267EDC">
        <w:rPr>
          <w:b w:val="0"/>
          <w:bCs w:val="0"/>
          <w:sz w:val="16"/>
          <w:szCs w:val="16"/>
        </w:rPr>
        <w:t>. Additionally, targeted conservation measures should be extended beyond protected areas to safeguard the significant portion of vipers' ecological niche outside these areas. Moreover, vipers can serve as an ideal model species for studying the effects of climate change on other ectothermic organisms. By comprehending the responses of these highly sensitive and ecologically significant reptiles to environmental changes, we can develop effective conservation strategies and management plans for other species at risk from climate change.</w:t>
      </w:r>
    </w:p>
    <w:p w14:paraId="0037D1AB" w14:textId="4E7D56FE" w:rsidR="00823955" w:rsidRPr="0035186D" w:rsidRDefault="00823955" w:rsidP="00823955">
      <w:pPr>
        <w:pStyle w:val="Ttulo1"/>
        <w:tabs>
          <w:tab w:val="left" w:pos="441"/>
          <w:tab w:val="left" w:pos="442"/>
          <w:tab w:val="left" w:pos="704"/>
        </w:tabs>
        <w:spacing w:before="1"/>
        <w:rPr>
          <w:b w:val="0"/>
          <w:bCs w:val="0"/>
          <w:sz w:val="22"/>
          <w:szCs w:val="22"/>
        </w:rPr>
      </w:pPr>
    </w:p>
    <w:p w14:paraId="057C73F9" w14:textId="5BF16D25" w:rsidR="00823955" w:rsidRPr="0035186D" w:rsidRDefault="00823955">
      <w:pPr>
        <w:rPr>
          <w:sz w:val="24"/>
          <w:szCs w:val="24"/>
        </w:rPr>
      </w:pPr>
      <w:r w:rsidRPr="0035186D">
        <w:rPr>
          <w:sz w:val="24"/>
          <w:szCs w:val="24"/>
        </w:rPr>
        <w:br w:type="page"/>
      </w:r>
    </w:p>
    <w:p w14:paraId="57F51BCD" w14:textId="77777777" w:rsidR="00D6748E" w:rsidRPr="00006F87" w:rsidRDefault="00D6748E">
      <w:pPr>
        <w:spacing w:line="324" w:lineRule="auto"/>
        <w:jc w:val="both"/>
        <w:rPr>
          <w:sz w:val="16"/>
          <w:szCs w:val="16"/>
        </w:rPr>
      </w:pPr>
    </w:p>
    <w:p w14:paraId="7E625EAA" w14:textId="77777777" w:rsidR="00206994" w:rsidRPr="00006F87" w:rsidRDefault="00206994" w:rsidP="00206994">
      <w:pPr>
        <w:pStyle w:val="Ttulo2"/>
        <w:spacing w:before="48"/>
      </w:pPr>
      <w:r w:rsidRPr="00006F87">
        <w:rPr>
          <w:color w:val="231F20"/>
          <w:spacing w:val="15"/>
          <w:w w:val="95"/>
        </w:rPr>
        <w:t>ACKNOWLEDG</w:t>
      </w:r>
      <w:r w:rsidRPr="00006F87">
        <w:rPr>
          <w:color w:val="231F20"/>
          <w:spacing w:val="44"/>
          <w:w w:val="95"/>
        </w:rPr>
        <w:t xml:space="preserve"> </w:t>
      </w:r>
      <w:r w:rsidRPr="00006F87">
        <w:rPr>
          <w:color w:val="231F20"/>
          <w:spacing w:val="14"/>
          <w:w w:val="95"/>
        </w:rPr>
        <w:t>EMENTS</w:t>
      </w:r>
      <w:r w:rsidRPr="00006F87">
        <w:rPr>
          <w:color w:val="231F20"/>
          <w:spacing w:val="-29"/>
        </w:rPr>
        <w:t xml:space="preserve"> ()74</w:t>
      </w:r>
    </w:p>
    <w:p w14:paraId="1ED68AFC" w14:textId="77777777" w:rsidR="00206994" w:rsidRPr="00006F87" w:rsidRDefault="00206994" w:rsidP="00206994">
      <w:pPr>
        <w:pStyle w:val="Textoindependiente"/>
      </w:pPr>
    </w:p>
    <w:p w14:paraId="279E9654" w14:textId="77777777" w:rsidR="00206994" w:rsidRPr="00006F87" w:rsidRDefault="00206994" w:rsidP="00206994">
      <w:pPr>
        <w:pStyle w:val="Ttulo2"/>
        <w:spacing w:before="1"/>
      </w:pPr>
      <w:r w:rsidRPr="00006F87">
        <w:rPr>
          <w:color w:val="231F20"/>
          <w:spacing w:val="14"/>
          <w:w w:val="90"/>
        </w:rPr>
        <w:t>CONFLIC</w:t>
      </w:r>
      <w:r w:rsidRPr="00006F87">
        <w:rPr>
          <w:color w:val="231F20"/>
          <w:spacing w:val="-12"/>
          <w:w w:val="90"/>
        </w:rPr>
        <w:t xml:space="preserve"> </w:t>
      </w:r>
      <w:r w:rsidRPr="00006F87">
        <w:rPr>
          <w:color w:val="231F20"/>
          <w:w w:val="90"/>
        </w:rPr>
        <w:t>T</w:t>
      </w:r>
      <w:r w:rsidRPr="00006F87">
        <w:rPr>
          <w:color w:val="231F20"/>
          <w:spacing w:val="59"/>
        </w:rPr>
        <w:t xml:space="preserve"> </w:t>
      </w:r>
      <w:r w:rsidRPr="00006F87">
        <w:rPr>
          <w:color w:val="231F20"/>
          <w:w w:val="90"/>
        </w:rPr>
        <w:t>OF</w:t>
      </w:r>
      <w:r w:rsidRPr="00006F87">
        <w:rPr>
          <w:color w:val="231F20"/>
          <w:spacing w:val="58"/>
        </w:rPr>
        <w:t xml:space="preserve"> </w:t>
      </w:r>
      <w:r w:rsidRPr="00006F87">
        <w:rPr>
          <w:color w:val="231F20"/>
          <w:spacing w:val="15"/>
          <w:w w:val="90"/>
        </w:rPr>
        <w:t>INTEREST</w:t>
      </w:r>
    </w:p>
    <w:p w14:paraId="09F9D183" w14:textId="77777777" w:rsidR="00206994" w:rsidRPr="00006F87" w:rsidRDefault="00206994" w:rsidP="00206994">
      <w:pPr>
        <w:pStyle w:val="Textoindependiente"/>
        <w:spacing w:before="67"/>
        <w:ind w:left="113"/>
      </w:pPr>
      <w:r w:rsidRPr="00006F87">
        <w:rPr>
          <w:color w:val="231F20"/>
        </w:rPr>
        <w:t>The</w:t>
      </w:r>
      <w:r w:rsidRPr="00006F87">
        <w:rPr>
          <w:color w:val="231F20"/>
          <w:spacing w:val="1"/>
        </w:rPr>
        <w:t xml:space="preserve"> </w:t>
      </w:r>
      <w:r w:rsidRPr="00006F87">
        <w:rPr>
          <w:color w:val="231F20"/>
        </w:rPr>
        <w:t>authors</w:t>
      </w:r>
      <w:r w:rsidRPr="00006F87">
        <w:rPr>
          <w:color w:val="231F20"/>
          <w:spacing w:val="1"/>
        </w:rPr>
        <w:t xml:space="preserve"> </w:t>
      </w:r>
      <w:r w:rsidRPr="00006F87">
        <w:rPr>
          <w:color w:val="231F20"/>
        </w:rPr>
        <w:t>have</w:t>
      </w:r>
      <w:r w:rsidRPr="00006F87">
        <w:rPr>
          <w:color w:val="231F20"/>
          <w:spacing w:val="1"/>
        </w:rPr>
        <w:t xml:space="preserve"> </w:t>
      </w:r>
      <w:r w:rsidRPr="00006F87">
        <w:rPr>
          <w:color w:val="231F20"/>
        </w:rPr>
        <w:t>no</w:t>
      </w:r>
      <w:r w:rsidRPr="00006F87">
        <w:rPr>
          <w:color w:val="231F20"/>
          <w:spacing w:val="1"/>
        </w:rPr>
        <w:t xml:space="preserve"> </w:t>
      </w:r>
      <w:r w:rsidRPr="00006F87">
        <w:rPr>
          <w:color w:val="231F20"/>
        </w:rPr>
        <w:t>conflicts</w:t>
      </w:r>
      <w:r w:rsidRPr="00006F87">
        <w:rPr>
          <w:color w:val="231F20"/>
          <w:spacing w:val="1"/>
        </w:rPr>
        <w:t xml:space="preserve"> </w:t>
      </w:r>
      <w:r w:rsidRPr="00006F87">
        <w:rPr>
          <w:color w:val="231F20"/>
        </w:rPr>
        <w:t>of</w:t>
      </w:r>
      <w:r w:rsidRPr="00006F87">
        <w:rPr>
          <w:color w:val="231F20"/>
          <w:spacing w:val="1"/>
        </w:rPr>
        <w:t xml:space="preserve"> </w:t>
      </w:r>
      <w:r w:rsidRPr="00006F87">
        <w:rPr>
          <w:color w:val="231F20"/>
        </w:rPr>
        <w:t>interest</w:t>
      </w:r>
      <w:r w:rsidRPr="00006F87">
        <w:rPr>
          <w:color w:val="231F20"/>
          <w:spacing w:val="1"/>
        </w:rPr>
        <w:t xml:space="preserve"> </w:t>
      </w:r>
      <w:r w:rsidRPr="00006F87">
        <w:rPr>
          <w:color w:val="231F20"/>
        </w:rPr>
        <w:t>to</w:t>
      </w:r>
      <w:r w:rsidRPr="00006F87">
        <w:rPr>
          <w:color w:val="231F20"/>
          <w:spacing w:val="1"/>
        </w:rPr>
        <w:t xml:space="preserve"> </w:t>
      </w:r>
      <w:r w:rsidRPr="00006F87">
        <w:rPr>
          <w:color w:val="231F20"/>
        </w:rPr>
        <w:t>declare.</w:t>
      </w:r>
    </w:p>
    <w:p w14:paraId="4FE73C85" w14:textId="77777777" w:rsidR="00206994" w:rsidRPr="00006F87" w:rsidRDefault="00206994" w:rsidP="00206994">
      <w:pPr>
        <w:pStyle w:val="Textoindependiente"/>
      </w:pPr>
    </w:p>
    <w:p w14:paraId="7509A16A" w14:textId="77777777" w:rsidR="00206994" w:rsidRPr="00006F87" w:rsidRDefault="00206994" w:rsidP="00206994">
      <w:pPr>
        <w:pStyle w:val="Ttulo2"/>
        <w:spacing w:before="109"/>
      </w:pPr>
      <w:r w:rsidRPr="00006F87">
        <w:rPr>
          <w:color w:val="231F20"/>
          <w:w w:val="95"/>
        </w:rPr>
        <w:t>DATA</w:t>
      </w:r>
      <w:r w:rsidRPr="00006F87">
        <w:rPr>
          <w:color w:val="231F20"/>
          <w:spacing w:val="37"/>
          <w:w w:val="95"/>
        </w:rPr>
        <w:t xml:space="preserve"> </w:t>
      </w:r>
      <w:r w:rsidRPr="00006F87">
        <w:rPr>
          <w:color w:val="231F20"/>
          <w:spacing w:val="11"/>
          <w:w w:val="95"/>
        </w:rPr>
        <w:t>AVAIL</w:t>
      </w:r>
      <w:r w:rsidRPr="00006F87">
        <w:rPr>
          <w:color w:val="231F20"/>
          <w:spacing w:val="-18"/>
          <w:w w:val="95"/>
        </w:rPr>
        <w:t xml:space="preserve"> </w:t>
      </w:r>
      <w:r w:rsidRPr="00006F87">
        <w:rPr>
          <w:color w:val="231F20"/>
          <w:spacing w:val="14"/>
          <w:w w:val="95"/>
        </w:rPr>
        <w:t>ABILIT</w:t>
      </w:r>
      <w:r w:rsidRPr="00006F87">
        <w:rPr>
          <w:color w:val="231F20"/>
          <w:spacing w:val="-19"/>
          <w:w w:val="95"/>
        </w:rPr>
        <w:t xml:space="preserve"> </w:t>
      </w:r>
      <w:r w:rsidRPr="00006F87">
        <w:rPr>
          <w:color w:val="231F20"/>
          <w:w w:val="95"/>
        </w:rPr>
        <w:t>Y</w:t>
      </w:r>
      <w:r w:rsidRPr="00006F87">
        <w:rPr>
          <w:color w:val="231F20"/>
          <w:spacing w:val="38"/>
          <w:w w:val="95"/>
        </w:rPr>
        <w:t xml:space="preserve"> </w:t>
      </w:r>
      <w:r w:rsidRPr="00006F87">
        <w:rPr>
          <w:color w:val="231F20"/>
          <w:spacing w:val="13"/>
          <w:w w:val="95"/>
        </w:rPr>
        <w:t>STATEMENT</w:t>
      </w:r>
    </w:p>
    <w:p w14:paraId="0D825D51" w14:textId="77777777" w:rsidR="00206994" w:rsidRPr="00006F87" w:rsidRDefault="00206994" w:rsidP="00206994">
      <w:pPr>
        <w:pStyle w:val="Textoindependiente"/>
        <w:spacing w:before="67" w:line="324" w:lineRule="auto"/>
        <w:ind w:left="113" w:right="130"/>
        <w:jc w:val="both"/>
      </w:pPr>
      <w:r w:rsidRPr="00006F87">
        <w:rPr>
          <w:color w:val="231F20"/>
        </w:rPr>
        <w:t>All the information implemented to perform the analyses of this</w:t>
      </w:r>
      <w:r w:rsidRPr="00006F87">
        <w:rPr>
          <w:color w:val="231F20"/>
          <w:spacing w:val="1"/>
        </w:rPr>
        <w:t xml:space="preserve"> </w:t>
      </w:r>
      <w:r w:rsidRPr="00006F87">
        <w:rPr>
          <w:color w:val="231F20"/>
        </w:rPr>
        <w:t>paper</w:t>
      </w:r>
      <w:r w:rsidRPr="00006F87">
        <w:rPr>
          <w:color w:val="231F20"/>
          <w:spacing w:val="26"/>
        </w:rPr>
        <w:t xml:space="preserve"> </w:t>
      </w:r>
      <w:r w:rsidRPr="00006F87">
        <w:rPr>
          <w:color w:val="231F20"/>
        </w:rPr>
        <w:t>is</w:t>
      </w:r>
      <w:r w:rsidRPr="00006F87">
        <w:rPr>
          <w:color w:val="231F20"/>
          <w:spacing w:val="26"/>
        </w:rPr>
        <w:t xml:space="preserve"> </w:t>
      </w:r>
      <w:r w:rsidRPr="00006F87">
        <w:rPr>
          <w:color w:val="231F20"/>
        </w:rPr>
        <w:t>freely</w:t>
      </w:r>
      <w:r w:rsidRPr="00006F87">
        <w:rPr>
          <w:color w:val="231F20"/>
          <w:spacing w:val="26"/>
        </w:rPr>
        <w:t xml:space="preserve"> </w:t>
      </w:r>
      <w:r w:rsidRPr="00006F87">
        <w:rPr>
          <w:color w:val="231F20"/>
        </w:rPr>
        <w:t>available</w:t>
      </w:r>
      <w:r w:rsidRPr="00006F87">
        <w:rPr>
          <w:color w:val="231F20"/>
          <w:spacing w:val="27"/>
        </w:rPr>
        <w:t xml:space="preserve"> </w:t>
      </w:r>
      <w:r w:rsidRPr="00006F87">
        <w:rPr>
          <w:color w:val="231F20"/>
        </w:rPr>
        <w:t>and</w:t>
      </w:r>
      <w:r w:rsidRPr="00006F87">
        <w:rPr>
          <w:color w:val="231F20"/>
          <w:spacing w:val="26"/>
        </w:rPr>
        <w:t xml:space="preserve"> </w:t>
      </w:r>
      <w:r w:rsidRPr="00006F87">
        <w:rPr>
          <w:color w:val="231F20"/>
        </w:rPr>
        <w:t>properly</w:t>
      </w:r>
      <w:r w:rsidRPr="00006F87">
        <w:rPr>
          <w:color w:val="231F20"/>
          <w:spacing w:val="26"/>
        </w:rPr>
        <w:t xml:space="preserve"> </w:t>
      </w:r>
      <w:r w:rsidRPr="00006F87">
        <w:rPr>
          <w:color w:val="231F20"/>
        </w:rPr>
        <w:t>cited</w:t>
      </w:r>
      <w:r w:rsidRPr="00006F87">
        <w:rPr>
          <w:color w:val="231F20"/>
          <w:spacing w:val="26"/>
        </w:rPr>
        <w:t xml:space="preserve"> </w:t>
      </w:r>
      <w:r w:rsidRPr="00006F87">
        <w:rPr>
          <w:color w:val="231F20"/>
        </w:rPr>
        <w:t>in</w:t>
      </w:r>
      <w:r w:rsidRPr="00006F87">
        <w:rPr>
          <w:color w:val="231F20"/>
          <w:spacing w:val="27"/>
        </w:rPr>
        <w:t xml:space="preserve"> </w:t>
      </w:r>
      <w:r w:rsidRPr="00006F87">
        <w:rPr>
          <w:color w:val="231F20"/>
        </w:rPr>
        <w:t>the</w:t>
      </w:r>
      <w:r w:rsidRPr="00006F87">
        <w:rPr>
          <w:color w:val="231F20"/>
          <w:spacing w:val="26"/>
        </w:rPr>
        <w:t xml:space="preserve"> </w:t>
      </w:r>
      <w:r w:rsidRPr="00006F87">
        <w:rPr>
          <w:color w:val="231F20"/>
        </w:rPr>
        <w:t>manuscript:</w:t>
      </w:r>
      <w:r w:rsidRPr="00006F87">
        <w:rPr>
          <w:color w:val="231F20"/>
          <w:spacing w:val="26"/>
        </w:rPr>
        <w:t xml:space="preserve"> </w:t>
      </w:r>
      <w:r w:rsidRPr="00006F87">
        <w:rPr>
          <w:color w:val="231F20"/>
        </w:rPr>
        <w:t>All</w:t>
      </w:r>
      <w:r w:rsidRPr="00006F87">
        <w:rPr>
          <w:color w:val="231F20"/>
          <w:spacing w:val="-47"/>
        </w:rPr>
        <w:t xml:space="preserve"> </w:t>
      </w:r>
      <w:r w:rsidRPr="00006F87">
        <w:rPr>
          <w:color w:val="231F20"/>
        </w:rPr>
        <w:t>data and codes used in the analyses of this paper are available at</w:t>
      </w:r>
      <w:r w:rsidRPr="00006F87">
        <w:rPr>
          <w:color w:val="231F20"/>
          <w:spacing w:val="1"/>
        </w:rPr>
        <w:t xml:space="preserve"> </w:t>
      </w:r>
      <w:hyperlink r:id="rId32">
        <w:r w:rsidRPr="00006F87">
          <w:rPr>
            <w:color w:val="0000FF"/>
          </w:rPr>
          <w:t>https://doi.org/10.6084/m9.figshare.21504948</w:t>
        </w:r>
      </w:hyperlink>
      <w:r w:rsidRPr="00006F87">
        <w:rPr>
          <w:color w:val="0000FF"/>
          <w:spacing w:val="1"/>
        </w:rPr>
        <w:t xml:space="preserve"> </w:t>
      </w:r>
      <w:r w:rsidRPr="00006F87">
        <w:rPr>
          <w:color w:val="231F20"/>
        </w:rPr>
        <w:t>and</w:t>
      </w:r>
      <w:r w:rsidRPr="00006F87">
        <w:rPr>
          <w:color w:val="231F20"/>
          <w:spacing w:val="1"/>
        </w:rPr>
        <w:t xml:space="preserve"> </w:t>
      </w:r>
      <w:hyperlink r:id="rId33">
        <w:r w:rsidRPr="00006F87">
          <w:rPr>
            <w:color w:val="0000FF"/>
          </w:rPr>
          <w:t>https://doi.</w:t>
        </w:r>
      </w:hyperlink>
      <w:r w:rsidRPr="00006F87">
        <w:rPr>
          <w:color w:val="0000FF"/>
          <w:spacing w:val="1"/>
        </w:rPr>
        <w:t xml:space="preserve"> </w:t>
      </w:r>
      <w:hyperlink r:id="rId34">
        <w:r w:rsidRPr="00006F87">
          <w:rPr>
            <w:color w:val="0000FF"/>
          </w:rPr>
          <w:t>org/10.6084/m9.figshare.21504912</w:t>
        </w:r>
      </w:hyperlink>
      <w:r w:rsidRPr="00006F87">
        <w:rPr>
          <w:color w:val="231F20"/>
        </w:rPr>
        <w:t>. GBIF download is available at:</w:t>
      </w:r>
      <w:r w:rsidRPr="00006F87">
        <w:rPr>
          <w:color w:val="231F20"/>
          <w:spacing w:val="1"/>
        </w:rPr>
        <w:t xml:space="preserve"> </w:t>
      </w:r>
      <w:hyperlink r:id="rId35">
        <w:r w:rsidRPr="00006F87">
          <w:rPr>
            <w:color w:val="0000FF"/>
          </w:rPr>
          <w:t>https://doi.org/10.15468/dl.d3ezj8</w:t>
        </w:r>
      </w:hyperlink>
      <w:r w:rsidRPr="00006F87">
        <w:rPr>
          <w:color w:val="231F20"/>
        </w:rPr>
        <w:t>.</w:t>
      </w:r>
    </w:p>
    <w:p w14:paraId="5D429F00" w14:textId="77777777" w:rsidR="00206994" w:rsidRPr="00006F87" w:rsidRDefault="00206994" w:rsidP="00206994">
      <w:pPr>
        <w:pStyle w:val="Textoindependiente"/>
        <w:spacing w:before="2"/>
      </w:pPr>
    </w:p>
    <w:p w14:paraId="5FDAB424" w14:textId="77777777" w:rsidR="00206994" w:rsidRPr="00006F87" w:rsidRDefault="00206994" w:rsidP="00206994">
      <w:pPr>
        <w:pStyle w:val="Ttulo2"/>
      </w:pPr>
      <w:r w:rsidRPr="00006F87">
        <w:rPr>
          <w:color w:val="231F20"/>
          <w:spacing w:val="14"/>
        </w:rPr>
        <w:t>ORCID</w:t>
      </w:r>
    </w:p>
    <w:p w14:paraId="643DAD8E" w14:textId="77777777" w:rsidR="00206994" w:rsidRPr="00006F87" w:rsidRDefault="00206994" w:rsidP="00206994">
      <w:pPr>
        <w:pStyle w:val="Textoindependiente"/>
        <w:spacing w:before="10"/>
      </w:pPr>
    </w:p>
    <w:p w14:paraId="2D3810AE" w14:textId="77777777" w:rsidR="00206994" w:rsidRPr="00006F87" w:rsidRDefault="00206994" w:rsidP="00206994">
      <w:pPr>
        <w:pStyle w:val="Ttulo2"/>
        <w:ind w:left="112"/>
        <w:rPr>
          <w:color w:val="231F20"/>
          <w:w w:val="90"/>
        </w:rPr>
      </w:pPr>
      <w:r w:rsidRPr="00006F87">
        <w:rPr>
          <w:color w:val="231F20"/>
          <w:w w:val="90"/>
        </w:rPr>
        <w:t>R</w:t>
      </w:r>
      <w:r w:rsidRPr="00006F87">
        <w:rPr>
          <w:color w:val="231F20"/>
          <w:spacing w:val="-17"/>
          <w:w w:val="90"/>
        </w:rPr>
        <w:t xml:space="preserve"> </w:t>
      </w:r>
      <w:r w:rsidRPr="00006F87">
        <w:rPr>
          <w:color w:val="231F20"/>
          <w:spacing w:val="13"/>
          <w:w w:val="90"/>
        </w:rPr>
        <w:t>EFER</w:t>
      </w:r>
      <w:r w:rsidRPr="00006F87">
        <w:rPr>
          <w:color w:val="231F20"/>
          <w:spacing w:val="-16"/>
          <w:w w:val="90"/>
        </w:rPr>
        <w:t xml:space="preserve"> </w:t>
      </w:r>
      <w:r w:rsidRPr="00006F87">
        <w:rPr>
          <w:color w:val="231F20"/>
          <w:spacing w:val="9"/>
          <w:w w:val="90"/>
        </w:rPr>
        <w:t>EN</w:t>
      </w:r>
      <w:r w:rsidRPr="00006F87">
        <w:rPr>
          <w:color w:val="231F20"/>
          <w:spacing w:val="-16"/>
          <w:w w:val="90"/>
        </w:rPr>
        <w:t xml:space="preserve"> </w:t>
      </w:r>
      <w:r w:rsidRPr="00006F87">
        <w:rPr>
          <w:color w:val="231F20"/>
          <w:spacing w:val="9"/>
          <w:w w:val="90"/>
        </w:rPr>
        <w:t>CE</w:t>
      </w:r>
      <w:r w:rsidRPr="00006F87">
        <w:rPr>
          <w:color w:val="231F20"/>
          <w:spacing w:val="-15"/>
          <w:w w:val="90"/>
        </w:rPr>
        <w:t xml:space="preserve"> </w:t>
      </w:r>
      <w:r w:rsidRPr="00006F87">
        <w:rPr>
          <w:color w:val="231F20"/>
          <w:w w:val="90"/>
        </w:rPr>
        <w:t>S</w:t>
      </w:r>
    </w:p>
    <w:p w14:paraId="5AE4B2DC" w14:textId="77777777" w:rsidR="00206994" w:rsidRPr="00006F87" w:rsidRDefault="00206994" w:rsidP="00206994">
      <w:pPr>
        <w:adjustRightInd w:val="0"/>
        <w:ind w:left="480" w:hanging="480"/>
        <w:rPr>
          <w:noProof/>
          <w:sz w:val="16"/>
          <w:szCs w:val="16"/>
        </w:rPr>
      </w:pPr>
      <w:r w:rsidRPr="00006F87">
        <w:rPr>
          <w:sz w:val="16"/>
          <w:szCs w:val="16"/>
        </w:rPr>
        <w:fldChar w:fldCharType="begin" w:fldLock="1"/>
      </w:r>
      <w:r w:rsidRPr="00006F87">
        <w:rPr>
          <w:sz w:val="16"/>
          <w:szCs w:val="16"/>
        </w:rPr>
        <w:instrText xml:space="preserve">ADDIN Mendeley Bibliography CSL_BIBLIOGRAPHY </w:instrText>
      </w:r>
      <w:r w:rsidRPr="00006F87">
        <w:rPr>
          <w:sz w:val="16"/>
          <w:szCs w:val="16"/>
        </w:rPr>
        <w:fldChar w:fldCharType="separate"/>
      </w:r>
      <w:r w:rsidRPr="00006F87">
        <w:rPr>
          <w:noProof/>
          <w:sz w:val="16"/>
          <w:szCs w:val="16"/>
        </w:rPr>
        <w:t xml:space="preserve">Adhikari, D., Reshi, Z., Datta, B. K., Samant, S. S., Chettri, A., Upadhaya, K., Shah, M. A., Singh, P. P., Tiwary, R., Majumdar, K., Pradhan, A., Thakur, M. L., Salam, N., Zahoor, Z., Mir, S. H., Kaloo, Z. A., &amp; Barik, S. K. (2018). Inventory and characterization of new populations through ecological niche modelling improve threat assessment. </w:t>
      </w:r>
      <w:r w:rsidRPr="00006F87">
        <w:rPr>
          <w:i/>
          <w:iCs/>
          <w:noProof/>
          <w:sz w:val="16"/>
          <w:szCs w:val="16"/>
        </w:rPr>
        <w:t>Current Science</w:t>
      </w:r>
      <w:r w:rsidRPr="00006F87">
        <w:rPr>
          <w:noProof/>
          <w:sz w:val="16"/>
          <w:szCs w:val="16"/>
        </w:rPr>
        <w:t xml:space="preserve">, </w:t>
      </w:r>
      <w:r w:rsidRPr="00006F87">
        <w:rPr>
          <w:i/>
          <w:iCs/>
          <w:noProof/>
          <w:sz w:val="16"/>
          <w:szCs w:val="16"/>
        </w:rPr>
        <w:t>114</w:t>
      </w:r>
      <w:r w:rsidRPr="00006F87">
        <w:rPr>
          <w:noProof/>
          <w:sz w:val="16"/>
          <w:szCs w:val="16"/>
        </w:rPr>
        <w:t>(3), 519–531. https://doi.org/10.18520/cs/v114/i03/519-531</w:t>
      </w:r>
    </w:p>
    <w:p w14:paraId="12AE7EFC" w14:textId="77777777" w:rsidR="00206994" w:rsidRPr="00006F87" w:rsidRDefault="00206994" w:rsidP="00206994">
      <w:pPr>
        <w:adjustRightInd w:val="0"/>
        <w:ind w:left="480" w:hanging="480"/>
        <w:rPr>
          <w:noProof/>
          <w:sz w:val="16"/>
          <w:szCs w:val="16"/>
          <w:lang w:val="es-EC"/>
        </w:rPr>
      </w:pPr>
      <w:r w:rsidRPr="00006F87">
        <w:rPr>
          <w:noProof/>
          <w:sz w:val="16"/>
          <w:szCs w:val="16"/>
        </w:rPr>
        <w:t xml:space="preserve">Anderson, R. P., Lew, D., &amp; Peterson, A. T. (2003). Evaluating predictive models of species’ distributions: Criteria for selecting optimal models. </w:t>
      </w:r>
      <w:r w:rsidRPr="00006F87">
        <w:rPr>
          <w:i/>
          <w:iCs/>
          <w:noProof/>
          <w:sz w:val="16"/>
          <w:szCs w:val="16"/>
          <w:lang w:val="es-EC"/>
        </w:rPr>
        <w:t>Ecological Modelling</w:t>
      </w:r>
      <w:r w:rsidRPr="00006F87">
        <w:rPr>
          <w:noProof/>
          <w:sz w:val="16"/>
          <w:szCs w:val="16"/>
          <w:lang w:val="es-EC"/>
        </w:rPr>
        <w:t xml:space="preserve">, </w:t>
      </w:r>
      <w:r w:rsidRPr="00006F87">
        <w:rPr>
          <w:i/>
          <w:iCs/>
          <w:noProof/>
          <w:sz w:val="16"/>
          <w:szCs w:val="16"/>
          <w:lang w:val="es-EC"/>
        </w:rPr>
        <w:t>162</w:t>
      </w:r>
      <w:r w:rsidRPr="00006F87">
        <w:rPr>
          <w:noProof/>
          <w:sz w:val="16"/>
          <w:szCs w:val="16"/>
          <w:lang w:val="es-EC"/>
        </w:rPr>
        <w:t>(3), 211–232. https://doi.org/10.1016/S0304-3800(02)00349-6</w:t>
      </w:r>
    </w:p>
    <w:p w14:paraId="4B4A53F3" w14:textId="77777777" w:rsidR="00206994" w:rsidRPr="00006F87" w:rsidRDefault="00206994" w:rsidP="00206994">
      <w:pPr>
        <w:adjustRightInd w:val="0"/>
        <w:ind w:left="480" w:hanging="480"/>
        <w:rPr>
          <w:noProof/>
          <w:sz w:val="16"/>
          <w:szCs w:val="16"/>
          <w:lang w:val="es-EC"/>
        </w:rPr>
      </w:pPr>
      <w:r w:rsidRPr="00006F87">
        <w:rPr>
          <w:noProof/>
          <w:sz w:val="16"/>
          <w:szCs w:val="16"/>
          <w:lang w:val="es-EC"/>
        </w:rPr>
        <w:t xml:space="preserve">Barve, N., Barve, V., Jiménez-Valverde, A., Lira-Noriega, A., Maher, S. P., Peterson, A. T., Soberón, J., &amp; Villalobos, F. (2011). </w:t>
      </w:r>
      <w:r w:rsidRPr="00006F87">
        <w:rPr>
          <w:noProof/>
          <w:sz w:val="16"/>
          <w:szCs w:val="16"/>
        </w:rPr>
        <w:t xml:space="preserve">The crucial role of the accessible area in ecological niche modeling and species distribution modeling. </w:t>
      </w:r>
      <w:r w:rsidRPr="00006F87">
        <w:rPr>
          <w:i/>
          <w:iCs/>
          <w:noProof/>
          <w:sz w:val="16"/>
          <w:szCs w:val="16"/>
          <w:lang w:val="es-EC"/>
        </w:rPr>
        <w:t>Ecological Modelling</w:t>
      </w:r>
      <w:r w:rsidRPr="00006F87">
        <w:rPr>
          <w:noProof/>
          <w:sz w:val="16"/>
          <w:szCs w:val="16"/>
          <w:lang w:val="es-EC"/>
        </w:rPr>
        <w:t xml:space="preserve">, </w:t>
      </w:r>
      <w:r w:rsidRPr="00006F87">
        <w:rPr>
          <w:i/>
          <w:iCs/>
          <w:noProof/>
          <w:sz w:val="16"/>
          <w:szCs w:val="16"/>
          <w:lang w:val="es-EC"/>
        </w:rPr>
        <w:t>222</w:t>
      </w:r>
      <w:r w:rsidRPr="00006F87">
        <w:rPr>
          <w:noProof/>
          <w:sz w:val="16"/>
          <w:szCs w:val="16"/>
          <w:lang w:val="es-EC"/>
        </w:rPr>
        <w:t>(11), 1810–1819. https://doi.org/10.1016/j.ecolmodel.2011.02.011</w:t>
      </w:r>
    </w:p>
    <w:p w14:paraId="7D837946" w14:textId="77777777" w:rsidR="00206994" w:rsidRPr="00006F87" w:rsidRDefault="00206994" w:rsidP="00206994">
      <w:pPr>
        <w:adjustRightInd w:val="0"/>
        <w:ind w:left="480" w:hanging="480"/>
        <w:rPr>
          <w:noProof/>
          <w:sz w:val="16"/>
          <w:szCs w:val="16"/>
          <w:lang w:val="es-EC"/>
        </w:rPr>
      </w:pPr>
      <w:r w:rsidRPr="00006F87">
        <w:rPr>
          <w:noProof/>
          <w:sz w:val="16"/>
          <w:szCs w:val="16"/>
          <w:lang w:val="es-EC"/>
        </w:rPr>
        <w:t xml:space="preserve">Carrillo, E., Aldás, A., Altamirano, M., Ayala, F., Cisneros-Heredia, D., Endara, A., Márquez, C., Morales, M., Nogales, F., Salvador, P., Torres, M., Valencia, J., Villamarín, F., Yánez-Muñoz, M., &amp; Zárate, P. (2005). </w:t>
      </w:r>
      <w:r w:rsidRPr="00006F87">
        <w:rPr>
          <w:i/>
          <w:iCs/>
          <w:noProof/>
          <w:sz w:val="16"/>
          <w:szCs w:val="16"/>
          <w:lang w:val="es-EC"/>
        </w:rPr>
        <w:t>Lista Roja De Los Reptiles Del Ecuador</w:t>
      </w:r>
      <w:r w:rsidRPr="00006F87">
        <w:rPr>
          <w:noProof/>
          <w:sz w:val="16"/>
          <w:szCs w:val="16"/>
          <w:lang w:val="es-EC"/>
        </w:rPr>
        <w:t>.</w:t>
      </w:r>
    </w:p>
    <w:p w14:paraId="37D07721"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Cobos, M. E., Townsend Peterson, A., Barve, N., &amp; Osorio-Olvera, L. (2019). </w:t>
      </w:r>
      <w:r w:rsidRPr="00006F87">
        <w:rPr>
          <w:noProof/>
          <w:sz w:val="16"/>
          <w:szCs w:val="16"/>
        </w:rPr>
        <w:t xml:space="preserve">Kuenm: An R package for detailed development of ecological niche models using Maxent. </w:t>
      </w:r>
      <w:r w:rsidRPr="00006F87">
        <w:rPr>
          <w:i/>
          <w:iCs/>
          <w:noProof/>
          <w:sz w:val="16"/>
          <w:szCs w:val="16"/>
        </w:rPr>
        <w:t>PeerJ</w:t>
      </w:r>
      <w:r w:rsidRPr="00006F87">
        <w:rPr>
          <w:noProof/>
          <w:sz w:val="16"/>
          <w:szCs w:val="16"/>
        </w:rPr>
        <w:t xml:space="preserve">, </w:t>
      </w:r>
      <w:r w:rsidRPr="00006F87">
        <w:rPr>
          <w:i/>
          <w:iCs/>
          <w:noProof/>
          <w:sz w:val="16"/>
          <w:szCs w:val="16"/>
        </w:rPr>
        <w:t>2019</w:t>
      </w:r>
      <w:r w:rsidRPr="00006F87">
        <w:rPr>
          <w:noProof/>
          <w:sz w:val="16"/>
          <w:szCs w:val="16"/>
        </w:rPr>
        <w:t>(2), 1–15. https://doi.org/10.7717/peerj.6281</w:t>
      </w:r>
    </w:p>
    <w:p w14:paraId="5376FAD7" w14:textId="77777777" w:rsidR="00206994" w:rsidRPr="00006F87" w:rsidRDefault="00206994" w:rsidP="00206994">
      <w:pPr>
        <w:adjustRightInd w:val="0"/>
        <w:ind w:left="480" w:hanging="480"/>
        <w:rPr>
          <w:noProof/>
          <w:sz w:val="16"/>
          <w:szCs w:val="16"/>
        </w:rPr>
      </w:pPr>
      <w:r w:rsidRPr="00006F87">
        <w:rPr>
          <w:noProof/>
          <w:sz w:val="16"/>
          <w:szCs w:val="16"/>
        </w:rPr>
        <w:t xml:space="preserve">Crews, D. (1988). Life History of Snakes Snakes: Ecology and Evolutionary Biology R. A. Siegel J. T. Collins S. S. Novak. </w:t>
      </w:r>
      <w:r w:rsidRPr="00006F87">
        <w:rPr>
          <w:i/>
          <w:iCs/>
          <w:noProof/>
          <w:sz w:val="16"/>
          <w:szCs w:val="16"/>
        </w:rPr>
        <w:t>BioScience</w:t>
      </w:r>
      <w:r w:rsidRPr="00006F87">
        <w:rPr>
          <w:noProof/>
          <w:sz w:val="16"/>
          <w:szCs w:val="16"/>
        </w:rPr>
        <w:t xml:space="preserve">, </w:t>
      </w:r>
      <w:r w:rsidRPr="00006F87">
        <w:rPr>
          <w:i/>
          <w:iCs/>
          <w:noProof/>
          <w:sz w:val="16"/>
          <w:szCs w:val="16"/>
        </w:rPr>
        <w:t>38</w:t>
      </w:r>
      <w:r w:rsidRPr="00006F87">
        <w:rPr>
          <w:noProof/>
          <w:sz w:val="16"/>
          <w:szCs w:val="16"/>
        </w:rPr>
        <w:t>(10), 716–717. https://doi.org/10.2307/1310891</w:t>
      </w:r>
    </w:p>
    <w:p w14:paraId="1681D962" w14:textId="77777777" w:rsidR="00206994" w:rsidRPr="00006F87" w:rsidRDefault="00206994" w:rsidP="00206994">
      <w:pPr>
        <w:adjustRightInd w:val="0"/>
        <w:ind w:left="480" w:hanging="480"/>
        <w:rPr>
          <w:noProof/>
          <w:sz w:val="16"/>
          <w:szCs w:val="16"/>
        </w:rPr>
      </w:pPr>
      <w:r w:rsidRPr="00006F87">
        <w:rPr>
          <w:noProof/>
          <w:sz w:val="16"/>
          <w:szCs w:val="16"/>
        </w:rPr>
        <w:t xml:space="preserve">Ducatez, S., &amp; Shine, R. (2017). Drivers of Extinction Risk in Terrestrial Vertebrates. </w:t>
      </w:r>
      <w:r w:rsidRPr="00006F87">
        <w:rPr>
          <w:i/>
          <w:iCs/>
          <w:noProof/>
          <w:sz w:val="16"/>
          <w:szCs w:val="16"/>
        </w:rPr>
        <w:t>Conservation Letters</w:t>
      </w:r>
      <w:r w:rsidRPr="00006F87">
        <w:rPr>
          <w:noProof/>
          <w:sz w:val="16"/>
          <w:szCs w:val="16"/>
        </w:rPr>
        <w:t xml:space="preserve">, </w:t>
      </w:r>
      <w:r w:rsidRPr="00006F87">
        <w:rPr>
          <w:i/>
          <w:iCs/>
          <w:noProof/>
          <w:sz w:val="16"/>
          <w:szCs w:val="16"/>
        </w:rPr>
        <w:t>10</w:t>
      </w:r>
      <w:r w:rsidRPr="00006F87">
        <w:rPr>
          <w:noProof/>
          <w:sz w:val="16"/>
          <w:szCs w:val="16"/>
        </w:rPr>
        <w:t>(2), 186–194. https://doi.org/10.1111/conl.12258</w:t>
      </w:r>
    </w:p>
    <w:p w14:paraId="0E7D3ED3" w14:textId="77777777" w:rsidR="00206994" w:rsidRPr="00006F87" w:rsidRDefault="00206994" w:rsidP="00206994">
      <w:pPr>
        <w:adjustRightInd w:val="0"/>
        <w:ind w:left="480" w:hanging="480"/>
        <w:rPr>
          <w:noProof/>
          <w:sz w:val="16"/>
          <w:szCs w:val="16"/>
          <w:lang w:val="es-EC"/>
        </w:rPr>
      </w:pPr>
      <w:r w:rsidRPr="00006F87">
        <w:rPr>
          <w:noProof/>
          <w:sz w:val="16"/>
          <w:szCs w:val="16"/>
        </w:rPr>
        <w:t xml:space="preserve">Eckhart, V. M., Geber, M. A., Morris, W. F., Fabio, E. S., Tiffin, P., &amp; Moeller, D. A. (2011). The geography of demography: Long-term demographic studies and species distribution models reveal a species border limited by adaptation. </w:t>
      </w:r>
      <w:r w:rsidRPr="00006F87">
        <w:rPr>
          <w:i/>
          <w:iCs/>
          <w:noProof/>
          <w:sz w:val="16"/>
          <w:szCs w:val="16"/>
          <w:lang w:val="es-EC"/>
        </w:rPr>
        <w:t>American Naturalist</w:t>
      </w:r>
      <w:r w:rsidRPr="00006F87">
        <w:rPr>
          <w:noProof/>
          <w:sz w:val="16"/>
          <w:szCs w:val="16"/>
          <w:lang w:val="es-EC"/>
        </w:rPr>
        <w:t xml:space="preserve">, </w:t>
      </w:r>
      <w:r w:rsidRPr="00006F87">
        <w:rPr>
          <w:i/>
          <w:iCs/>
          <w:noProof/>
          <w:sz w:val="16"/>
          <w:szCs w:val="16"/>
          <w:lang w:val="es-EC"/>
        </w:rPr>
        <w:t>178</w:t>
      </w:r>
      <w:r w:rsidRPr="00006F87">
        <w:rPr>
          <w:noProof/>
          <w:sz w:val="16"/>
          <w:szCs w:val="16"/>
          <w:lang w:val="es-EC"/>
        </w:rPr>
        <w:t>(SUPPL. 1). https://doi.org/10.1086/661782</w:t>
      </w:r>
    </w:p>
    <w:p w14:paraId="75DFDD4C"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Eguiguren, P. A., Chamba, J. A. M., Aguirre Mendoza, N. A., Ojeda Luna, T. L., Samaniego Rojas, N. S., Furniss, M. J., Howe, C., &amp; Aguirre Mendoza, Z. H. (2016). </w:t>
      </w:r>
      <w:r w:rsidRPr="00006F87">
        <w:rPr>
          <w:noProof/>
          <w:sz w:val="16"/>
          <w:szCs w:val="16"/>
        </w:rPr>
        <w:t xml:space="preserve">Tropical ecosystems vulnerability to climate change in southern Ecuador. </w:t>
      </w:r>
      <w:r w:rsidRPr="00006F87">
        <w:rPr>
          <w:i/>
          <w:iCs/>
          <w:noProof/>
          <w:sz w:val="16"/>
          <w:szCs w:val="16"/>
        </w:rPr>
        <w:t>Tropical Conservation Science</w:t>
      </w:r>
      <w:r w:rsidRPr="00006F87">
        <w:rPr>
          <w:noProof/>
          <w:sz w:val="16"/>
          <w:szCs w:val="16"/>
        </w:rPr>
        <w:t xml:space="preserve">, </w:t>
      </w:r>
      <w:r w:rsidRPr="00006F87">
        <w:rPr>
          <w:i/>
          <w:iCs/>
          <w:noProof/>
          <w:sz w:val="16"/>
          <w:szCs w:val="16"/>
        </w:rPr>
        <w:t>9</w:t>
      </w:r>
      <w:r w:rsidRPr="00006F87">
        <w:rPr>
          <w:noProof/>
          <w:sz w:val="16"/>
          <w:szCs w:val="16"/>
        </w:rPr>
        <w:t>(4). https://doi.org/10.1177/1940082916668007</w:t>
      </w:r>
    </w:p>
    <w:p w14:paraId="283992BD" w14:textId="77777777" w:rsidR="00206994" w:rsidRPr="00006F87" w:rsidRDefault="00206994" w:rsidP="00206994">
      <w:pPr>
        <w:adjustRightInd w:val="0"/>
        <w:ind w:left="480" w:hanging="480"/>
        <w:rPr>
          <w:noProof/>
          <w:sz w:val="16"/>
          <w:szCs w:val="16"/>
        </w:rPr>
      </w:pPr>
      <w:r w:rsidRPr="00006F87">
        <w:rPr>
          <w:noProof/>
          <w:sz w:val="16"/>
          <w:szCs w:val="16"/>
        </w:rPr>
        <w:t xml:space="preserve">Elith, J., Phillips, S. J., Hastie, T., Dudík, M., Chee, Y. E., &amp; Yates, C. J. (2011). A statistical explanation of MaxEnt for ecologists. </w:t>
      </w:r>
      <w:r w:rsidRPr="00006F87">
        <w:rPr>
          <w:i/>
          <w:iCs/>
          <w:noProof/>
          <w:sz w:val="16"/>
          <w:szCs w:val="16"/>
        </w:rPr>
        <w:t>Diversity and Distributions</w:t>
      </w:r>
      <w:r w:rsidRPr="00006F87">
        <w:rPr>
          <w:noProof/>
          <w:sz w:val="16"/>
          <w:szCs w:val="16"/>
        </w:rPr>
        <w:t xml:space="preserve">, </w:t>
      </w:r>
      <w:r w:rsidRPr="00006F87">
        <w:rPr>
          <w:i/>
          <w:iCs/>
          <w:noProof/>
          <w:sz w:val="16"/>
          <w:szCs w:val="16"/>
        </w:rPr>
        <w:t>17</w:t>
      </w:r>
      <w:r w:rsidRPr="00006F87">
        <w:rPr>
          <w:noProof/>
          <w:sz w:val="16"/>
          <w:szCs w:val="16"/>
        </w:rPr>
        <w:t>(1), 43–57. https://doi.org/10.1111/j.1472-4642.2010.00725.x</w:t>
      </w:r>
    </w:p>
    <w:p w14:paraId="43BF2651"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Escobar, L. E., Lira-Noriega, A., Medina-Vogel, G., &amp; Townsend Peterson, A. (2014). </w:t>
      </w:r>
      <w:r w:rsidRPr="00006F87">
        <w:rPr>
          <w:noProof/>
          <w:sz w:val="16"/>
          <w:szCs w:val="16"/>
        </w:rPr>
        <w:t xml:space="preserve">Potential for spread of the white-nose fungus (Pseudogymnoascus destructans) in the Americas: Use of Maxent and NicheA to assure strict model transference. </w:t>
      </w:r>
      <w:r w:rsidRPr="00006F87">
        <w:rPr>
          <w:i/>
          <w:iCs/>
          <w:noProof/>
          <w:sz w:val="16"/>
          <w:szCs w:val="16"/>
        </w:rPr>
        <w:t>Geospatial Health</w:t>
      </w:r>
      <w:r w:rsidRPr="00006F87">
        <w:rPr>
          <w:noProof/>
          <w:sz w:val="16"/>
          <w:szCs w:val="16"/>
        </w:rPr>
        <w:t xml:space="preserve">, </w:t>
      </w:r>
      <w:r w:rsidRPr="00006F87">
        <w:rPr>
          <w:i/>
          <w:iCs/>
          <w:noProof/>
          <w:sz w:val="16"/>
          <w:szCs w:val="16"/>
        </w:rPr>
        <w:t>9</w:t>
      </w:r>
      <w:r w:rsidRPr="00006F87">
        <w:rPr>
          <w:noProof/>
          <w:sz w:val="16"/>
          <w:szCs w:val="16"/>
        </w:rPr>
        <w:t>(1), 221–229. https://doi.org/10.4081/gh.2014.19</w:t>
      </w:r>
    </w:p>
    <w:p w14:paraId="172DBA1C" w14:textId="77777777" w:rsidR="00206994" w:rsidRPr="00006F87" w:rsidRDefault="00206994" w:rsidP="00206994">
      <w:pPr>
        <w:adjustRightInd w:val="0"/>
        <w:ind w:left="480" w:hanging="480"/>
        <w:rPr>
          <w:noProof/>
          <w:sz w:val="16"/>
          <w:szCs w:val="16"/>
        </w:rPr>
      </w:pPr>
      <w:r w:rsidRPr="00006F87">
        <w:rPr>
          <w:noProof/>
          <w:sz w:val="16"/>
          <w:szCs w:val="16"/>
        </w:rPr>
        <w:t xml:space="preserve">Esquerré, D., Brennan, I. G., Catullo, R. A., Torres-Pérez, F., &amp; Keogh, J. S. (2019). How mountains shape biodiversity: The role of the Andes in biogeography, diversification, and reproductive biology in South America’s most species-rich lizard radiation </w:t>
      </w:r>
      <w:r w:rsidRPr="00006F87">
        <w:rPr>
          <w:noProof/>
          <w:sz w:val="16"/>
          <w:szCs w:val="16"/>
        </w:rPr>
        <w:t xml:space="preserve">(Squamata: Liolaemidae). </w:t>
      </w:r>
      <w:r w:rsidRPr="00006F87">
        <w:rPr>
          <w:i/>
          <w:iCs/>
          <w:noProof/>
          <w:sz w:val="16"/>
          <w:szCs w:val="16"/>
        </w:rPr>
        <w:t>Evolution</w:t>
      </w:r>
      <w:r w:rsidRPr="00006F87">
        <w:rPr>
          <w:noProof/>
          <w:sz w:val="16"/>
          <w:szCs w:val="16"/>
        </w:rPr>
        <w:t xml:space="preserve">, </w:t>
      </w:r>
      <w:r w:rsidRPr="00006F87">
        <w:rPr>
          <w:i/>
          <w:iCs/>
          <w:noProof/>
          <w:sz w:val="16"/>
          <w:szCs w:val="16"/>
        </w:rPr>
        <w:t>73</w:t>
      </w:r>
      <w:r w:rsidRPr="00006F87">
        <w:rPr>
          <w:noProof/>
          <w:sz w:val="16"/>
          <w:szCs w:val="16"/>
        </w:rPr>
        <w:t>(2), 214–230. https://doi.org/10.1111/evo.13657</w:t>
      </w:r>
    </w:p>
    <w:p w14:paraId="50497EFD" w14:textId="77777777" w:rsidR="00206994" w:rsidRPr="00006F87" w:rsidRDefault="00206994" w:rsidP="00206994">
      <w:pPr>
        <w:adjustRightInd w:val="0"/>
        <w:ind w:left="480" w:hanging="480"/>
        <w:rPr>
          <w:noProof/>
          <w:sz w:val="16"/>
          <w:szCs w:val="16"/>
        </w:rPr>
      </w:pPr>
      <w:r w:rsidRPr="00006F87">
        <w:rPr>
          <w:noProof/>
          <w:sz w:val="16"/>
          <w:szCs w:val="16"/>
        </w:rPr>
        <w:t xml:space="preserve">Fick, S. E., &amp; Hijmans, R. J. (2017). WorldClim 2: new 1-km spatial resolution climate surfaces for global land areas. </w:t>
      </w:r>
      <w:r w:rsidRPr="00006F87">
        <w:rPr>
          <w:i/>
          <w:iCs/>
          <w:noProof/>
          <w:sz w:val="16"/>
          <w:szCs w:val="16"/>
        </w:rPr>
        <w:t>International Journal of Climatology</w:t>
      </w:r>
      <w:r w:rsidRPr="00006F87">
        <w:rPr>
          <w:noProof/>
          <w:sz w:val="16"/>
          <w:szCs w:val="16"/>
        </w:rPr>
        <w:t xml:space="preserve">, </w:t>
      </w:r>
      <w:r w:rsidRPr="00006F87">
        <w:rPr>
          <w:i/>
          <w:iCs/>
          <w:noProof/>
          <w:sz w:val="16"/>
          <w:szCs w:val="16"/>
        </w:rPr>
        <w:t>37</w:t>
      </w:r>
      <w:r w:rsidRPr="00006F87">
        <w:rPr>
          <w:noProof/>
          <w:sz w:val="16"/>
          <w:szCs w:val="16"/>
        </w:rPr>
        <w:t>(12), 4302–4315. https://doi.org/10.1002/joc.5086</w:t>
      </w:r>
    </w:p>
    <w:p w14:paraId="2E99A04E" w14:textId="77777777" w:rsidR="00206994" w:rsidRPr="00006F87" w:rsidRDefault="00206994" w:rsidP="00206994">
      <w:pPr>
        <w:adjustRightInd w:val="0"/>
        <w:ind w:left="480" w:hanging="480"/>
        <w:rPr>
          <w:noProof/>
          <w:sz w:val="16"/>
          <w:szCs w:val="16"/>
        </w:rPr>
      </w:pPr>
      <w:r w:rsidRPr="00006F87">
        <w:rPr>
          <w:noProof/>
          <w:sz w:val="16"/>
          <w:szCs w:val="16"/>
        </w:rPr>
        <w:t xml:space="preserve">Franklin, J. (2010). Moving beyond static species distribution models in support of conservation biogeography. </w:t>
      </w:r>
      <w:r w:rsidRPr="00006F87">
        <w:rPr>
          <w:i/>
          <w:iCs/>
          <w:noProof/>
          <w:sz w:val="16"/>
          <w:szCs w:val="16"/>
        </w:rPr>
        <w:t>Diversity and Distributions</w:t>
      </w:r>
      <w:r w:rsidRPr="00006F87">
        <w:rPr>
          <w:noProof/>
          <w:sz w:val="16"/>
          <w:szCs w:val="16"/>
        </w:rPr>
        <w:t xml:space="preserve">, </w:t>
      </w:r>
      <w:r w:rsidRPr="00006F87">
        <w:rPr>
          <w:i/>
          <w:iCs/>
          <w:noProof/>
          <w:sz w:val="16"/>
          <w:szCs w:val="16"/>
        </w:rPr>
        <w:t>16</w:t>
      </w:r>
      <w:r w:rsidRPr="00006F87">
        <w:rPr>
          <w:noProof/>
          <w:sz w:val="16"/>
          <w:szCs w:val="16"/>
        </w:rPr>
        <w:t>(3), 321–330. https://doi.org/10.1111/j.1472-4642.2010.00641.x</w:t>
      </w:r>
    </w:p>
    <w:p w14:paraId="56A7957E" w14:textId="77777777" w:rsidR="00206994" w:rsidRPr="00006F87" w:rsidRDefault="00206994" w:rsidP="00206994">
      <w:pPr>
        <w:adjustRightInd w:val="0"/>
        <w:ind w:left="480" w:hanging="480"/>
        <w:rPr>
          <w:noProof/>
          <w:sz w:val="16"/>
          <w:szCs w:val="16"/>
        </w:rPr>
      </w:pPr>
      <w:r w:rsidRPr="00006F87">
        <w:rPr>
          <w:noProof/>
          <w:sz w:val="16"/>
          <w:szCs w:val="16"/>
        </w:rPr>
        <w:t xml:space="preserve">Guedes, T. B., Sawaya, R. J., Zizka, A., Laffan, S., Faurby, S., Pyron, R. A., Bérnils, R. S., Jansen, M., Passos, P., Prudente, A. L. C., Cisneros-Heredia, D. F., Braz, H. B., Nogueira, C. de C., &amp; Antonelli, A. (2018). Patterns, biases and prospects in the distribution and diversity of Neotropical snakes. </w:t>
      </w:r>
      <w:r w:rsidRPr="00006F87">
        <w:rPr>
          <w:i/>
          <w:iCs/>
          <w:noProof/>
          <w:sz w:val="16"/>
          <w:szCs w:val="16"/>
        </w:rPr>
        <w:t>Global Ecology and Biogeography</w:t>
      </w:r>
      <w:r w:rsidRPr="00006F87">
        <w:rPr>
          <w:noProof/>
          <w:sz w:val="16"/>
          <w:szCs w:val="16"/>
        </w:rPr>
        <w:t xml:space="preserve">, </w:t>
      </w:r>
      <w:r w:rsidRPr="00006F87">
        <w:rPr>
          <w:i/>
          <w:iCs/>
          <w:noProof/>
          <w:sz w:val="16"/>
          <w:szCs w:val="16"/>
        </w:rPr>
        <w:t>27</w:t>
      </w:r>
      <w:r w:rsidRPr="00006F87">
        <w:rPr>
          <w:noProof/>
          <w:sz w:val="16"/>
          <w:szCs w:val="16"/>
        </w:rPr>
        <w:t>(1), 14–21. https://doi.org/10.1111/geb.12679</w:t>
      </w:r>
    </w:p>
    <w:p w14:paraId="761EF5B6" w14:textId="77777777" w:rsidR="00206994" w:rsidRPr="00006F87" w:rsidRDefault="00206994" w:rsidP="00206994">
      <w:pPr>
        <w:adjustRightInd w:val="0"/>
        <w:ind w:left="480" w:hanging="480"/>
        <w:rPr>
          <w:noProof/>
          <w:sz w:val="16"/>
          <w:szCs w:val="16"/>
          <w:lang w:val="es-EC"/>
        </w:rPr>
      </w:pPr>
      <w:r w:rsidRPr="00006F87">
        <w:rPr>
          <w:noProof/>
          <w:sz w:val="16"/>
          <w:szCs w:val="16"/>
        </w:rPr>
        <w:t xml:space="preserve">Hammer, Ø., Harper, D. A. T., &amp; Ryan, P. D. (2001). PAST : Paleontological Statistics Software Package for Education and Data Analysis PAST : PALEONTOLOGICAL STATISTICS SOFTWARE PACKAGE FOR EDUCATION AND DATA ANALYSIS Even a cursory glance at the recent paleontological literature should convince anyone tha. </w:t>
      </w:r>
      <w:r w:rsidRPr="00006F87">
        <w:rPr>
          <w:i/>
          <w:iCs/>
          <w:noProof/>
          <w:sz w:val="16"/>
          <w:szCs w:val="16"/>
          <w:lang w:val="es-EC"/>
        </w:rPr>
        <w:t>Palaeontologia Electronica</w:t>
      </w:r>
      <w:r w:rsidRPr="00006F87">
        <w:rPr>
          <w:noProof/>
          <w:sz w:val="16"/>
          <w:szCs w:val="16"/>
          <w:lang w:val="es-EC"/>
        </w:rPr>
        <w:t xml:space="preserve">, </w:t>
      </w:r>
      <w:r w:rsidRPr="00006F87">
        <w:rPr>
          <w:i/>
          <w:iCs/>
          <w:noProof/>
          <w:sz w:val="16"/>
          <w:szCs w:val="16"/>
          <w:lang w:val="es-EC"/>
        </w:rPr>
        <w:t>4</w:t>
      </w:r>
      <w:r w:rsidRPr="00006F87">
        <w:rPr>
          <w:noProof/>
          <w:sz w:val="16"/>
          <w:szCs w:val="16"/>
          <w:lang w:val="es-EC"/>
        </w:rPr>
        <w:t>(1), 1–9.</w:t>
      </w:r>
    </w:p>
    <w:p w14:paraId="1CC53963"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Hazzi, N. A., Moreno, J. S., Ortiz-Movliav, C., &amp; Palacio, R. D. (2018). </w:t>
      </w:r>
      <w:r w:rsidRPr="00006F87">
        <w:rPr>
          <w:noProof/>
          <w:sz w:val="16"/>
          <w:szCs w:val="16"/>
        </w:rPr>
        <w:t xml:space="preserve">Biogeographic regions and events of isolation and diversification of the endemic biota of the tropical Andes. </w:t>
      </w:r>
      <w:r w:rsidRPr="00006F87">
        <w:rPr>
          <w:i/>
          <w:iCs/>
          <w:noProof/>
          <w:sz w:val="16"/>
          <w:szCs w:val="16"/>
        </w:rPr>
        <w:t>Proceedings of the National Academy of Sciences of the United States of America</w:t>
      </w:r>
      <w:r w:rsidRPr="00006F87">
        <w:rPr>
          <w:noProof/>
          <w:sz w:val="16"/>
          <w:szCs w:val="16"/>
        </w:rPr>
        <w:t xml:space="preserve">, </w:t>
      </w:r>
      <w:r w:rsidRPr="00006F87">
        <w:rPr>
          <w:i/>
          <w:iCs/>
          <w:noProof/>
          <w:sz w:val="16"/>
          <w:szCs w:val="16"/>
        </w:rPr>
        <w:t>115</w:t>
      </w:r>
      <w:r w:rsidRPr="00006F87">
        <w:rPr>
          <w:noProof/>
          <w:sz w:val="16"/>
          <w:szCs w:val="16"/>
        </w:rPr>
        <w:t>(31), 7985–7990. https://doi.org/10.1073/pnas.1803908115</w:t>
      </w:r>
    </w:p>
    <w:p w14:paraId="55373E97" w14:textId="77777777" w:rsidR="00206994" w:rsidRPr="00006F87" w:rsidRDefault="00206994" w:rsidP="00206994">
      <w:pPr>
        <w:adjustRightInd w:val="0"/>
        <w:ind w:left="480" w:hanging="480"/>
        <w:rPr>
          <w:noProof/>
          <w:sz w:val="16"/>
          <w:szCs w:val="16"/>
          <w:lang w:val="es-EC"/>
        </w:rPr>
      </w:pPr>
      <w:r w:rsidRPr="00006F87">
        <w:rPr>
          <w:noProof/>
          <w:sz w:val="16"/>
          <w:szCs w:val="16"/>
          <w:lang w:val="es-EC"/>
        </w:rPr>
        <w:t xml:space="preserve">Herzog, S., Martínez, R., Jorgensen, P. M., &amp; Tiessen, H. (2012). Cambio Climático y Biodiversidad en los Andes Tropicales. In </w:t>
      </w:r>
      <w:r w:rsidRPr="00006F87">
        <w:rPr>
          <w:i/>
          <w:iCs/>
          <w:noProof/>
          <w:sz w:val="16"/>
          <w:szCs w:val="16"/>
          <w:lang w:val="es-EC"/>
        </w:rPr>
        <w:t>Cambio Climático y Biodiversidad en los Andes Tropicales</w:t>
      </w:r>
      <w:r w:rsidRPr="00006F87">
        <w:rPr>
          <w:noProof/>
          <w:sz w:val="16"/>
          <w:szCs w:val="16"/>
          <w:lang w:val="es-EC"/>
        </w:rPr>
        <w:t>.</w:t>
      </w:r>
    </w:p>
    <w:p w14:paraId="43690677"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Hijmans, R. J., Cameron, S. E., Parra, J. L., Jones, P. G., &amp; Jarvis, A. (2005). </w:t>
      </w:r>
      <w:r w:rsidRPr="00006F87">
        <w:rPr>
          <w:noProof/>
          <w:sz w:val="16"/>
          <w:szCs w:val="16"/>
        </w:rPr>
        <w:t xml:space="preserve">Very high resolution interpolated climate surfaces for global land areas. </w:t>
      </w:r>
      <w:r w:rsidRPr="00006F87">
        <w:rPr>
          <w:i/>
          <w:iCs/>
          <w:noProof/>
          <w:sz w:val="16"/>
          <w:szCs w:val="16"/>
        </w:rPr>
        <w:t>International Journal of Climatology</w:t>
      </w:r>
      <w:r w:rsidRPr="00006F87">
        <w:rPr>
          <w:noProof/>
          <w:sz w:val="16"/>
          <w:szCs w:val="16"/>
        </w:rPr>
        <w:t xml:space="preserve">, </w:t>
      </w:r>
      <w:r w:rsidRPr="00006F87">
        <w:rPr>
          <w:i/>
          <w:iCs/>
          <w:noProof/>
          <w:sz w:val="16"/>
          <w:szCs w:val="16"/>
        </w:rPr>
        <w:t>25</w:t>
      </w:r>
      <w:r w:rsidRPr="00006F87">
        <w:rPr>
          <w:noProof/>
          <w:sz w:val="16"/>
          <w:szCs w:val="16"/>
        </w:rPr>
        <w:t>(15), 1965–1978. https://doi.org/10.1002/joc.1276</w:t>
      </w:r>
    </w:p>
    <w:p w14:paraId="2F29D461" w14:textId="77777777" w:rsidR="00206994" w:rsidRPr="00006F87" w:rsidRDefault="00206994" w:rsidP="00206994">
      <w:pPr>
        <w:adjustRightInd w:val="0"/>
        <w:ind w:left="480" w:hanging="480"/>
        <w:rPr>
          <w:noProof/>
          <w:sz w:val="16"/>
          <w:szCs w:val="16"/>
        </w:rPr>
      </w:pPr>
      <w:r w:rsidRPr="00006F87">
        <w:rPr>
          <w:noProof/>
          <w:sz w:val="16"/>
          <w:szCs w:val="16"/>
        </w:rPr>
        <w:t xml:space="preserve">Huang, S. P., Chiou, C. R., Lin, T. E., Tu, M. C., Lin, C. C., &amp; Porter, W. P. (2013). Future advantages in energetics, activity time, and habitats predicted in a high-altitude pit viper with climate warming. </w:t>
      </w:r>
      <w:r w:rsidRPr="00006F87">
        <w:rPr>
          <w:i/>
          <w:iCs/>
          <w:noProof/>
          <w:sz w:val="16"/>
          <w:szCs w:val="16"/>
        </w:rPr>
        <w:t>Functional Ecology</w:t>
      </w:r>
      <w:r w:rsidRPr="00006F87">
        <w:rPr>
          <w:noProof/>
          <w:sz w:val="16"/>
          <w:szCs w:val="16"/>
        </w:rPr>
        <w:t xml:space="preserve">, </w:t>
      </w:r>
      <w:r w:rsidRPr="00006F87">
        <w:rPr>
          <w:i/>
          <w:iCs/>
          <w:noProof/>
          <w:sz w:val="16"/>
          <w:szCs w:val="16"/>
        </w:rPr>
        <w:t>27</w:t>
      </w:r>
      <w:r w:rsidRPr="00006F87">
        <w:rPr>
          <w:noProof/>
          <w:sz w:val="16"/>
          <w:szCs w:val="16"/>
        </w:rPr>
        <w:t>(2), 446–458. https://doi.org/10.1111/1365-2435.12040</w:t>
      </w:r>
    </w:p>
    <w:p w14:paraId="72C55C36" w14:textId="77777777" w:rsidR="00206994" w:rsidRPr="00006F87" w:rsidRDefault="00206994" w:rsidP="00206994">
      <w:pPr>
        <w:adjustRightInd w:val="0"/>
        <w:ind w:left="480" w:hanging="480"/>
        <w:rPr>
          <w:noProof/>
          <w:sz w:val="16"/>
          <w:szCs w:val="16"/>
        </w:rPr>
      </w:pPr>
      <w:r w:rsidRPr="00006F87">
        <w:rPr>
          <w:noProof/>
          <w:sz w:val="16"/>
          <w:szCs w:val="16"/>
        </w:rPr>
        <w:t xml:space="preserve">Jiménez-Valverde, A. (2012). Insights into the area under the receiver operating characteristic curve (AUC) as a discrimination measure in species distribution modelling. </w:t>
      </w:r>
      <w:r w:rsidRPr="00006F87">
        <w:rPr>
          <w:i/>
          <w:iCs/>
          <w:noProof/>
          <w:sz w:val="16"/>
          <w:szCs w:val="16"/>
        </w:rPr>
        <w:t>Global Ecology and Biogeography</w:t>
      </w:r>
      <w:r w:rsidRPr="00006F87">
        <w:rPr>
          <w:noProof/>
          <w:sz w:val="16"/>
          <w:szCs w:val="16"/>
        </w:rPr>
        <w:t xml:space="preserve">, </w:t>
      </w:r>
      <w:r w:rsidRPr="00006F87">
        <w:rPr>
          <w:i/>
          <w:iCs/>
          <w:noProof/>
          <w:sz w:val="16"/>
          <w:szCs w:val="16"/>
        </w:rPr>
        <w:t>21</w:t>
      </w:r>
      <w:r w:rsidRPr="00006F87">
        <w:rPr>
          <w:noProof/>
          <w:sz w:val="16"/>
          <w:szCs w:val="16"/>
        </w:rPr>
        <w:t>(4), 498–507. https://doi.org/10.1111/j.1466-8238.2011.00683.x</w:t>
      </w:r>
    </w:p>
    <w:p w14:paraId="186F6EB1" w14:textId="77777777" w:rsidR="00206994" w:rsidRPr="00006F87" w:rsidRDefault="00206994" w:rsidP="00206994">
      <w:pPr>
        <w:adjustRightInd w:val="0"/>
        <w:ind w:left="480" w:hanging="480"/>
        <w:rPr>
          <w:noProof/>
          <w:sz w:val="16"/>
          <w:szCs w:val="16"/>
        </w:rPr>
      </w:pPr>
      <w:r w:rsidRPr="00006F87">
        <w:rPr>
          <w:noProof/>
          <w:sz w:val="16"/>
          <w:szCs w:val="16"/>
        </w:rPr>
        <w:t xml:space="preserve">Jones, C. D., Hughes, J. K., Bellouin, N., Hardiman, S. C., Jones, G. S., Knight, J., Liddicoat, S., O’Connor, F. M., Andres, R. J., Bell, C., Boo, K. O., Bozzo, A., Butchart, N., Cadule, P., Corbin, K. D., Doutriaux-Boucher, M., Friedlingstein, P., Gornall, J., Gray, L., … Zerroukat, M. (2011). The HadGEM2-ES implementation of CMIP5 centennial simulations. </w:t>
      </w:r>
      <w:r w:rsidRPr="00006F87">
        <w:rPr>
          <w:i/>
          <w:iCs/>
          <w:noProof/>
          <w:sz w:val="16"/>
          <w:szCs w:val="16"/>
        </w:rPr>
        <w:t>Geoscientific Model Development</w:t>
      </w:r>
      <w:r w:rsidRPr="00006F87">
        <w:rPr>
          <w:noProof/>
          <w:sz w:val="16"/>
          <w:szCs w:val="16"/>
        </w:rPr>
        <w:t xml:space="preserve">, </w:t>
      </w:r>
      <w:r w:rsidRPr="00006F87">
        <w:rPr>
          <w:i/>
          <w:iCs/>
          <w:noProof/>
          <w:sz w:val="16"/>
          <w:szCs w:val="16"/>
        </w:rPr>
        <w:t>4</w:t>
      </w:r>
      <w:r w:rsidRPr="00006F87">
        <w:rPr>
          <w:noProof/>
          <w:sz w:val="16"/>
          <w:szCs w:val="16"/>
        </w:rPr>
        <w:t>(3), 543–570. https://doi.org/10.5194/gmd-4-543-2011</w:t>
      </w:r>
    </w:p>
    <w:p w14:paraId="05F64582" w14:textId="77777777" w:rsidR="00206994" w:rsidRPr="00006F87" w:rsidRDefault="00206994" w:rsidP="00206994">
      <w:pPr>
        <w:adjustRightInd w:val="0"/>
        <w:ind w:left="480" w:hanging="480"/>
        <w:rPr>
          <w:noProof/>
          <w:sz w:val="16"/>
          <w:szCs w:val="16"/>
        </w:rPr>
      </w:pPr>
      <w:r w:rsidRPr="00006F87">
        <w:rPr>
          <w:noProof/>
          <w:sz w:val="16"/>
          <w:szCs w:val="16"/>
        </w:rPr>
        <w:t xml:space="preserve">Ladle, R. J., &amp; Whittaker, R. J. (2011). Conservation Biogeography. </w:t>
      </w:r>
      <w:r w:rsidRPr="00006F87">
        <w:rPr>
          <w:i/>
          <w:iCs/>
          <w:noProof/>
          <w:sz w:val="16"/>
          <w:szCs w:val="16"/>
        </w:rPr>
        <w:t>Conservation Biogeography</w:t>
      </w:r>
      <w:r w:rsidRPr="00006F87">
        <w:rPr>
          <w:noProof/>
          <w:sz w:val="16"/>
          <w:szCs w:val="16"/>
        </w:rPr>
        <w:t xml:space="preserve">, </w:t>
      </w:r>
      <w:r w:rsidRPr="00006F87">
        <w:rPr>
          <w:i/>
          <w:iCs/>
          <w:noProof/>
          <w:sz w:val="16"/>
          <w:szCs w:val="16"/>
        </w:rPr>
        <w:t>December</w:t>
      </w:r>
      <w:r w:rsidRPr="00006F87">
        <w:rPr>
          <w:noProof/>
          <w:sz w:val="16"/>
          <w:szCs w:val="16"/>
        </w:rPr>
        <w:t>, 1–301. https://doi.org/10.1002/9781444390001</w:t>
      </w:r>
    </w:p>
    <w:p w14:paraId="53D55176"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Lobo, J., Jiménez, A., &amp; Real, R. (2008). </w:t>
      </w:r>
      <w:r w:rsidRPr="00006F87">
        <w:rPr>
          <w:noProof/>
          <w:sz w:val="16"/>
          <w:szCs w:val="16"/>
        </w:rPr>
        <w:t xml:space="preserve">AUC: A misleading measure of the performance of predictive distribution models. </w:t>
      </w:r>
      <w:r w:rsidRPr="00006F87">
        <w:rPr>
          <w:i/>
          <w:iCs/>
          <w:noProof/>
          <w:sz w:val="16"/>
          <w:szCs w:val="16"/>
        </w:rPr>
        <w:t>Global Ecology and Biogeography</w:t>
      </w:r>
      <w:r w:rsidRPr="00006F87">
        <w:rPr>
          <w:noProof/>
          <w:sz w:val="16"/>
          <w:szCs w:val="16"/>
        </w:rPr>
        <w:t xml:space="preserve">, </w:t>
      </w:r>
      <w:r w:rsidRPr="00006F87">
        <w:rPr>
          <w:i/>
          <w:iCs/>
          <w:noProof/>
          <w:sz w:val="16"/>
          <w:szCs w:val="16"/>
        </w:rPr>
        <w:t>17</w:t>
      </w:r>
      <w:r w:rsidRPr="00006F87">
        <w:rPr>
          <w:noProof/>
          <w:sz w:val="16"/>
          <w:szCs w:val="16"/>
        </w:rPr>
        <w:t>(2), 145–151. https://doi.org/10.1111/j.1466-8238.2007.00358.x</w:t>
      </w:r>
    </w:p>
    <w:p w14:paraId="39A2EF6A" w14:textId="77777777" w:rsidR="00206994" w:rsidRPr="00006F87" w:rsidRDefault="00206994" w:rsidP="00206994">
      <w:pPr>
        <w:adjustRightInd w:val="0"/>
        <w:ind w:left="480" w:hanging="480"/>
        <w:rPr>
          <w:noProof/>
          <w:sz w:val="16"/>
          <w:szCs w:val="16"/>
        </w:rPr>
      </w:pPr>
      <w:r w:rsidRPr="00006F87">
        <w:rPr>
          <w:noProof/>
          <w:sz w:val="16"/>
          <w:szCs w:val="16"/>
        </w:rPr>
        <w:t xml:space="preserve">Mcpherson, M., Schill, S., Raber, G., John, K., Zenny, N., Thurlow, K., Sutton, A. H., Street, L., Schill, S., José, S., Rica, C., &amp; Pen, M. (2008). GIS-based Modeling of Environmental Risk Surfaces ( ERS ) for Conservation Planning in Jamaica. </w:t>
      </w:r>
      <w:r w:rsidRPr="00006F87">
        <w:rPr>
          <w:i/>
          <w:iCs/>
          <w:noProof/>
          <w:sz w:val="16"/>
          <w:szCs w:val="16"/>
        </w:rPr>
        <w:t>Journal of Conservation Planning</w:t>
      </w:r>
      <w:r w:rsidRPr="00006F87">
        <w:rPr>
          <w:noProof/>
          <w:sz w:val="16"/>
          <w:szCs w:val="16"/>
        </w:rPr>
        <w:t xml:space="preserve">, </w:t>
      </w:r>
      <w:r w:rsidRPr="00006F87">
        <w:rPr>
          <w:i/>
          <w:iCs/>
          <w:noProof/>
          <w:sz w:val="16"/>
          <w:szCs w:val="16"/>
        </w:rPr>
        <w:t>4</w:t>
      </w:r>
      <w:r w:rsidRPr="00006F87">
        <w:rPr>
          <w:noProof/>
          <w:sz w:val="16"/>
          <w:szCs w:val="16"/>
        </w:rPr>
        <w:t>, 60–89.</w:t>
      </w:r>
    </w:p>
    <w:p w14:paraId="3AC77D4A" w14:textId="77777777" w:rsidR="00206994" w:rsidRPr="00006F87" w:rsidRDefault="00206994" w:rsidP="00206994">
      <w:pPr>
        <w:adjustRightInd w:val="0"/>
        <w:ind w:left="480" w:hanging="480"/>
        <w:rPr>
          <w:noProof/>
          <w:sz w:val="16"/>
          <w:szCs w:val="16"/>
          <w:lang w:val="es-EC"/>
        </w:rPr>
      </w:pPr>
      <w:r w:rsidRPr="00006F87">
        <w:rPr>
          <w:noProof/>
          <w:sz w:val="16"/>
          <w:szCs w:val="16"/>
        </w:rPr>
        <w:t xml:space="preserve">Morrone, J. (2014). Biogeographical regionalisation of the neotropical region. </w:t>
      </w:r>
      <w:r w:rsidRPr="00006F87">
        <w:rPr>
          <w:noProof/>
          <w:sz w:val="16"/>
          <w:szCs w:val="16"/>
          <w:lang w:val="es-EC"/>
        </w:rPr>
        <w:t xml:space="preserve">In </w:t>
      </w:r>
      <w:r w:rsidRPr="00006F87">
        <w:rPr>
          <w:i/>
          <w:iCs/>
          <w:noProof/>
          <w:sz w:val="16"/>
          <w:szCs w:val="16"/>
          <w:lang w:val="es-EC"/>
        </w:rPr>
        <w:t>Zootaxa</w:t>
      </w:r>
      <w:r w:rsidRPr="00006F87">
        <w:rPr>
          <w:noProof/>
          <w:sz w:val="16"/>
          <w:szCs w:val="16"/>
          <w:lang w:val="es-EC"/>
        </w:rPr>
        <w:t xml:space="preserve"> (Vol. 3782, Issue 1). https://doi.org/10.11646/zootaxa.3782.1.1</w:t>
      </w:r>
    </w:p>
    <w:p w14:paraId="121E5A2D" w14:textId="77777777" w:rsidR="00206994" w:rsidRPr="00006F87" w:rsidRDefault="00206994" w:rsidP="00206994">
      <w:pPr>
        <w:adjustRightInd w:val="0"/>
        <w:ind w:left="480" w:hanging="480"/>
        <w:rPr>
          <w:noProof/>
          <w:sz w:val="16"/>
          <w:szCs w:val="16"/>
          <w:lang w:val="es-EC"/>
        </w:rPr>
      </w:pPr>
      <w:r w:rsidRPr="00006F87">
        <w:rPr>
          <w:noProof/>
          <w:sz w:val="16"/>
          <w:szCs w:val="16"/>
          <w:lang w:val="es-EC"/>
        </w:rPr>
        <w:t xml:space="preserve">Mota, C., Encarnacion, A., Ortega, M., Prieto, D., Peña, A., &amp; Rojas, O. (2019). Una breve introducción a los modelos de nicho ecológico. </w:t>
      </w:r>
      <w:r w:rsidRPr="00006F87">
        <w:rPr>
          <w:i/>
          <w:iCs/>
          <w:noProof/>
          <w:sz w:val="16"/>
          <w:szCs w:val="16"/>
          <w:lang w:val="es-EC"/>
        </w:rPr>
        <w:t>La Biodiversidad En Un Mundo Cambiante: Fundamentos Teóricos y Metodológicos Para Su Estudio</w:t>
      </w:r>
      <w:r w:rsidRPr="00006F87">
        <w:rPr>
          <w:noProof/>
          <w:sz w:val="16"/>
          <w:szCs w:val="16"/>
          <w:lang w:val="es-EC"/>
        </w:rPr>
        <w:t xml:space="preserve">, </w:t>
      </w:r>
      <w:r w:rsidRPr="00006F87">
        <w:rPr>
          <w:i/>
          <w:iCs/>
          <w:noProof/>
          <w:sz w:val="16"/>
          <w:szCs w:val="16"/>
          <w:lang w:val="es-EC"/>
        </w:rPr>
        <w:t>February 2020</w:t>
      </w:r>
      <w:r w:rsidRPr="00006F87">
        <w:rPr>
          <w:noProof/>
          <w:sz w:val="16"/>
          <w:szCs w:val="16"/>
          <w:lang w:val="es-EC"/>
        </w:rPr>
        <w:t>, 39–63.</w:t>
      </w:r>
    </w:p>
    <w:p w14:paraId="31761F1B" w14:textId="77777777" w:rsidR="00206994" w:rsidRPr="00006F87" w:rsidRDefault="00206994" w:rsidP="00206994">
      <w:pPr>
        <w:adjustRightInd w:val="0"/>
        <w:ind w:left="480" w:hanging="480"/>
        <w:rPr>
          <w:noProof/>
          <w:sz w:val="16"/>
          <w:szCs w:val="16"/>
          <w:lang w:val="es-EC"/>
        </w:rPr>
      </w:pPr>
      <w:r w:rsidRPr="00006F87">
        <w:rPr>
          <w:noProof/>
          <w:sz w:val="16"/>
          <w:szCs w:val="16"/>
        </w:rPr>
        <w:t xml:space="preserve">Needleman, R. K., Neylan, I. P., &amp; Erickson, T. (2018). Potential Environmental and Ecological Effects of Global Climate Change on Venomous Terrestrial Species in the Wilderness. </w:t>
      </w:r>
      <w:r w:rsidRPr="00006F87">
        <w:rPr>
          <w:i/>
          <w:iCs/>
          <w:noProof/>
          <w:sz w:val="16"/>
          <w:szCs w:val="16"/>
          <w:lang w:val="es-EC"/>
        </w:rPr>
        <w:t>Wilderness and Environmental Medicine</w:t>
      </w:r>
      <w:r w:rsidRPr="00006F87">
        <w:rPr>
          <w:noProof/>
          <w:sz w:val="16"/>
          <w:szCs w:val="16"/>
          <w:lang w:val="es-EC"/>
        </w:rPr>
        <w:t xml:space="preserve">, </w:t>
      </w:r>
      <w:r w:rsidRPr="00006F87">
        <w:rPr>
          <w:i/>
          <w:iCs/>
          <w:noProof/>
          <w:sz w:val="16"/>
          <w:szCs w:val="16"/>
          <w:lang w:val="es-EC"/>
        </w:rPr>
        <w:t>29</w:t>
      </w:r>
      <w:r w:rsidRPr="00006F87">
        <w:rPr>
          <w:noProof/>
          <w:sz w:val="16"/>
          <w:szCs w:val="16"/>
          <w:lang w:val="es-EC"/>
        </w:rPr>
        <w:t xml:space="preserve">(2), 226–238. </w:t>
      </w:r>
      <w:r w:rsidRPr="00006F87">
        <w:rPr>
          <w:noProof/>
          <w:sz w:val="16"/>
          <w:szCs w:val="16"/>
          <w:lang w:val="es-EC"/>
        </w:rPr>
        <w:lastRenderedPageBreak/>
        <w:t>https://doi.org/10.1016/j.wem.2017.11.004</w:t>
      </w:r>
    </w:p>
    <w:p w14:paraId="1B940F79"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Nori, J., Prieto, D. A., Villalobos, F., Loyola, R., Rojas-Soto, O., Parra, J. L., Lira-Noriega, A., Ortega-Andrade, H. M., Monjeau, A., Fuente, S. H. D. La, Martínez-Meyer, E., &amp; Osorio-Olvera, L. (2022). </w:t>
      </w:r>
      <w:r w:rsidRPr="00006F87">
        <w:rPr>
          <w:noProof/>
          <w:sz w:val="16"/>
          <w:szCs w:val="16"/>
        </w:rPr>
        <w:t xml:space="preserve">Contrasting biogeographical patterns of threatened vertebrates on islands emerge from disparities between expert-derived maps and Global Biodiversity Information Facility data. </w:t>
      </w:r>
      <w:r w:rsidRPr="00006F87">
        <w:rPr>
          <w:i/>
          <w:iCs/>
          <w:noProof/>
          <w:sz w:val="16"/>
          <w:szCs w:val="16"/>
        </w:rPr>
        <w:t>Journal of Biogeography</w:t>
      </w:r>
      <w:r w:rsidRPr="00006F87">
        <w:rPr>
          <w:noProof/>
          <w:sz w:val="16"/>
          <w:szCs w:val="16"/>
        </w:rPr>
        <w:t xml:space="preserve">, </w:t>
      </w:r>
      <w:r w:rsidRPr="00006F87">
        <w:rPr>
          <w:i/>
          <w:iCs/>
          <w:noProof/>
          <w:sz w:val="16"/>
          <w:szCs w:val="16"/>
        </w:rPr>
        <w:t>March</w:t>
      </w:r>
      <w:r w:rsidRPr="00006F87">
        <w:rPr>
          <w:noProof/>
          <w:sz w:val="16"/>
          <w:szCs w:val="16"/>
        </w:rPr>
        <w:t>, 1–10. https://doi.org/10.1111/jbi.14545</w:t>
      </w:r>
    </w:p>
    <w:p w14:paraId="1A22656F" w14:textId="77777777" w:rsidR="00206994" w:rsidRPr="00006F87" w:rsidRDefault="00206994" w:rsidP="00206994">
      <w:pPr>
        <w:adjustRightInd w:val="0"/>
        <w:ind w:left="480" w:hanging="480"/>
        <w:rPr>
          <w:noProof/>
          <w:sz w:val="16"/>
          <w:szCs w:val="16"/>
          <w:lang w:val="es-EC"/>
        </w:rPr>
      </w:pPr>
      <w:r w:rsidRPr="007D30FD">
        <w:rPr>
          <w:noProof/>
          <w:sz w:val="16"/>
          <w:szCs w:val="16"/>
        </w:rPr>
        <w:t xml:space="preserve">Ochoa, A., Heredia, O. S., Escandón, S. A., Celorio, C. A., Arias, M. C., Zarum, F., Caldeira, C. A., Soares, A. M., &amp; Da Silva, S. L. (2020). </w:t>
      </w:r>
      <w:r w:rsidRPr="00006F87">
        <w:rPr>
          <w:noProof/>
          <w:sz w:val="16"/>
          <w:szCs w:val="16"/>
        </w:rPr>
        <w:t xml:space="preserve">Viperidae snakebites in Ecuador: A review of epidemiological and ecological aspects. </w:t>
      </w:r>
      <w:r w:rsidRPr="00006F87">
        <w:rPr>
          <w:i/>
          <w:iCs/>
          <w:noProof/>
          <w:sz w:val="16"/>
          <w:szCs w:val="16"/>
          <w:lang w:val="es-EC"/>
        </w:rPr>
        <w:t>Toxicon: X</w:t>
      </w:r>
      <w:r w:rsidRPr="00006F87">
        <w:rPr>
          <w:noProof/>
          <w:sz w:val="16"/>
          <w:szCs w:val="16"/>
          <w:lang w:val="es-EC"/>
        </w:rPr>
        <w:t xml:space="preserve">, </w:t>
      </w:r>
      <w:r w:rsidRPr="00006F87">
        <w:rPr>
          <w:i/>
          <w:iCs/>
          <w:noProof/>
          <w:sz w:val="16"/>
          <w:szCs w:val="16"/>
          <w:lang w:val="es-EC"/>
        </w:rPr>
        <w:t>7</w:t>
      </w:r>
      <w:r w:rsidRPr="00006F87">
        <w:rPr>
          <w:noProof/>
          <w:sz w:val="16"/>
          <w:szCs w:val="16"/>
          <w:lang w:val="es-EC"/>
        </w:rPr>
        <w:t>. https://doi.org/10.1016/j.toxcx.2020.100051</w:t>
      </w:r>
    </w:p>
    <w:p w14:paraId="349A09F3"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Ortega, M., Rodes Blanco, M., Cisneros, D., Guerra, N., López, K. G., Sánchez, J. C., Armijos, D., Andrade, J. F., Reyes, C., Riera, A. B., Székely, P., Soto, O. R., Székely, D., Guayasamin, J. M., Pesántez, F. R., Amador, L., Betancourt, R., Ramírez, S. M., Timbe, B., … </w:t>
      </w:r>
      <w:r w:rsidRPr="00006F87">
        <w:rPr>
          <w:noProof/>
          <w:sz w:val="16"/>
          <w:szCs w:val="16"/>
        </w:rPr>
        <w:t xml:space="preserve">Muñoz, M. H. Y. (2021). Red List assessment of amphibian species of Ecuador: A multidimensional approach for their conservation. </w:t>
      </w:r>
      <w:r w:rsidRPr="00006F87">
        <w:rPr>
          <w:i/>
          <w:iCs/>
          <w:noProof/>
          <w:sz w:val="16"/>
          <w:szCs w:val="16"/>
        </w:rPr>
        <w:t>PLoS ONE</w:t>
      </w:r>
      <w:r w:rsidRPr="00006F87">
        <w:rPr>
          <w:noProof/>
          <w:sz w:val="16"/>
          <w:szCs w:val="16"/>
        </w:rPr>
        <w:t xml:space="preserve">, </w:t>
      </w:r>
      <w:r w:rsidRPr="00006F87">
        <w:rPr>
          <w:i/>
          <w:iCs/>
          <w:noProof/>
          <w:sz w:val="16"/>
          <w:szCs w:val="16"/>
        </w:rPr>
        <w:t>16</w:t>
      </w:r>
      <w:r w:rsidRPr="00006F87">
        <w:rPr>
          <w:noProof/>
          <w:sz w:val="16"/>
          <w:szCs w:val="16"/>
        </w:rPr>
        <w:t>(5 May), 1–28. https://doi.org/10.1371/journal.pone.0251027</w:t>
      </w:r>
    </w:p>
    <w:p w14:paraId="147C72B7" w14:textId="77777777" w:rsidR="00206994" w:rsidRPr="00006F87" w:rsidRDefault="00206994" w:rsidP="00206994">
      <w:pPr>
        <w:adjustRightInd w:val="0"/>
        <w:ind w:left="480" w:hanging="480"/>
        <w:rPr>
          <w:noProof/>
          <w:sz w:val="16"/>
          <w:szCs w:val="16"/>
        </w:rPr>
      </w:pPr>
      <w:r w:rsidRPr="00006F87">
        <w:rPr>
          <w:noProof/>
          <w:sz w:val="16"/>
          <w:szCs w:val="16"/>
        </w:rPr>
        <w:t xml:space="preserve">Pandey, D. P., Subedi Pandey, G., Devkota, K., &amp; Goode, M. (2016). Public perceptions of snakes and snakebite management: Implications for conservation and human health in southern Nepal. </w:t>
      </w:r>
      <w:r w:rsidRPr="00006F87">
        <w:rPr>
          <w:i/>
          <w:iCs/>
          <w:noProof/>
          <w:sz w:val="16"/>
          <w:szCs w:val="16"/>
        </w:rPr>
        <w:t>Journal of Ethnobiology and Ethnomedicine</w:t>
      </w:r>
      <w:r w:rsidRPr="00006F87">
        <w:rPr>
          <w:noProof/>
          <w:sz w:val="16"/>
          <w:szCs w:val="16"/>
        </w:rPr>
        <w:t xml:space="preserve">, </w:t>
      </w:r>
      <w:r w:rsidRPr="00006F87">
        <w:rPr>
          <w:i/>
          <w:iCs/>
          <w:noProof/>
          <w:sz w:val="16"/>
          <w:szCs w:val="16"/>
        </w:rPr>
        <w:t>12</w:t>
      </w:r>
      <w:r w:rsidRPr="00006F87">
        <w:rPr>
          <w:noProof/>
          <w:sz w:val="16"/>
          <w:szCs w:val="16"/>
        </w:rPr>
        <w:t>(1). https://doi.org/10.1186/s13002-016-0092-0</w:t>
      </w:r>
    </w:p>
    <w:p w14:paraId="05499C3E" w14:textId="77777777" w:rsidR="00206994" w:rsidRPr="00006F87" w:rsidRDefault="00206994" w:rsidP="00206994">
      <w:pPr>
        <w:adjustRightInd w:val="0"/>
        <w:ind w:left="480" w:hanging="480"/>
        <w:rPr>
          <w:noProof/>
          <w:sz w:val="16"/>
          <w:szCs w:val="16"/>
        </w:rPr>
      </w:pPr>
      <w:r w:rsidRPr="00006F87">
        <w:rPr>
          <w:noProof/>
          <w:sz w:val="16"/>
          <w:szCs w:val="16"/>
        </w:rPr>
        <w:t xml:space="preserve">Pearson, R. G. (2010). Network of Conservation Educators &amp; Practitioners Species’ Distribution Modeling for Conservation Educators and Practitioners. </w:t>
      </w:r>
      <w:r w:rsidRPr="00006F87">
        <w:rPr>
          <w:i/>
          <w:iCs/>
          <w:noProof/>
          <w:sz w:val="16"/>
          <w:szCs w:val="16"/>
        </w:rPr>
        <w:t>In Conservation</w:t>
      </w:r>
      <w:r w:rsidRPr="00006F87">
        <w:rPr>
          <w:noProof/>
          <w:sz w:val="16"/>
          <w:szCs w:val="16"/>
        </w:rPr>
        <w:t xml:space="preserve">, </w:t>
      </w:r>
      <w:r w:rsidRPr="00006F87">
        <w:rPr>
          <w:i/>
          <w:iCs/>
          <w:noProof/>
          <w:sz w:val="16"/>
          <w:szCs w:val="16"/>
        </w:rPr>
        <w:t>3</w:t>
      </w:r>
      <w:r w:rsidRPr="00006F87">
        <w:rPr>
          <w:noProof/>
          <w:sz w:val="16"/>
          <w:szCs w:val="16"/>
        </w:rPr>
        <w:t>, 54–89. http://ncep.amnh.org/linc</w:t>
      </w:r>
    </w:p>
    <w:p w14:paraId="73FBAE1E" w14:textId="77777777" w:rsidR="00206994" w:rsidRPr="00006F87" w:rsidRDefault="00206994" w:rsidP="00206994">
      <w:pPr>
        <w:adjustRightInd w:val="0"/>
        <w:ind w:left="480" w:hanging="480"/>
        <w:rPr>
          <w:noProof/>
          <w:sz w:val="16"/>
          <w:szCs w:val="16"/>
        </w:rPr>
      </w:pPr>
      <w:r w:rsidRPr="00006F87">
        <w:rPr>
          <w:noProof/>
          <w:sz w:val="16"/>
          <w:szCs w:val="16"/>
        </w:rPr>
        <w:t xml:space="preserve">Pepin, N. C., Arnone, E., Gobiet, A., Haslinger, K., Kotlarski, S., Notarnicola, C., Palazzi, E., Seibert, P., Serafin, S., Schöner, W., Terzago, S., Thornton, J. M., Vuille, M., &amp; Adler, C. (2022). Climate Changes and Their Elevational Patterns in the Mountains of the World. </w:t>
      </w:r>
      <w:r w:rsidRPr="00006F87">
        <w:rPr>
          <w:i/>
          <w:iCs/>
          <w:noProof/>
          <w:sz w:val="16"/>
          <w:szCs w:val="16"/>
        </w:rPr>
        <w:t>Reviews of Geophysics</w:t>
      </w:r>
      <w:r w:rsidRPr="00006F87">
        <w:rPr>
          <w:noProof/>
          <w:sz w:val="16"/>
          <w:szCs w:val="16"/>
        </w:rPr>
        <w:t xml:space="preserve">, </w:t>
      </w:r>
      <w:r w:rsidRPr="00006F87">
        <w:rPr>
          <w:i/>
          <w:iCs/>
          <w:noProof/>
          <w:sz w:val="16"/>
          <w:szCs w:val="16"/>
        </w:rPr>
        <w:t>60</w:t>
      </w:r>
      <w:r w:rsidRPr="00006F87">
        <w:rPr>
          <w:noProof/>
          <w:sz w:val="16"/>
          <w:szCs w:val="16"/>
        </w:rPr>
        <w:t>(1), 1–40. https://doi.org/10.1029/2020RG000730</w:t>
      </w:r>
    </w:p>
    <w:p w14:paraId="1953AC90" w14:textId="77777777" w:rsidR="00206994" w:rsidRPr="00006F87" w:rsidRDefault="00206994" w:rsidP="00206994">
      <w:pPr>
        <w:adjustRightInd w:val="0"/>
        <w:ind w:left="480" w:hanging="480"/>
        <w:rPr>
          <w:noProof/>
          <w:sz w:val="16"/>
          <w:szCs w:val="16"/>
        </w:rPr>
      </w:pPr>
      <w:r w:rsidRPr="00006F87">
        <w:rPr>
          <w:noProof/>
          <w:sz w:val="16"/>
          <w:szCs w:val="16"/>
        </w:rPr>
        <w:t xml:space="preserve">Phillips, S. B., Aneja, V. P., Kang, D., &amp; Arya, S. P. (2006). Maximum entropy modeling of species geographic distributions. </w:t>
      </w:r>
      <w:r w:rsidRPr="00006F87">
        <w:rPr>
          <w:i/>
          <w:iCs/>
          <w:noProof/>
          <w:sz w:val="16"/>
          <w:szCs w:val="16"/>
        </w:rPr>
        <w:t>International Journal of Global Environmental Issues</w:t>
      </w:r>
      <w:r w:rsidRPr="00006F87">
        <w:rPr>
          <w:noProof/>
          <w:sz w:val="16"/>
          <w:szCs w:val="16"/>
        </w:rPr>
        <w:t xml:space="preserve">, </w:t>
      </w:r>
      <w:r w:rsidRPr="00006F87">
        <w:rPr>
          <w:i/>
          <w:iCs/>
          <w:noProof/>
          <w:sz w:val="16"/>
          <w:szCs w:val="16"/>
        </w:rPr>
        <w:t>6</w:t>
      </w:r>
      <w:r w:rsidRPr="00006F87">
        <w:rPr>
          <w:noProof/>
          <w:sz w:val="16"/>
          <w:szCs w:val="16"/>
        </w:rPr>
        <w:t>(2–3), 231–252. https://doi.org/10.1016/j.ecolmodel.2005.03.026</w:t>
      </w:r>
    </w:p>
    <w:p w14:paraId="3A0FC6F0" w14:textId="77777777" w:rsidR="00206994" w:rsidRPr="00006F87" w:rsidRDefault="00206994" w:rsidP="00206994">
      <w:pPr>
        <w:adjustRightInd w:val="0"/>
        <w:ind w:left="480" w:hanging="480"/>
        <w:rPr>
          <w:noProof/>
          <w:sz w:val="16"/>
          <w:szCs w:val="16"/>
        </w:rPr>
      </w:pPr>
      <w:r w:rsidRPr="00006F87">
        <w:rPr>
          <w:noProof/>
          <w:sz w:val="16"/>
          <w:szCs w:val="16"/>
        </w:rPr>
        <w:t xml:space="preserve">Pulliam, H. R. (1986). Niche expansion and contraction in a variable environment. </w:t>
      </w:r>
      <w:r w:rsidRPr="00006F87">
        <w:rPr>
          <w:i/>
          <w:iCs/>
          <w:noProof/>
          <w:sz w:val="16"/>
          <w:szCs w:val="16"/>
        </w:rPr>
        <w:t>Integrative and Comparative Biology</w:t>
      </w:r>
      <w:r w:rsidRPr="00006F87">
        <w:rPr>
          <w:noProof/>
          <w:sz w:val="16"/>
          <w:szCs w:val="16"/>
        </w:rPr>
        <w:t xml:space="preserve">, </w:t>
      </w:r>
      <w:r w:rsidRPr="00006F87">
        <w:rPr>
          <w:i/>
          <w:iCs/>
          <w:noProof/>
          <w:sz w:val="16"/>
          <w:szCs w:val="16"/>
        </w:rPr>
        <w:t>26</w:t>
      </w:r>
      <w:r w:rsidRPr="00006F87">
        <w:rPr>
          <w:noProof/>
          <w:sz w:val="16"/>
          <w:szCs w:val="16"/>
        </w:rPr>
        <w:t>(1), 71–79. https://doi.org/10.1093/icb/26.1.71</w:t>
      </w:r>
    </w:p>
    <w:p w14:paraId="0A4FA8A0" w14:textId="77777777" w:rsidR="00206994" w:rsidRPr="00006F87" w:rsidRDefault="00206994" w:rsidP="00206994">
      <w:pPr>
        <w:adjustRightInd w:val="0"/>
        <w:ind w:left="480" w:hanging="480"/>
        <w:rPr>
          <w:noProof/>
          <w:sz w:val="16"/>
          <w:szCs w:val="16"/>
        </w:rPr>
      </w:pPr>
      <w:r w:rsidRPr="00006F87">
        <w:rPr>
          <w:noProof/>
          <w:sz w:val="16"/>
          <w:szCs w:val="16"/>
        </w:rPr>
        <w:t xml:space="preserve">Rautsaw, R. M., Jiménez-Velázquez, G., Hofmann, E. P., Alencar, L. R. V., Grünwald, C. I., Martins, M., Carrasco, P., Doan, T. M., &amp; Parkinson, C. L. (2022). VenomMaps: Updated species distribution maps and models for New World pitvipers (Viperidae: Crotalinae). </w:t>
      </w:r>
      <w:r w:rsidRPr="00006F87">
        <w:rPr>
          <w:i/>
          <w:iCs/>
          <w:noProof/>
          <w:sz w:val="16"/>
          <w:szCs w:val="16"/>
        </w:rPr>
        <w:t>Scientific Data</w:t>
      </w:r>
      <w:r w:rsidRPr="00006F87">
        <w:rPr>
          <w:noProof/>
          <w:sz w:val="16"/>
          <w:szCs w:val="16"/>
        </w:rPr>
        <w:t xml:space="preserve">, </w:t>
      </w:r>
      <w:r w:rsidRPr="00006F87">
        <w:rPr>
          <w:i/>
          <w:iCs/>
          <w:noProof/>
          <w:sz w:val="16"/>
          <w:szCs w:val="16"/>
        </w:rPr>
        <w:t>9</w:t>
      </w:r>
      <w:r w:rsidRPr="00006F87">
        <w:rPr>
          <w:noProof/>
          <w:sz w:val="16"/>
          <w:szCs w:val="16"/>
        </w:rPr>
        <w:t>(1), 1–9. https://doi.org/10.1038/s41597-022-01323-4</w:t>
      </w:r>
    </w:p>
    <w:p w14:paraId="2D04C7E2" w14:textId="77777777" w:rsidR="00206994" w:rsidRPr="00006F87" w:rsidRDefault="00206994" w:rsidP="00206994">
      <w:pPr>
        <w:adjustRightInd w:val="0"/>
        <w:ind w:left="480" w:hanging="480"/>
        <w:rPr>
          <w:noProof/>
          <w:sz w:val="16"/>
          <w:szCs w:val="16"/>
        </w:rPr>
      </w:pPr>
      <w:r w:rsidRPr="00006F87">
        <w:rPr>
          <w:noProof/>
          <w:sz w:val="16"/>
          <w:szCs w:val="16"/>
        </w:rPr>
        <w:t xml:space="preserve">Riahi, K., Rao, S., Krey, V., Cho, C., Chirkov, V., Fischer, G., Kindermann, G., Nakicenovic, N., &amp; Rafaj, P. (2011). RCP 8.5-A scenario of comparatively high greenhouse gas emissions. </w:t>
      </w:r>
      <w:r w:rsidRPr="00006F87">
        <w:rPr>
          <w:i/>
          <w:iCs/>
          <w:noProof/>
          <w:sz w:val="16"/>
          <w:szCs w:val="16"/>
        </w:rPr>
        <w:t>Climatic Change</w:t>
      </w:r>
      <w:r w:rsidRPr="00006F87">
        <w:rPr>
          <w:noProof/>
          <w:sz w:val="16"/>
          <w:szCs w:val="16"/>
        </w:rPr>
        <w:t xml:space="preserve">, </w:t>
      </w:r>
      <w:r w:rsidRPr="00006F87">
        <w:rPr>
          <w:i/>
          <w:iCs/>
          <w:noProof/>
          <w:sz w:val="16"/>
          <w:szCs w:val="16"/>
        </w:rPr>
        <w:t>109</w:t>
      </w:r>
      <w:r w:rsidRPr="00006F87">
        <w:rPr>
          <w:noProof/>
          <w:sz w:val="16"/>
          <w:szCs w:val="16"/>
        </w:rPr>
        <w:t>(1), 33–57. https://doi.org/10.1007/s10584-011-0149-y</w:t>
      </w:r>
    </w:p>
    <w:p w14:paraId="2B750710" w14:textId="77777777" w:rsidR="00206994" w:rsidRPr="00006F87" w:rsidRDefault="00206994" w:rsidP="00206994">
      <w:pPr>
        <w:adjustRightInd w:val="0"/>
        <w:ind w:left="480" w:hanging="480"/>
        <w:rPr>
          <w:noProof/>
          <w:sz w:val="16"/>
          <w:szCs w:val="16"/>
        </w:rPr>
      </w:pPr>
      <w:r w:rsidRPr="00006F87">
        <w:rPr>
          <w:noProof/>
          <w:sz w:val="16"/>
          <w:szCs w:val="16"/>
        </w:rPr>
        <w:t xml:space="preserve">Richardson, D. M., &amp; Whittaker, R. J. (2010). Conservation biogeography - foundations, concepts and challenges. </w:t>
      </w:r>
      <w:r w:rsidRPr="00006F87">
        <w:rPr>
          <w:i/>
          <w:iCs/>
          <w:noProof/>
          <w:sz w:val="16"/>
          <w:szCs w:val="16"/>
        </w:rPr>
        <w:t>Diversity and Distributions</w:t>
      </w:r>
      <w:r w:rsidRPr="00006F87">
        <w:rPr>
          <w:noProof/>
          <w:sz w:val="16"/>
          <w:szCs w:val="16"/>
        </w:rPr>
        <w:t xml:space="preserve">, </w:t>
      </w:r>
      <w:r w:rsidRPr="00006F87">
        <w:rPr>
          <w:i/>
          <w:iCs/>
          <w:noProof/>
          <w:sz w:val="16"/>
          <w:szCs w:val="16"/>
        </w:rPr>
        <w:t>16</w:t>
      </w:r>
      <w:r w:rsidRPr="00006F87">
        <w:rPr>
          <w:noProof/>
          <w:sz w:val="16"/>
          <w:szCs w:val="16"/>
        </w:rPr>
        <w:t xml:space="preserve">(3), 313–320. </w:t>
      </w:r>
      <w:r w:rsidRPr="00006F87">
        <w:rPr>
          <w:noProof/>
          <w:sz w:val="16"/>
          <w:szCs w:val="16"/>
        </w:rPr>
        <w:t>https://doi.org/10.1111/j.1472-4642.2010.00660.x</w:t>
      </w:r>
    </w:p>
    <w:p w14:paraId="439CC21C" w14:textId="77777777" w:rsidR="00206994" w:rsidRPr="00006F87" w:rsidRDefault="00206994" w:rsidP="00206994">
      <w:pPr>
        <w:adjustRightInd w:val="0"/>
        <w:ind w:left="480" w:hanging="480"/>
        <w:rPr>
          <w:noProof/>
          <w:sz w:val="16"/>
          <w:szCs w:val="16"/>
        </w:rPr>
      </w:pPr>
      <w:r w:rsidRPr="00006F87">
        <w:rPr>
          <w:noProof/>
          <w:sz w:val="16"/>
          <w:szCs w:val="16"/>
        </w:rPr>
        <w:t xml:space="preserve">Scheele, B. C., Foster, S. C., &amp; Banks, D. B. (2017). Niche contractions in declining species: mechanisms and consequences. </w:t>
      </w:r>
      <w:r w:rsidRPr="00006F87">
        <w:rPr>
          <w:i/>
          <w:iCs/>
          <w:noProof/>
          <w:sz w:val="16"/>
          <w:szCs w:val="16"/>
        </w:rPr>
        <w:t>Trends in Ecology &amp; Evolution</w:t>
      </w:r>
      <w:r w:rsidRPr="00006F87">
        <w:rPr>
          <w:noProof/>
          <w:sz w:val="16"/>
          <w:szCs w:val="16"/>
        </w:rPr>
        <w:t xml:space="preserve">, </w:t>
      </w:r>
      <w:r w:rsidRPr="00006F87">
        <w:rPr>
          <w:i/>
          <w:iCs/>
          <w:noProof/>
          <w:sz w:val="16"/>
          <w:szCs w:val="16"/>
        </w:rPr>
        <w:t>32</w:t>
      </w:r>
      <w:r w:rsidRPr="00006F87">
        <w:rPr>
          <w:noProof/>
          <w:sz w:val="16"/>
          <w:szCs w:val="16"/>
        </w:rPr>
        <w:t>, 1–29.</w:t>
      </w:r>
    </w:p>
    <w:p w14:paraId="6FCF8915" w14:textId="77777777" w:rsidR="00206994" w:rsidRPr="00006F87" w:rsidRDefault="00206994" w:rsidP="00206994">
      <w:pPr>
        <w:adjustRightInd w:val="0"/>
        <w:ind w:left="480" w:hanging="480"/>
        <w:rPr>
          <w:noProof/>
          <w:sz w:val="16"/>
          <w:szCs w:val="16"/>
        </w:rPr>
      </w:pPr>
      <w:r w:rsidRPr="00006F87">
        <w:rPr>
          <w:noProof/>
          <w:sz w:val="16"/>
          <w:szCs w:val="16"/>
        </w:rPr>
        <w:t xml:space="preserve">Shine, R., &amp; Bonnet, X. (2000). Snakes: A new “model organism” in ecological research? </w:t>
      </w:r>
      <w:r w:rsidRPr="00006F87">
        <w:rPr>
          <w:i/>
          <w:iCs/>
          <w:noProof/>
          <w:sz w:val="16"/>
          <w:szCs w:val="16"/>
        </w:rPr>
        <w:t>Trends in Ecology and Evolution</w:t>
      </w:r>
      <w:r w:rsidRPr="00006F87">
        <w:rPr>
          <w:noProof/>
          <w:sz w:val="16"/>
          <w:szCs w:val="16"/>
        </w:rPr>
        <w:t xml:space="preserve">, </w:t>
      </w:r>
      <w:r w:rsidRPr="00006F87">
        <w:rPr>
          <w:i/>
          <w:iCs/>
          <w:noProof/>
          <w:sz w:val="16"/>
          <w:szCs w:val="16"/>
        </w:rPr>
        <w:t>15</w:t>
      </w:r>
      <w:r w:rsidRPr="00006F87">
        <w:rPr>
          <w:noProof/>
          <w:sz w:val="16"/>
          <w:szCs w:val="16"/>
        </w:rPr>
        <w:t>(6), 221–222. https://doi.org/10.1016/S0169-5347(00)01853-X</w:t>
      </w:r>
    </w:p>
    <w:p w14:paraId="07CACD77" w14:textId="77777777" w:rsidR="00206994" w:rsidRPr="00006F87" w:rsidRDefault="00206994" w:rsidP="00206994">
      <w:pPr>
        <w:adjustRightInd w:val="0"/>
        <w:ind w:left="480" w:hanging="480"/>
        <w:rPr>
          <w:noProof/>
          <w:sz w:val="16"/>
          <w:szCs w:val="16"/>
        </w:rPr>
      </w:pPr>
      <w:r w:rsidRPr="00006F87">
        <w:rPr>
          <w:noProof/>
          <w:sz w:val="16"/>
          <w:szCs w:val="16"/>
        </w:rPr>
        <w:t xml:space="preserve">Sjödin, H., Ripa, J., &amp; Lundberg, P. (2018). Principles of niche expansion. </w:t>
      </w:r>
      <w:r w:rsidRPr="00006F87">
        <w:rPr>
          <w:i/>
          <w:iCs/>
          <w:noProof/>
          <w:sz w:val="16"/>
          <w:szCs w:val="16"/>
        </w:rPr>
        <w:t>Proceedings of the Royal Society B: Biological Sciences</w:t>
      </w:r>
      <w:r w:rsidRPr="00006F87">
        <w:rPr>
          <w:noProof/>
          <w:sz w:val="16"/>
          <w:szCs w:val="16"/>
        </w:rPr>
        <w:t xml:space="preserve">, </w:t>
      </w:r>
      <w:r w:rsidRPr="00006F87">
        <w:rPr>
          <w:i/>
          <w:iCs/>
          <w:noProof/>
          <w:sz w:val="16"/>
          <w:szCs w:val="16"/>
        </w:rPr>
        <w:t>285</w:t>
      </w:r>
      <w:r w:rsidRPr="00006F87">
        <w:rPr>
          <w:noProof/>
          <w:sz w:val="16"/>
          <w:szCs w:val="16"/>
        </w:rPr>
        <w:t>(1893). https://doi.org/10.1098/rspb.2018.2603</w:t>
      </w:r>
    </w:p>
    <w:p w14:paraId="0A38F1D3" w14:textId="77777777" w:rsidR="00206994" w:rsidRPr="00006F87" w:rsidRDefault="00206994" w:rsidP="00206994">
      <w:pPr>
        <w:adjustRightInd w:val="0"/>
        <w:ind w:left="480" w:hanging="480"/>
        <w:rPr>
          <w:noProof/>
          <w:sz w:val="16"/>
          <w:szCs w:val="16"/>
        </w:rPr>
      </w:pPr>
      <w:r w:rsidRPr="00006F87">
        <w:rPr>
          <w:noProof/>
          <w:sz w:val="16"/>
          <w:szCs w:val="16"/>
        </w:rPr>
        <w:t xml:space="preserve">Soberón, J. (2010). Niche and area of distribution modeling: A population ecology perspective. </w:t>
      </w:r>
      <w:r w:rsidRPr="00006F87">
        <w:rPr>
          <w:i/>
          <w:iCs/>
          <w:noProof/>
          <w:sz w:val="16"/>
          <w:szCs w:val="16"/>
        </w:rPr>
        <w:t>Ecography</w:t>
      </w:r>
      <w:r w:rsidRPr="00006F87">
        <w:rPr>
          <w:noProof/>
          <w:sz w:val="16"/>
          <w:szCs w:val="16"/>
        </w:rPr>
        <w:t xml:space="preserve">, </w:t>
      </w:r>
      <w:r w:rsidRPr="00006F87">
        <w:rPr>
          <w:i/>
          <w:iCs/>
          <w:noProof/>
          <w:sz w:val="16"/>
          <w:szCs w:val="16"/>
        </w:rPr>
        <w:t>33</w:t>
      </w:r>
      <w:r w:rsidRPr="00006F87">
        <w:rPr>
          <w:noProof/>
          <w:sz w:val="16"/>
          <w:szCs w:val="16"/>
        </w:rPr>
        <w:t>(1), 159–167. https://doi.org/10.1111/j.1600-0587.2009.06074.x</w:t>
      </w:r>
    </w:p>
    <w:p w14:paraId="45A1E9D8" w14:textId="77777777" w:rsidR="00206994" w:rsidRPr="00006F87" w:rsidRDefault="00206994" w:rsidP="00206994">
      <w:pPr>
        <w:adjustRightInd w:val="0"/>
        <w:ind w:left="480" w:hanging="480"/>
        <w:rPr>
          <w:noProof/>
          <w:sz w:val="16"/>
          <w:szCs w:val="16"/>
        </w:rPr>
      </w:pPr>
      <w:r w:rsidRPr="00006F87">
        <w:rPr>
          <w:noProof/>
          <w:sz w:val="16"/>
          <w:szCs w:val="16"/>
        </w:rPr>
        <w:t xml:space="preserve">Soberón, J., &amp; Peterson, A. (2008). INTERPRETATION OF MODELS OF FUNDAMENTAL ECOLOGICAL NICHES AND SPECIES’ DISTRIBUTIONAL AREAS. </w:t>
      </w:r>
      <w:r w:rsidRPr="00006F87">
        <w:rPr>
          <w:i/>
          <w:iCs/>
          <w:noProof/>
          <w:sz w:val="16"/>
          <w:szCs w:val="16"/>
        </w:rPr>
        <w:t>Biodiversity Informatics</w:t>
      </w:r>
      <w:r w:rsidRPr="00006F87">
        <w:rPr>
          <w:noProof/>
          <w:sz w:val="16"/>
          <w:szCs w:val="16"/>
        </w:rPr>
        <w:t xml:space="preserve">, </w:t>
      </w:r>
      <w:r w:rsidRPr="00006F87">
        <w:rPr>
          <w:i/>
          <w:iCs/>
          <w:noProof/>
          <w:sz w:val="16"/>
          <w:szCs w:val="16"/>
        </w:rPr>
        <w:t>5</w:t>
      </w:r>
      <w:r w:rsidRPr="00006F87">
        <w:rPr>
          <w:noProof/>
          <w:sz w:val="16"/>
          <w:szCs w:val="16"/>
        </w:rPr>
        <w:t>(10), 3392–3396. https://doi.org/10.1002/pssc.200778935</w:t>
      </w:r>
    </w:p>
    <w:p w14:paraId="6F94D42A" w14:textId="77777777" w:rsidR="00206994" w:rsidRPr="00006F87" w:rsidRDefault="00206994" w:rsidP="00206994">
      <w:pPr>
        <w:adjustRightInd w:val="0"/>
        <w:ind w:left="480" w:hanging="480"/>
        <w:rPr>
          <w:noProof/>
          <w:sz w:val="16"/>
          <w:szCs w:val="16"/>
          <w:lang w:val="es-EC"/>
        </w:rPr>
      </w:pPr>
      <w:r w:rsidRPr="00006F87">
        <w:rPr>
          <w:noProof/>
          <w:sz w:val="16"/>
          <w:szCs w:val="16"/>
        </w:rPr>
        <w:t xml:space="preserve">Tovar, C., Arnillas, C. A., Cuesta, F., &amp; Buytaert, W. (2013). Diverging Responses of Tropical Andean Biomes under Future Climate Conditions. </w:t>
      </w:r>
      <w:r w:rsidRPr="00006F87">
        <w:rPr>
          <w:i/>
          <w:iCs/>
          <w:noProof/>
          <w:sz w:val="16"/>
          <w:szCs w:val="16"/>
          <w:lang w:val="es-EC"/>
        </w:rPr>
        <w:t>PLoS ONE</w:t>
      </w:r>
      <w:r w:rsidRPr="00006F87">
        <w:rPr>
          <w:noProof/>
          <w:sz w:val="16"/>
          <w:szCs w:val="16"/>
          <w:lang w:val="es-EC"/>
        </w:rPr>
        <w:t xml:space="preserve">, </w:t>
      </w:r>
      <w:r w:rsidRPr="00006F87">
        <w:rPr>
          <w:i/>
          <w:iCs/>
          <w:noProof/>
          <w:sz w:val="16"/>
          <w:szCs w:val="16"/>
          <w:lang w:val="es-EC"/>
        </w:rPr>
        <w:t>8</w:t>
      </w:r>
      <w:r w:rsidRPr="00006F87">
        <w:rPr>
          <w:noProof/>
          <w:sz w:val="16"/>
          <w:szCs w:val="16"/>
          <w:lang w:val="es-EC"/>
        </w:rPr>
        <w:t>(5). https://doi.org/10.1371/journal.pone.0063634</w:t>
      </w:r>
    </w:p>
    <w:p w14:paraId="3B9C4126" w14:textId="77777777" w:rsidR="00206994" w:rsidRPr="00006F87" w:rsidRDefault="00206994" w:rsidP="00206994">
      <w:pPr>
        <w:adjustRightInd w:val="0"/>
        <w:ind w:left="480" w:hanging="480"/>
        <w:rPr>
          <w:noProof/>
          <w:sz w:val="16"/>
          <w:szCs w:val="16"/>
        </w:rPr>
      </w:pPr>
      <w:r w:rsidRPr="00006F87">
        <w:rPr>
          <w:noProof/>
          <w:sz w:val="16"/>
          <w:szCs w:val="16"/>
          <w:lang w:val="es-EC"/>
        </w:rPr>
        <w:t xml:space="preserve">Townsend, A., Papeş, M., &amp; Soberón, J. (2008). </w:t>
      </w:r>
      <w:r w:rsidRPr="00006F87">
        <w:rPr>
          <w:noProof/>
          <w:sz w:val="16"/>
          <w:szCs w:val="16"/>
        </w:rPr>
        <w:t xml:space="preserve">Rethinking receiver operating characteristic analysis applications in ecological niche modeling. </w:t>
      </w:r>
      <w:r w:rsidRPr="00006F87">
        <w:rPr>
          <w:i/>
          <w:iCs/>
          <w:noProof/>
          <w:sz w:val="16"/>
          <w:szCs w:val="16"/>
        </w:rPr>
        <w:t>Ecological Modelling</w:t>
      </w:r>
      <w:r w:rsidRPr="00006F87">
        <w:rPr>
          <w:noProof/>
          <w:sz w:val="16"/>
          <w:szCs w:val="16"/>
        </w:rPr>
        <w:t xml:space="preserve">, </w:t>
      </w:r>
      <w:r w:rsidRPr="00006F87">
        <w:rPr>
          <w:i/>
          <w:iCs/>
          <w:noProof/>
          <w:sz w:val="16"/>
          <w:szCs w:val="16"/>
        </w:rPr>
        <w:t>213</w:t>
      </w:r>
      <w:r w:rsidRPr="00006F87">
        <w:rPr>
          <w:noProof/>
          <w:sz w:val="16"/>
          <w:szCs w:val="16"/>
        </w:rPr>
        <w:t>(1), 63–72. https://doi.org/10.1016/j.ecolmodel.2007.11.008</w:t>
      </w:r>
    </w:p>
    <w:p w14:paraId="747C2C3D" w14:textId="77777777" w:rsidR="00206994" w:rsidRPr="00006F87" w:rsidRDefault="00206994" w:rsidP="00206994">
      <w:pPr>
        <w:adjustRightInd w:val="0"/>
        <w:ind w:left="480" w:hanging="480"/>
        <w:rPr>
          <w:noProof/>
          <w:sz w:val="16"/>
          <w:szCs w:val="16"/>
        </w:rPr>
      </w:pPr>
      <w:r w:rsidRPr="00006F87">
        <w:rPr>
          <w:noProof/>
          <w:sz w:val="16"/>
          <w:szCs w:val="16"/>
        </w:rPr>
        <w:t xml:space="preserve">Urbina, N., &amp; Flores, O. (2010). Ecological-niche modeling and prioritization of conservation-area networks for Mexican herpetofauna. </w:t>
      </w:r>
      <w:r w:rsidRPr="00006F87">
        <w:rPr>
          <w:i/>
          <w:iCs/>
          <w:noProof/>
          <w:sz w:val="16"/>
          <w:szCs w:val="16"/>
        </w:rPr>
        <w:t>Conservation Biology</w:t>
      </w:r>
      <w:r w:rsidRPr="00006F87">
        <w:rPr>
          <w:noProof/>
          <w:sz w:val="16"/>
          <w:szCs w:val="16"/>
        </w:rPr>
        <w:t xml:space="preserve">, </w:t>
      </w:r>
      <w:r w:rsidRPr="00006F87">
        <w:rPr>
          <w:i/>
          <w:iCs/>
          <w:noProof/>
          <w:sz w:val="16"/>
          <w:szCs w:val="16"/>
        </w:rPr>
        <w:t>24</w:t>
      </w:r>
      <w:r w:rsidRPr="00006F87">
        <w:rPr>
          <w:noProof/>
          <w:sz w:val="16"/>
          <w:szCs w:val="16"/>
        </w:rPr>
        <w:t>(4), 1031–1041. https://doi.org/10.1111/j.1523-1739.2009.01432.x</w:t>
      </w:r>
    </w:p>
    <w:p w14:paraId="5ABA0D68" w14:textId="77777777" w:rsidR="00206994" w:rsidRPr="00006F87" w:rsidRDefault="00206994" w:rsidP="00206994">
      <w:pPr>
        <w:adjustRightInd w:val="0"/>
        <w:ind w:left="480" w:hanging="480"/>
        <w:rPr>
          <w:noProof/>
          <w:sz w:val="16"/>
          <w:szCs w:val="16"/>
        </w:rPr>
      </w:pPr>
      <w:r w:rsidRPr="00006F87">
        <w:rPr>
          <w:noProof/>
          <w:sz w:val="16"/>
          <w:szCs w:val="16"/>
        </w:rPr>
        <w:t xml:space="preserve">Warren, S. (2011). Ecological niche modeling in Maxent: the importance of modelcomplexity and the performance of model selection criteria. </w:t>
      </w:r>
      <w:r w:rsidRPr="00006F87">
        <w:rPr>
          <w:i/>
          <w:iCs/>
          <w:noProof/>
          <w:sz w:val="16"/>
          <w:szCs w:val="16"/>
        </w:rPr>
        <w:t>Ecological Applications</w:t>
      </w:r>
      <w:r w:rsidRPr="00006F87">
        <w:rPr>
          <w:noProof/>
          <w:sz w:val="16"/>
          <w:szCs w:val="16"/>
        </w:rPr>
        <w:t xml:space="preserve">, </w:t>
      </w:r>
      <w:r w:rsidRPr="00006F87">
        <w:rPr>
          <w:i/>
          <w:iCs/>
          <w:noProof/>
          <w:sz w:val="16"/>
          <w:szCs w:val="16"/>
        </w:rPr>
        <w:t>21</w:t>
      </w:r>
      <w:r w:rsidRPr="00006F87">
        <w:rPr>
          <w:noProof/>
          <w:sz w:val="16"/>
          <w:szCs w:val="16"/>
        </w:rPr>
        <w:t>(2), 335–342.</w:t>
      </w:r>
    </w:p>
    <w:p w14:paraId="2EA12254" w14:textId="77777777" w:rsidR="00206994" w:rsidRPr="00006F87" w:rsidRDefault="00206994" w:rsidP="00206994">
      <w:pPr>
        <w:adjustRightInd w:val="0"/>
        <w:ind w:left="480" w:hanging="480"/>
        <w:rPr>
          <w:noProof/>
          <w:sz w:val="16"/>
          <w:szCs w:val="16"/>
        </w:rPr>
      </w:pPr>
      <w:r w:rsidRPr="00006F87">
        <w:rPr>
          <w:noProof/>
          <w:sz w:val="16"/>
          <w:szCs w:val="16"/>
        </w:rPr>
        <w:t xml:space="preserve">Weiskopf, S. R., Rubenstein, M. A., Crozier, L. G., Gaichas, S., Griffis, R., Halofsky, J. E., Hyde, K. J. W., Morelli, T. L., Morisette, J. T., Muñoz, R. C., Pershing, A. J., Peterson, D. L., Poudel, R., Staudinger, M. D., Sutton-Grier, A. E., Thompson, L., Vose, J., Weltzin, J. F., &amp; Whyte, K. P. (2020). Climate change effects on biodiversity, ecosystems, ecosystem services, and natural resource management in the United States. </w:t>
      </w:r>
      <w:r w:rsidRPr="00006F87">
        <w:rPr>
          <w:i/>
          <w:iCs/>
          <w:noProof/>
          <w:sz w:val="16"/>
          <w:szCs w:val="16"/>
        </w:rPr>
        <w:t>Science of the Total Environment</w:t>
      </w:r>
      <w:r w:rsidRPr="00006F87">
        <w:rPr>
          <w:noProof/>
          <w:sz w:val="16"/>
          <w:szCs w:val="16"/>
        </w:rPr>
        <w:t xml:space="preserve">, </w:t>
      </w:r>
      <w:r w:rsidRPr="00006F87">
        <w:rPr>
          <w:i/>
          <w:iCs/>
          <w:noProof/>
          <w:sz w:val="16"/>
          <w:szCs w:val="16"/>
        </w:rPr>
        <w:t>733</w:t>
      </w:r>
      <w:r w:rsidRPr="00006F87">
        <w:rPr>
          <w:noProof/>
          <w:sz w:val="16"/>
          <w:szCs w:val="16"/>
        </w:rPr>
        <w:t>(xxxx). https://doi.org/10.1016/j.scitotenv.2020.137782</w:t>
      </w:r>
    </w:p>
    <w:p w14:paraId="76AEB84B" w14:textId="77777777" w:rsidR="00206994" w:rsidRPr="00006F87" w:rsidRDefault="00206994" w:rsidP="00206994">
      <w:pPr>
        <w:adjustRightInd w:val="0"/>
        <w:ind w:left="480" w:hanging="480"/>
        <w:rPr>
          <w:noProof/>
          <w:sz w:val="16"/>
          <w:szCs w:val="16"/>
        </w:rPr>
      </w:pPr>
      <w:r w:rsidRPr="00006F87">
        <w:rPr>
          <w:noProof/>
          <w:sz w:val="16"/>
          <w:szCs w:val="16"/>
        </w:rPr>
        <w:t xml:space="preserve">Wu, J. (2016). Detecting and Attributing the Effects of Climate Change on the Distributions of Snake Species Over the Past 50 Years. </w:t>
      </w:r>
      <w:r w:rsidRPr="00006F87">
        <w:rPr>
          <w:i/>
          <w:iCs/>
          <w:noProof/>
          <w:sz w:val="16"/>
          <w:szCs w:val="16"/>
        </w:rPr>
        <w:t>Environmental Management</w:t>
      </w:r>
      <w:r w:rsidRPr="00006F87">
        <w:rPr>
          <w:noProof/>
          <w:sz w:val="16"/>
          <w:szCs w:val="16"/>
        </w:rPr>
        <w:t xml:space="preserve">, </w:t>
      </w:r>
      <w:r w:rsidRPr="00006F87">
        <w:rPr>
          <w:i/>
          <w:iCs/>
          <w:noProof/>
          <w:sz w:val="16"/>
          <w:szCs w:val="16"/>
        </w:rPr>
        <w:t>57</w:t>
      </w:r>
      <w:r w:rsidRPr="00006F87">
        <w:rPr>
          <w:noProof/>
          <w:sz w:val="16"/>
          <w:szCs w:val="16"/>
        </w:rPr>
        <w:t>(1), 207–219. https://doi.org/10.1007/s00267-015-0600-3</w:t>
      </w:r>
    </w:p>
    <w:p w14:paraId="27E115E6" w14:textId="77777777" w:rsidR="00206994" w:rsidRPr="00006F87" w:rsidRDefault="00206994" w:rsidP="00206994">
      <w:pPr>
        <w:adjustRightInd w:val="0"/>
        <w:ind w:left="480" w:hanging="480"/>
        <w:rPr>
          <w:noProof/>
          <w:sz w:val="16"/>
          <w:szCs w:val="16"/>
        </w:rPr>
      </w:pPr>
      <w:r w:rsidRPr="00006F87">
        <w:rPr>
          <w:noProof/>
          <w:sz w:val="16"/>
          <w:szCs w:val="16"/>
        </w:rPr>
        <w:t xml:space="preserve">Yánez, M., Rangel, C., Murray, K. A., Goldstein, E., Iwamura, T., &amp; Chiappa, X. (2021). Implications of global environmental change for the burden of snakebite. </w:t>
      </w:r>
      <w:r w:rsidRPr="00006F87">
        <w:rPr>
          <w:i/>
          <w:iCs/>
          <w:noProof/>
          <w:sz w:val="16"/>
          <w:szCs w:val="16"/>
        </w:rPr>
        <w:t>Toxicon: X</w:t>
      </w:r>
      <w:r w:rsidRPr="00006F87">
        <w:rPr>
          <w:noProof/>
          <w:sz w:val="16"/>
          <w:szCs w:val="16"/>
        </w:rPr>
        <w:t xml:space="preserve">, </w:t>
      </w:r>
      <w:r w:rsidRPr="00006F87">
        <w:rPr>
          <w:i/>
          <w:iCs/>
          <w:noProof/>
          <w:sz w:val="16"/>
          <w:szCs w:val="16"/>
        </w:rPr>
        <w:t>9</w:t>
      </w:r>
      <w:r w:rsidRPr="00006F87">
        <w:rPr>
          <w:noProof/>
          <w:sz w:val="16"/>
          <w:szCs w:val="16"/>
        </w:rPr>
        <w:t>–</w:t>
      </w:r>
      <w:r w:rsidRPr="00006F87">
        <w:rPr>
          <w:i/>
          <w:iCs/>
          <w:noProof/>
          <w:sz w:val="16"/>
          <w:szCs w:val="16"/>
        </w:rPr>
        <w:t>10</w:t>
      </w:r>
      <w:r w:rsidRPr="00006F87">
        <w:rPr>
          <w:noProof/>
          <w:sz w:val="16"/>
          <w:szCs w:val="16"/>
        </w:rPr>
        <w:t>. https://doi.org/10.1016/j.toxcx.2021.100069</w:t>
      </w:r>
    </w:p>
    <w:p w14:paraId="0111EDC1" w14:textId="77777777" w:rsidR="00206994" w:rsidRPr="00006F87" w:rsidRDefault="00206994" w:rsidP="00206994">
      <w:pPr>
        <w:adjustRightInd w:val="0"/>
        <w:ind w:left="480" w:hanging="480"/>
        <w:rPr>
          <w:noProof/>
          <w:sz w:val="16"/>
          <w:szCs w:val="16"/>
        </w:rPr>
      </w:pPr>
      <w:r w:rsidRPr="00006F87">
        <w:rPr>
          <w:noProof/>
          <w:sz w:val="16"/>
          <w:szCs w:val="16"/>
        </w:rPr>
        <w:t xml:space="preserve">Zurell, D., Franklin, J., König, C., Bouchet, P. J., Dormann, C. F., Elith, J., Fandos, G., Feng, X., Guillera-Arroita, G., Guisan, A., Lahoz-Monfort, J. J., Leitão, P. J., Park, D. S., Peterson, A. T., Rapacciuolo, G., Schmatz, D. R., Schröder, B., Serra-Diaz, J. M., Thuiller, W., … Merow, C. (2020). A standard protocol for reporting species distribution models. </w:t>
      </w:r>
      <w:r w:rsidRPr="00006F87">
        <w:rPr>
          <w:i/>
          <w:iCs/>
          <w:noProof/>
          <w:sz w:val="16"/>
          <w:szCs w:val="16"/>
        </w:rPr>
        <w:t>Ecography</w:t>
      </w:r>
      <w:r w:rsidRPr="00006F87">
        <w:rPr>
          <w:noProof/>
          <w:sz w:val="16"/>
          <w:szCs w:val="16"/>
        </w:rPr>
        <w:t xml:space="preserve">, </w:t>
      </w:r>
      <w:r w:rsidRPr="00006F87">
        <w:rPr>
          <w:i/>
          <w:iCs/>
          <w:noProof/>
          <w:sz w:val="16"/>
          <w:szCs w:val="16"/>
        </w:rPr>
        <w:t>43</w:t>
      </w:r>
      <w:r w:rsidRPr="00006F87">
        <w:rPr>
          <w:noProof/>
          <w:sz w:val="16"/>
          <w:szCs w:val="16"/>
        </w:rPr>
        <w:t>(9), 1261–1277. https://doi.org/10.1111/ecog.04960</w:t>
      </w:r>
    </w:p>
    <w:p w14:paraId="27DAA662" w14:textId="77777777" w:rsidR="00206994" w:rsidRPr="00006F87" w:rsidRDefault="00206994" w:rsidP="00206994">
      <w:pPr>
        <w:pStyle w:val="Ttulo2"/>
        <w:ind w:left="112"/>
      </w:pPr>
      <w:r w:rsidRPr="00006F87">
        <w:fldChar w:fldCharType="end"/>
      </w:r>
    </w:p>
    <w:p w14:paraId="0A2DC9F5" w14:textId="77777777" w:rsidR="00206994" w:rsidRPr="00006F87" w:rsidRDefault="00206994" w:rsidP="00206994">
      <w:pPr>
        <w:spacing w:line="278" w:lineRule="auto"/>
        <w:jc w:val="both"/>
        <w:rPr>
          <w:sz w:val="16"/>
          <w:szCs w:val="16"/>
        </w:rPr>
      </w:pPr>
      <w:bookmarkStart w:id="5" w:name="_bookmark5"/>
      <w:bookmarkEnd w:id="5"/>
    </w:p>
    <w:p w14:paraId="19A97E81" w14:textId="77777777" w:rsidR="00206994" w:rsidRPr="00006F87" w:rsidRDefault="00206994" w:rsidP="00206994">
      <w:pPr>
        <w:spacing w:line="278" w:lineRule="auto"/>
        <w:jc w:val="both"/>
        <w:rPr>
          <w:sz w:val="16"/>
          <w:szCs w:val="16"/>
        </w:rPr>
        <w:sectPr w:rsidR="00206994" w:rsidRPr="00006F87">
          <w:type w:val="continuous"/>
          <w:pgSz w:w="11910" w:h="15650"/>
          <w:pgMar w:top="420" w:right="780" w:bottom="280" w:left="800" w:header="720" w:footer="720" w:gutter="0"/>
          <w:cols w:num="2" w:space="720" w:equalWidth="0">
            <w:col w:w="5013" w:space="211"/>
            <w:col w:w="5106"/>
          </w:cols>
        </w:sectPr>
      </w:pPr>
    </w:p>
    <w:p w14:paraId="1666E96E" w14:textId="77777777" w:rsidR="00206994" w:rsidRPr="00006F87" w:rsidRDefault="00206994" w:rsidP="00206994">
      <w:pPr>
        <w:pStyle w:val="Textoindependiente"/>
        <w:ind w:left="107"/>
      </w:pPr>
    </w:p>
    <w:p w14:paraId="6A10C61F" w14:textId="694722B3" w:rsidR="00D6748E" w:rsidRPr="00006F87" w:rsidRDefault="00D6748E" w:rsidP="00206994">
      <w:pPr>
        <w:pStyle w:val="Textoindependiente"/>
        <w:rPr>
          <w:lang w:val="es-EC"/>
        </w:rPr>
      </w:pPr>
    </w:p>
    <w:p w14:paraId="33A66751" w14:textId="77777777" w:rsidR="00D6748E" w:rsidRPr="00006F87" w:rsidRDefault="00D6748E">
      <w:pPr>
        <w:spacing w:line="324" w:lineRule="auto"/>
        <w:jc w:val="both"/>
        <w:rPr>
          <w:sz w:val="16"/>
          <w:szCs w:val="16"/>
          <w:lang w:val="es-EC"/>
        </w:rPr>
      </w:pPr>
    </w:p>
    <w:p w14:paraId="5003C7F8" w14:textId="3C1B5394" w:rsidR="00FC095C" w:rsidRPr="00006F87" w:rsidRDefault="00FC095C">
      <w:pPr>
        <w:spacing w:line="324" w:lineRule="auto"/>
        <w:jc w:val="both"/>
        <w:rPr>
          <w:sz w:val="16"/>
          <w:szCs w:val="16"/>
          <w:lang w:val="es-EC"/>
        </w:rPr>
      </w:pPr>
    </w:p>
    <w:p w14:paraId="7F623079" w14:textId="74EA9EBF" w:rsidR="00FC095C" w:rsidRPr="00006F87" w:rsidRDefault="00FC095C">
      <w:pPr>
        <w:spacing w:line="324" w:lineRule="auto"/>
        <w:jc w:val="both"/>
        <w:rPr>
          <w:sz w:val="16"/>
          <w:szCs w:val="16"/>
          <w:lang w:val="es-EC"/>
        </w:rPr>
      </w:pPr>
    </w:p>
    <w:p w14:paraId="67D8EAEA" w14:textId="07B8F1A5" w:rsidR="00FC095C" w:rsidRPr="00006F87" w:rsidRDefault="00FC095C">
      <w:pPr>
        <w:spacing w:line="324" w:lineRule="auto"/>
        <w:jc w:val="both"/>
        <w:rPr>
          <w:sz w:val="16"/>
          <w:szCs w:val="16"/>
          <w:lang w:val="es-EC"/>
        </w:rPr>
      </w:pPr>
    </w:p>
    <w:p w14:paraId="5D1B0A3A" w14:textId="77777777" w:rsidR="00FC095C" w:rsidRPr="00006F87" w:rsidRDefault="00FC095C">
      <w:pPr>
        <w:spacing w:line="324" w:lineRule="auto"/>
        <w:jc w:val="both"/>
        <w:rPr>
          <w:sz w:val="16"/>
          <w:szCs w:val="16"/>
          <w:lang w:val="es-EC"/>
        </w:rPr>
      </w:pPr>
    </w:p>
    <w:p w14:paraId="48AFA022" w14:textId="05949CD2" w:rsidR="00FC095C" w:rsidRPr="003E04CD" w:rsidRDefault="00FC095C">
      <w:pPr>
        <w:spacing w:line="324" w:lineRule="auto"/>
        <w:jc w:val="both"/>
        <w:rPr>
          <w:sz w:val="24"/>
          <w:szCs w:val="24"/>
          <w:lang w:val="es-EC"/>
        </w:rPr>
        <w:sectPr w:rsidR="00FC095C" w:rsidRPr="003E04CD">
          <w:type w:val="continuous"/>
          <w:pgSz w:w="11910" w:h="15650"/>
          <w:pgMar w:top="420" w:right="780" w:bottom="280" w:left="800" w:header="720" w:footer="720" w:gutter="0"/>
          <w:cols w:num="2" w:space="720" w:equalWidth="0">
            <w:col w:w="5009" w:space="215"/>
            <w:col w:w="5106"/>
          </w:cols>
        </w:sectPr>
      </w:pPr>
    </w:p>
    <w:p w14:paraId="36C02582" w14:textId="075F3949" w:rsidR="00E076E2" w:rsidRPr="0035186D" w:rsidRDefault="00B44BB3">
      <w:pPr>
        <w:pStyle w:val="Textoindependiente"/>
        <w:rPr>
          <w:b/>
          <w:sz w:val="22"/>
          <w:szCs w:val="18"/>
        </w:rPr>
      </w:pPr>
      <w:r w:rsidRPr="0035186D">
        <w:rPr>
          <w:noProof/>
          <w:sz w:val="18"/>
          <w:szCs w:val="18"/>
        </w:rPr>
        <w:lastRenderedPageBreak/>
        <mc:AlternateContent>
          <mc:Choice Requires="wpg">
            <w:drawing>
              <wp:inline distT="0" distB="0" distL="0" distR="0" wp14:anchorId="55A6BA65" wp14:editId="4692C368">
                <wp:extent cx="6413500" cy="316865"/>
                <wp:effectExtent l="12700" t="0" r="3175" b="635"/>
                <wp:docPr id="31" name="Grupo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3500" cy="316865"/>
                          <a:chOff x="0" y="0"/>
                          <a:chExt cx="10100" cy="499"/>
                        </a:xfrm>
                      </wpg:grpSpPr>
                      <wps:wsp>
                        <wps:cNvPr id="32" name="AutoShape 82"/>
                        <wps:cNvSpPr>
                          <a:spLocks/>
                        </wps:cNvSpPr>
                        <wps:spPr bwMode="auto">
                          <a:xfrm>
                            <a:off x="0" y="301"/>
                            <a:ext cx="1385" cy="2"/>
                          </a:xfrm>
                          <a:custGeom>
                            <a:avLst/>
                            <a:gdLst>
                              <a:gd name="T0" fmla="*/ 0 w 1385"/>
                              <a:gd name="T1" fmla="*/ 0 h 2"/>
                              <a:gd name="T2" fmla="*/ 366 w 1385"/>
                              <a:gd name="T3" fmla="*/ 0 h 2"/>
                              <a:gd name="T4" fmla="*/ 1284 w 1385"/>
                              <a:gd name="T5" fmla="*/ 0 h 2"/>
                              <a:gd name="T6" fmla="*/ 1385 w 1385"/>
                              <a:gd name="T7" fmla="*/ 0 h 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85" h="2">
                                <a:moveTo>
                                  <a:pt x="0" y="0"/>
                                </a:moveTo>
                                <a:lnTo>
                                  <a:pt x="366" y="0"/>
                                </a:lnTo>
                                <a:moveTo>
                                  <a:pt x="1284" y="0"/>
                                </a:moveTo>
                                <a:lnTo>
                                  <a:pt x="1385"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AutoShape 83"/>
                        <wps:cNvSpPr>
                          <a:spLocks/>
                        </wps:cNvSpPr>
                        <wps:spPr bwMode="auto">
                          <a:xfrm>
                            <a:off x="365" y="204"/>
                            <a:ext cx="919" cy="193"/>
                          </a:xfrm>
                          <a:custGeom>
                            <a:avLst/>
                            <a:gdLst>
                              <a:gd name="T0" fmla="*/ 305 w 919"/>
                              <a:gd name="T1" fmla="*/ 239 h 193"/>
                              <a:gd name="T2" fmla="*/ 316 w 919"/>
                              <a:gd name="T3" fmla="*/ 377 h 193"/>
                              <a:gd name="T4" fmla="*/ 305 w 919"/>
                              <a:gd name="T5" fmla="*/ 392 h 193"/>
                              <a:gd name="T6" fmla="*/ 349 w 919"/>
                              <a:gd name="T7" fmla="*/ 385 h 193"/>
                              <a:gd name="T8" fmla="*/ 349 w 919"/>
                              <a:gd name="T9" fmla="*/ 244 h 193"/>
                              <a:gd name="T10" fmla="*/ 465 w 919"/>
                              <a:gd name="T11" fmla="*/ 237 h 193"/>
                              <a:gd name="T12" fmla="*/ 420 w 919"/>
                              <a:gd name="T13" fmla="*/ 244 h 193"/>
                              <a:gd name="T14" fmla="*/ 420 w 919"/>
                              <a:gd name="T15" fmla="*/ 385 h 193"/>
                              <a:gd name="T16" fmla="*/ 551 w 919"/>
                              <a:gd name="T17" fmla="*/ 392 h 193"/>
                              <a:gd name="T18" fmla="*/ 453 w 919"/>
                              <a:gd name="T19" fmla="*/ 251 h 193"/>
                              <a:gd name="T20" fmla="*/ 465 w 919"/>
                              <a:gd name="T21" fmla="*/ 237 h 193"/>
                              <a:gd name="T22" fmla="*/ 539 w 919"/>
                              <a:gd name="T23" fmla="*/ 374 h 193"/>
                              <a:gd name="T24" fmla="*/ 554 w 919"/>
                              <a:gd name="T25" fmla="*/ 378 h 193"/>
                              <a:gd name="T26" fmla="*/ 807 w 919"/>
                              <a:gd name="T27" fmla="*/ 237 h 193"/>
                              <a:gd name="T28" fmla="*/ 756 w 919"/>
                              <a:gd name="T29" fmla="*/ 242 h 193"/>
                              <a:gd name="T30" fmla="*/ 819 w 919"/>
                              <a:gd name="T31" fmla="*/ 330 h 193"/>
                              <a:gd name="T32" fmla="*/ 808 w 919"/>
                              <a:gd name="T33" fmla="*/ 390 h 193"/>
                              <a:gd name="T34" fmla="*/ 861 w 919"/>
                              <a:gd name="T35" fmla="*/ 390 h 193"/>
                              <a:gd name="T36" fmla="*/ 850 w 919"/>
                              <a:gd name="T37" fmla="*/ 328 h 193"/>
                              <a:gd name="T38" fmla="*/ 805 w 919"/>
                              <a:gd name="T39" fmla="*/ 259 h 193"/>
                              <a:gd name="T40" fmla="*/ 807 w 919"/>
                              <a:gd name="T41" fmla="*/ 239 h 193"/>
                              <a:gd name="T42" fmla="*/ 877 w 919"/>
                              <a:gd name="T43" fmla="*/ 237 h 193"/>
                              <a:gd name="T44" fmla="*/ 885 w 919"/>
                              <a:gd name="T45" fmla="*/ 253 h 193"/>
                              <a:gd name="T46" fmla="*/ 859 w 919"/>
                              <a:gd name="T47" fmla="*/ 314 h 193"/>
                              <a:gd name="T48" fmla="*/ 918 w 919"/>
                              <a:gd name="T49" fmla="*/ 239 h 193"/>
                              <a:gd name="T50" fmla="*/ 581 w 919"/>
                              <a:gd name="T51" fmla="*/ 237 h 193"/>
                              <a:gd name="T52" fmla="*/ 592 w 919"/>
                              <a:gd name="T53" fmla="*/ 251 h 193"/>
                              <a:gd name="T54" fmla="*/ 581 w 919"/>
                              <a:gd name="T55" fmla="*/ 390 h 193"/>
                              <a:gd name="T56" fmla="*/ 729 w 919"/>
                              <a:gd name="T57" fmla="*/ 378 h 193"/>
                              <a:gd name="T58" fmla="*/ 698 w 919"/>
                              <a:gd name="T59" fmla="*/ 316 h 193"/>
                              <a:gd name="T60" fmla="*/ 622 w 919"/>
                              <a:gd name="T61" fmla="*/ 250 h 193"/>
                              <a:gd name="T62" fmla="*/ 731 w 919"/>
                              <a:gd name="T63" fmla="*/ 360 h 193"/>
                              <a:gd name="T64" fmla="*/ 702 w 919"/>
                              <a:gd name="T65" fmla="*/ 377 h 193"/>
                              <a:gd name="T66" fmla="*/ 732 w 919"/>
                              <a:gd name="T67" fmla="*/ 360 h 193"/>
                              <a:gd name="T68" fmla="*/ 683 w 919"/>
                              <a:gd name="T69" fmla="*/ 316 h 193"/>
                              <a:gd name="T70" fmla="*/ 698 w 919"/>
                              <a:gd name="T71" fmla="*/ 327 h 193"/>
                              <a:gd name="T72" fmla="*/ 692 w 919"/>
                              <a:gd name="T73" fmla="*/ 301 h 193"/>
                              <a:gd name="T74" fmla="*/ 698 w 919"/>
                              <a:gd name="T75" fmla="*/ 293 h 193"/>
                              <a:gd name="T76" fmla="*/ 678 w 919"/>
                              <a:gd name="T77" fmla="*/ 250 h 193"/>
                              <a:gd name="T78" fmla="*/ 714 w 919"/>
                              <a:gd name="T79" fmla="*/ 259 h 193"/>
                              <a:gd name="T80" fmla="*/ 721 w 919"/>
                              <a:gd name="T81" fmla="*/ 250 h 193"/>
                              <a:gd name="T82" fmla="*/ 0 w 919"/>
                              <a:gd name="T83" fmla="*/ 207 h 193"/>
                              <a:gd name="T84" fmla="*/ 16 w 919"/>
                              <a:gd name="T85" fmla="*/ 230 h 193"/>
                              <a:gd name="T86" fmla="*/ 110 w 919"/>
                              <a:gd name="T87" fmla="*/ 338 h 193"/>
                              <a:gd name="T88" fmla="*/ 48 w 919"/>
                              <a:gd name="T89" fmla="*/ 221 h 193"/>
                              <a:gd name="T90" fmla="*/ 57 w 919"/>
                              <a:gd name="T91" fmla="*/ 205 h 193"/>
                              <a:gd name="T92" fmla="*/ 198 w 919"/>
                              <a:gd name="T93" fmla="*/ 397 h 193"/>
                              <a:gd name="T94" fmla="*/ 208 w 919"/>
                              <a:gd name="T95" fmla="*/ 338 h 193"/>
                              <a:gd name="T96" fmla="*/ 243 w 919"/>
                              <a:gd name="T97" fmla="*/ 205 h 193"/>
                              <a:gd name="T98" fmla="*/ 254 w 919"/>
                              <a:gd name="T99" fmla="*/ 224 h 193"/>
                              <a:gd name="T100" fmla="*/ 223 w 919"/>
                              <a:gd name="T101" fmla="*/ 338 h 193"/>
                              <a:gd name="T102" fmla="*/ 277 w 919"/>
                              <a:gd name="T103" fmla="*/ 210 h 193"/>
                              <a:gd name="T104" fmla="*/ 153 w 919"/>
                              <a:gd name="T105" fmla="*/ 205 h 193"/>
                              <a:gd name="T106" fmla="*/ 110 w 919"/>
                              <a:gd name="T107" fmla="*/ 338 h 193"/>
                              <a:gd name="T108" fmla="*/ 153 w 919"/>
                              <a:gd name="T109" fmla="*/ 205 h 193"/>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919" h="193">
                                <a:moveTo>
                                  <a:pt x="358" y="32"/>
                                </a:moveTo>
                                <a:lnTo>
                                  <a:pt x="305" y="32"/>
                                </a:lnTo>
                                <a:lnTo>
                                  <a:pt x="305" y="34"/>
                                </a:lnTo>
                                <a:lnTo>
                                  <a:pt x="314" y="39"/>
                                </a:lnTo>
                                <a:lnTo>
                                  <a:pt x="316" y="46"/>
                                </a:lnTo>
                                <a:lnTo>
                                  <a:pt x="316" y="172"/>
                                </a:lnTo>
                                <a:lnTo>
                                  <a:pt x="314" y="180"/>
                                </a:lnTo>
                                <a:lnTo>
                                  <a:pt x="305" y="185"/>
                                </a:lnTo>
                                <a:lnTo>
                                  <a:pt x="305" y="187"/>
                                </a:lnTo>
                                <a:lnTo>
                                  <a:pt x="358" y="187"/>
                                </a:lnTo>
                                <a:lnTo>
                                  <a:pt x="358" y="185"/>
                                </a:lnTo>
                                <a:lnTo>
                                  <a:pt x="349" y="180"/>
                                </a:lnTo>
                                <a:lnTo>
                                  <a:pt x="347" y="172"/>
                                </a:lnTo>
                                <a:lnTo>
                                  <a:pt x="347" y="46"/>
                                </a:lnTo>
                                <a:lnTo>
                                  <a:pt x="349" y="39"/>
                                </a:lnTo>
                                <a:lnTo>
                                  <a:pt x="358" y="34"/>
                                </a:lnTo>
                                <a:lnTo>
                                  <a:pt x="358" y="32"/>
                                </a:lnTo>
                                <a:close/>
                                <a:moveTo>
                                  <a:pt x="465" y="32"/>
                                </a:moveTo>
                                <a:lnTo>
                                  <a:pt x="412" y="32"/>
                                </a:lnTo>
                                <a:lnTo>
                                  <a:pt x="412" y="34"/>
                                </a:lnTo>
                                <a:lnTo>
                                  <a:pt x="420" y="39"/>
                                </a:lnTo>
                                <a:lnTo>
                                  <a:pt x="423" y="46"/>
                                </a:lnTo>
                                <a:lnTo>
                                  <a:pt x="423" y="173"/>
                                </a:lnTo>
                                <a:lnTo>
                                  <a:pt x="420" y="180"/>
                                </a:lnTo>
                                <a:lnTo>
                                  <a:pt x="412" y="185"/>
                                </a:lnTo>
                                <a:lnTo>
                                  <a:pt x="412" y="187"/>
                                </a:lnTo>
                                <a:lnTo>
                                  <a:pt x="551" y="187"/>
                                </a:lnTo>
                                <a:lnTo>
                                  <a:pt x="554" y="173"/>
                                </a:lnTo>
                                <a:lnTo>
                                  <a:pt x="453" y="173"/>
                                </a:lnTo>
                                <a:lnTo>
                                  <a:pt x="453" y="46"/>
                                </a:lnTo>
                                <a:lnTo>
                                  <a:pt x="456" y="39"/>
                                </a:lnTo>
                                <a:lnTo>
                                  <a:pt x="465" y="34"/>
                                </a:lnTo>
                                <a:lnTo>
                                  <a:pt x="465" y="32"/>
                                </a:lnTo>
                                <a:close/>
                                <a:moveTo>
                                  <a:pt x="557" y="153"/>
                                </a:moveTo>
                                <a:lnTo>
                                  <a:pt x="549" y="163"/>
                                </a:lnTo>
                                <a:lnTo>
                                  <a:pt x="539" y="169"/>
                                </a:lnTo>
                                <a:lnTo>
                                  <a:pt x="527" y="172"/>
                                </a:lnTo>
                                <a:lnTo>
                                  <a:pt x="513" y="173"/>
                                </a:lnTo>
                                <a:lnTo>
                                  <a:pt x="554" y="173"/>
                                </a:lnTo>
                                <a:lnTo>
                                  <a:pt x="558" y="154"/>
                                </a:lnTo>
                                <a:lnTo>
                                  <a:pt x="557" y="153"/>
                                </a:lnTo>
                                <a:close/>
                                <a:moveTo>
                                  <a:pt x="807" y="32"/>
                                </a:moveTo>
                                <a:lnTo>
                                  <a:pt x="749" y="32"/>
                                </a:lnTo>
                                <a:lnTo>
                                  <a:pt x="749" y="34"/>
                                </a:lnTo>
                                <a:lnTo>
                                  <a:pt x="756" y="37"/>
                                </a:lnTo>
                                <a:lnTo>
                                  <a:pt x="760" y="41"/>
                                </a:lnTo>
                                <a:lnTo>
                                  <a:pt x="768" y="51"/>
                                </a:lnTo>
                                <a:lnTo>
                                  <a:pt x="819" y="125"/>
                                </a:lnTo>
                                <a:lnTo>
                                  <a:pt x="819" y="172"/>
                                </a:lnTo>
                                <a:lnTo>
                                  <a:pt x="816" y="180"/>
                                </a:lnTo>
                                <a:lnTo>
                                  <a:pt x="808" y="185"/>
                                </a:lnTo>
                                <a:lnTo>
                                  <a:pt x="808" y="187"/>
                                </a:lnTo>
                                <a:lnTo>
                                  <a:pt x="861" y="187"/>
                                </a:lnTo>
                                <a:lnTo>
                                  <a:pt x="861" y="185"/>
                                </a:lnTo>
                                <a:lnTo>
                                  <a:pt x="852" y="180"/>
                                </a:lnTo>
                                <a:lnTo>
                                  <a:pt x="850" y="172"/>
                                </a:lnTo>
                                <a:lnTo>
                                  <a:pt x="850" y="123"/>
                                </a:lnTo>
                                <a:lnTo>
                                  <a:pt x="859" y="109"/>
                                </a:lnTo>
                                <a:lnTo>
                                  <a:pt x="843" y="109"/>
                                </a:lnTo>
                                <a:lnTo>
                                  <a:pt x="805" y="54"/>
                                </a:lnTo>
                                <a:lnTo>
                                  <a:pt x="799" y="45"/>
                                </a:lnTo>
                                <a:lnTo>
                                  <a:pt x="800" y="37"/>
                                </a:lnTo>
                                <a:lnTo>
                                  <a:pt x="807" y="34"/>
                                </a:lnTo>
                                <a:lnTo>
                                  <a:pt x="807" y="32"/>
                                </a:lnTo>
                                <a:close/>
                                <a:moveTo>
                                  <a:pt x="918" y="32"/>
                                </a:moveTo>
                                <a:lnTo>
                                  <a:pt x="877" y="32"/>
                                </a:lnTo>
                                <a:lnTo>
                                  <a:pt x="877" y="34"/>
                                </a:lnTo>
                                <a:lnTo>
                                  <a:pt x="884" y="38"/>
                                </a:lnTo>
                                <a:lnTo>
                                  <a:pt x="885" y="48"/>
                                </a:lnTo>
                                <a:lnTo>
                                  <a:pt x="877" y="60"/>
                                </a:lnTo>
                                <a:lnTo>
                                  <a:pt x="843" y="109"/>
                                </a:lnTo>
                                <a:lnTo>
                                  <a:pt x="859" y="109"/>
                                </a:lnTo>
                                <a:lnTo>
                                  <a:pt x="905" y="44"/>
                                </a:lnTo>
                                <a:lnTo>
                                  <a:pt x="912" y="36"/>
                                </a:lnTo>
                                <a:lnTo>
                                  <a:pt x="918" y="34"/>
                                </a:lnTo>
                                <a:lnTo>
                                  <a:pt x="918" y="32"/>
                                </a:lnTo>
                                <a:close/>
                                <a:moveTo>
                                  <a:pt x="720" y="32"/>
                                </a:moveTo>
                                <a:lnTo>
                                  <a:pt x="581" y="32"/>
                                </a:lnTo>
                                <a:lnTo>
                                  <a:pt x="581" y="34"/>
                                </a:lnTo>
                                <a:lnTo>
                                  <a:pt x="589" y="39"/>
                                </a:lnTo>
                                <a:lnTo>
                                  <a:pt x="592" y="46"/>
                                </a:lnTo>
                                <a:lnTo>
                                  <a:pt x="592" y="173"/>
                                </a:lnTo>
                                <a:lnTo>
                                  <a:pt x="589" y="180"/>
                                </a:lnTo>
                                <a:lnTo>
                                  <a:pt x="581" y="185"/>
                                </a:lnTo>
                                <a:lnTo>
                                  <a:pt x="581" y="187"/>
                                </a:lnTo>
                                <a:lnTo>
                                  <a:pt x="727" y="187"/>
                                </a:lnTo>
                                <a:lnTo>
                                  <a:pt x="729" y="173"/>
                                </a:lnTo>
                                <a:lnTo>
                                  <a:pt x="622" y="173"/>
                                </a:lnTo>
                                <a:lnTo>
                                  <a:pt x="622" y="111"/>
                                </a:lnTo>
                                <a:lnTo>
                                  <a:pt x="698" y="111"/>
                                </a:lnTo>
                                <a:lnTo>
                                  <a:pt x="698" y="98"/>
                                </a:lnTo>
                                <a:lnTo>
                                  <a:pt x="622" y="98"/>
                                </a:lnTo>
                                <a:lnTo>
                                  <a:pt x="622" y="45"/>
                                </a:lnTo>
                                <a:lnTo>
                                  <a:pt x="721" y="45"/>
                                </a:lnTo>
                                <a:lnTo>
                                  <a:pt x="720" y="32"/>
                                </a:lnTo>
                                <a:close/>
                                <a:moveTo>
                                  <a:pt x="731" y="155"/>
                                </a:moveTo>
                                <a:lnTo>
                                  <a:pt x="723" y="163"/>
                                </a:lnTo>
                                <a:lnTo>
                                  <a:pt x="714" y="169"/>
                                </a:lnTo>
                                <a:lnTo>
                                  <a:pt x="702" y="172"/>
                                </a:lnTo>
                                <a:lnTo>
                                  <a:pt x="685" y="173"/>
                                </a:lnTo>
                                <a:lnTo>
                                  <a:pt x="729" y="173"/>
                                </a:lnTo>
                                <a:lnTo>
                                  <a:pt x="732" y="155"/>
                                </a:lnTo>
                                <a:lnTo>
                                  <a:pt x="731" y="155"/>
                                </a:lnTo>
                                <a:close/>
                                <a:moveTo>
                                  <a:pt x="698" y="111"/>
                                </a:moveTo>
                                <a:lnTo>
                                  <a:pt x="683" y="111"/>
                                </a:lnTo>
                                <a:lnTo>
                                  <a:pt x="692" y="114"/>
                                </a:lnTo>
                                <a:lnTo>
                                  <a:pt x="696" y="122"/>
                                </a:lnTo>
                                <a:lnTo>
                                  <a:pt x="698" y="122"/>
                                </a:lnTo>
                                <a:lnTo>
                                  <a:pt x="698" y="111"/>
                                </a:lnTo>
                                <a:close/>
                                <a:moveTo>
                                  <a:pt x="696" y="88"/>
                                </a:moveTo>
                                <a:lnTo>
                                  <a:pt x="692" y="96"/>
                                </a:lnTo>
                                <a:lnTo>
                                  <a:pt x="683" y="98"/>
                                </a:lnTo>
                                <a:lnTo>
                                  <a:pt x="698" y="98"/>
                                </a:lnTo>
                                <a:lnTo>
                                  <a:pt x="698" y="88"/>
                                </a:lnTo>
                                <a:lnTo>
                                  <a:pt x="696" y="88"/>
                                </a:lnTo>
                                <a:close/>
                                <a:moveTo>
                                  <a:pt x="721" y="45"/>
                                </a:moveTo>
                                <a:lnTo>
                                  <a:pt x="678" y="45"/>
                                </a:lnTo>
                                <a:lnTo>
                                  <a:pt x="694" y="46"/>
                                </a:lnTo>
                                <a:lnTo>
                                  <a:pt x="706" y="49"/>
                                </a:lnTo>
                                <a:lnTo>
                                  <a:pt x="714" y="54"/>
                                </a:lnTo>
                                <a:lnTo>
                                  <a:pt x="721" y="62"/>
                                </a:lnTo>
                                <a:lnTo>
                                  <a:pt x="723" y="62"/>
                                </a:lnTo>
                                <a:lnTo>
                                  <a:pt x="721" y="45"/>
                                </a:lnTo>
                                <a:close/>
                                <a:moveTo>
                                  <a:pt x="57" y="0"/>
                                </a:moveTo>
                                <a:lnTo>
                                  <a:pt x="0" y="0"/>
                                </a:lnTo>
                                <a:lnTo>
                                  <a:pt x="0" y="2"/>
                                </a:lnTo>
                                <a:lnTo>
                                  <a:pt x="6" y="5"/>
                                </a:lnTo>
                                <a:lnTo>
                                  <a:pt x="11" y="12"/>
                                </a:lnTo>
                                <a:lnTo>
                                  <a:pt x="16" y="25"/>
                                </a:lnTo>
                                <a:lnTo>
                                  <a:pt x="84" y="192"/>
                                </a:lnTo>
                                <a:lnTo>
                                  <a:pt x="85" y="192"/>
                                </a:lnTo>
                                <a:lnTo>
                                  <a:pt x="110" y="133"/>
                                </a:lnTo>
                                <a:lnTo>
                                  <a:pt x="94" y="133"/>
                                </a:lnTo>
                                <a:lnTo>
                                  <a:pt x="53" y="28"/>
                                </a:lnTo>
                                <a:lnTo>
                                  <a:pt x="48" y="16"/>
                                </a:lnTo>
                                <a:lnTo>
                                  <a:pt x="50" y="6"/>
                                </a:lnTo>
                                <a:lnTo>
                                  <a:pt x="57" y="2"/>
                                </a:lnTo>
                                <a:lnTo>
                                  <a:pt x="57" y="0"/>
                                </a:lnTo>
                                <a:close/>
                                <a:moveTo>
                                  <a:pt x="177" y="57"/>
                                </a:moveTo>
                                <a:lnTo>
                                  <a:pt x="142" y="57"/>
                                </a:lnTo>
                                <a:lnTo>
                                  <a:pt x="198" y="192"/>
                                </a:lnTo>
                                <a:lnTo>
                                  <a:pt x="199" y="192"/>
                                </a:lnTo>
                                <a:lnTo>
                                  <a:pt x="223" y="133"/>
                                </a:lnTo>
                                <a:lnTo>
                                  <a:pt x="208" y="133"/>
                                </a:lnTo>
                                <a:lnTo>
                                  <a:pt x="177" y="57"/>
                                </a:lnTo>
                                <a:close/>
                                <a:moveTo>
                                  <a:pt x="283" y="0"/>
                                </a:moveTo>
                                <a:lnTo>
                                  <a:pt x="243" y="0"/>
                                </a:lnTo>
                                <a:lnTo>
                                  <a:pt x="243" y="2"/>
                                </a:lnTo>
                                <a:lnTo>
                                  <a:pt x="252" y="6"/>
                                </a:lnTo>
                                <a:lnTo>
                                  <a:pt x="254" y="19"/>
                                </a:lnTo>
                                <a:lnTo>
                                  <a:pt x="248" y="33"/>
                                </a:lnTo>
                                <a:lnTo>
                                  <a:pt x="208" y="133"/>
                                </a:lnTo>
                                <a:lnTo>
                                  <a:pt x="223" y="133"/>
                                </a:lnTo>
                                <a:lnTo>
                                  <a:pt x="265" y="29"/>
                                </a:lnTo>
                                <a:lnTo>
                                  <a:pt x="271" y="13"/>
                                </a:lnTo>
                                <a:lnTo>
                                  <a:pt x="277" y="5"/>
                                </a:lnTo>
                                <a:lnTo>
                                  <a:pt x="283" y="2"/>
                                </a:lnTo>
                                <a:lnTo>
                                  <a:pt x="283" y="0"/>
                                </a:lnTo>
                                <a:close/>
                                <a:moveTo>
                                  <a:pt x="153" y="0"/>
                                </a:moveTo>
                                <a:lnTo>
                                  <a:pt x="152" y="0"/>
                                </a:lnTo>
                                <a:lnTo>
                                  <a:pt x="94" y="133"/>
                                </a:lnTo>
                                <a:lnTo>
                                  <a:pt x="110" y="133"/>
                                </a:lnTo>
                                <a:lnTo>
                                  <a:pt x="142" y="57"/>
                                </a:lnTo>
                                <a:lnTo>
                                  <a:pt x="177" y="57"/>
                                </a:lnTo>
                                <a:lnTo>
                                  <a:pt x="153"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Line 84"/>
                        <wps:cNvCnPr>
                          <a:cxnSpLocks noChangeShapeType="1"/>
                        </wps:cNvCnPr>
                        <wps:spPr bwMode="auto">
                          <a:xfrm>
                            <a:off x="3369" y="302"/>
                            <a:ext cx="6712" cy="0"/>
                          </a:xfrm>
                          <a:prstGeom prst="line">
                            <a:avLst/>
                          </a:prstGeom>
                          <a:noFill/>
                          <a:ln w="6350">
                            <a:solidFill>
                              <a:srgbClr val="231F2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5" name="Picture 8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384" y="102"/>
                            <a:ext cx="1985" cy="397"/>
                          </a:xfrm>
                          <a:prstGeom prst="rect">
                            <a:avLst/>
                          </a:prstGeom>
                          <a:noFill/>
                          <a:extLst>
                            <a:ext uri="{909E8E84-426E-40DD-AFC4-6F175D3DCCD1}">
                              <a14:hiddenFill xmlns:a14="http://schemas.microsoft.com/office/drawing/2010/main">
                                <a:solidFill>
                                  <a:srgbClr val="FFFFFF"/>
                                </a:solidFill>
                              </a14:hiddenFill>
                            </a:ext>
                          </a:extLst>
                        </pic:spPr>
                      </pic:pic>
                      <wps:wsp>
                        <wps:cNvPr id="36" name="Text Box 86"/>
                        <wps:cNvSpPr txBox="1">
                          <a:spLocks noChangeArrowheads="1"/>
                        </wps:cNvSpPr>
                        <wps:spPr bwMode="auto">
                          <a:xfrm>
                            <a:off x="0" y="0"/>
                            <a:ext cx="256"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31C350" w14:textId="46111F65" w:rsidR="004A555E" w:rsidRDefault="0051217C" w:rsidP="004A555E">
                              <w:pPr>
                                <w:spacing w:line="310" w:lineRule="exact"/>
                                <w:rPr>
                                  <w:b/>
                                  <w:sz w:val="26"/>
                                </w:rPr>
                              </w:pPr>
                              <w:r>
                                <w:rPr>
                                  <w:b/>
                                  <w:color w:val="231F20"/>
                                  <w:w w:val="75"/>
                                  <w:sz w:val="14"/>
                                </w:rPr>
                                <w:t>3</w:t>
                              </w:r>
                              <w:r w:rsidR="004A555E">
                                <w:rPr>
                                  <w:b/>
                                  <w:color w:val="231F20"/>
                                  <w:spacing w:val="24"/>
                                  <w:w w:val="75"/>
                                  <w:sz w:val="14"/>
                                </w:rPr>
                                <w:t xml:space="preserve"> </w:t>
                              </w:r>
                              <w:r w:rsidR="004A555E">
                                <w:rPr>
                                  <w:b/>
                                  <w:color w:val="231F20"/>
                                  <w:w w:val="75"/>
                                  <w:position w:val="-4"/>
                                  <w:sz w:val="26"/>
                                </w:rPr>
                                <w:t>|</w:t>
                              </w:r>
                            </w:p>
                          </w:txbxContent>
                        </wps:txbx>
                        <wps:bodyPr rot="0" vert="horz" wrap="square" lIns="0" tIns="0" rIns="0" bIns="0" anchor="t" anchorCtr="0" upright="1">
                          <a:noAutofit/>
                        </wps:bodyPr>
                      </wps:wsp>
                      <wps:wsp>
                        <wps:cNvPr id="37" name="Text Box 87"/>
                        <wps:cNvSpPr txBox="1">
                          <a:spLocks noChangeArrowheads="1"/>
                        </wps:cNvSpPr>
                        <wps:spPr bwMode="auto">
                          <a:xfrm>
                            <a:off x="9377" y="68"/>
                            <a:ext cx="722" cy="1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1E87C4" w14:textId="77777777" w:rsidR="004A555E" w:rsidRDefault="004A555E" w:rsidP="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wps:txbx>
                        <wps:bodyPr rot="0" vert="horz" wrap="square" lIns="0" tIns="0" rIns="0" bIns="0" anchor="t" anchorCtr="0" upright="1">
                          <a:noAutofit/>
                        </wps:bodyPr>
                      </wps:wsp>
                    </wpg:wgp>
                  </a:graphicData>
                </a:graphic>
              </wp:inline>
            </w:drawing>
          </mc:Choice>
          <mc:Fallback>
            <w:pict>
              <v:group w14:anchorId="55A6BA65" id="Grupo 30" o:spid="_x0000_s1027" style="width:505pt;height:24.95pt;mso-position-horizontal-relative:char;mso-position-vertical-relative:line" coordsize="10100,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">
                <v:shape id="AutoShape 82" o:spid="_x0000_s1028" style="position:absolute;top:301;width:1385;height:2;visibility:visible;mso-wrap-style:square;v-text-anchor:top" coordsize="13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" path="m,l366,t918,l1385,e" filled="f" strokecolor="#231f20" strokeweight=".5pt">
                  <v:path arrowok="t" o:connecttype="custom" o:connectlocs="0,0;366,0;1284,0;1385,0" o:connectangles="0,0,0,0"/>
                </v:shape>
                <v:shape id="AutoShape 83" o:spid="_x0000_s1029" style="position:absolute;left:365;top:204;width:919;height:193;visibility:visible;mso-wrap-style:square;v-text-anchor:top" coordsize="91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" path="m358,32r-53,l305,34r9,5l316,46r,126l314,180r-9,5l305,187r53,l358,185r-9,-5l347,172r,-126l349,39r9,-5l358,32xm465,32r-53,l412,34r8,5l423,46r,127l420,180r-8,5l412,187r139,l554,173r-101,l453,46r3,-7l465,34r,-2xm557,153r-8,10l539,169r-12,3l513,173r41,l558,154r-1,-1xm807,32r-58,l749,34r7,3l760,41r8,10l819,125r,47l816,180r-8,5l808,187r53,l861,185r-9,-5l850,172r,-49l859,109r-16,l805,54r-6,-9l800,37r7,-3l807,32xm918,32r-41,l877,34r7,4l885,48r-8,12l843,109r16,l905,44r7,-8l918,34r,-2xm720,32r-139,l581,34r8,5l592,46r,127l589,180r-8,5l581,187r146,l729,173r-107,l622,111r76,l698,98r-76,l622,45r99,l720,32xm731,155r-8,8l714,169r-12,3l685,173r44,l732,155r-1,xm698,111r-15,l692,114r4,8l698,122r,-11xm696,88r-4,8l683,98r15,l698,88r-2,xm721,45r-43,l694,46r12,3l714,54r7,8l723,62,721,45xm57,l,,,2,6,5r5,7l16,25,84,192r1,l110,133r-16,l53,28,48,16,50,6,57,2,57,xm177,57r-35,l198,192r1,l223,133r-15,l177,57xm283,l243,r,2l252,6r2,13l248,33,208,133r15,l265,29r6,-16l277,5r6,-3l283,xm153,r-1,l94,133r16,l142,57r35,l153,xe" fillcolor="#231f20" stroked="f">
                  <v:path arrowok="t" o:connecttype="custom" o:connectlocs="305,239;316,377;305,392;349,385;349,244;465,237;420,244;420,385;551,392;453,251;465,237;539,374;554,378;807,237;756,242;819,330;808,390;861,390;850,328;805,259;807,239;877,237;885,253;859,314;918,239;581,237;592,251;581,390;729,378;698,316;622,250;731,360;702,377;732,360;683,316;698,327;692,301;698,293;678,250;714,259;721,250;0,207;16,230;110,338;48,221;57,205;198,397;208,338;243,205;254,224;223,338;277,210;153,205;110,338;153,205" o:connectangles="0,0,0,0,0,0,0,0,0,0,0,0,0,0,0,0,0,0,0,0,0,0,0,0,0,0,0,0,0,0,0,0,0,0,0,0,0,0,0,0,0,0,0,0,0,0,0,0,0,0,0,0,0,0,0"/>
                </v:shape>
                <v:line id="Line 84" o:spid="_x0000_s1030" style="position:absolute;visibility:visible;mso-wrap-style:square" from="3369,302" to="10081,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" strokecolor="#231f20" strokeweight=".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5" o:spid="_x0000_s1031" type="#_x0000_t75" style="position:absolute;left:1384;top:102;width:1985;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">
                  <v:imagedata r:id="rId38" o:title=""/>
                </v:shape>
                <v:shape id="Text Box 86" o:spid="_x0000_s1032" type="#_x0000_t202" style="position:absolute;width:256;height: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0731C350" w14:textId="46111F65" w:rsidR="004A555E" w:rsidRDefault="0051217C" w:rsidP="004A555E">
                        <w:pPr>
                          <w:spacing w:line="310" w:lineRule="exact"/>
                          <w:rPr>
                            <w:b/>
                            <w:sz w:val="26"/>
                          </w:rPr>
                        </w:pPr>
                        <w:r>
                          <w:rPr>
                            <w:b/>
                            <w:color w:val="231F20"/>
                            <w:w w:val="75"/>
                            <w:sz w:val="14"/>
                          </w:rPr>
                          <w:t>3</w:t>
                        </w:r>
                        <w:r w:rsidR="004A555E">
                          <w:rPr>
                            <w:b/>
                            <w:color w:val="231F20"/>
                            <w:spacing w:val="24"/>
                            <w:w w:val="75"/>
                            <w:sz w:val="14"/>
                          </w:rPr>
                          <w:t xml:space="preserve"> </w:t>
                        </w:r>
                        <w:r w:rsidR="004A555E">
                          <w:rPr>
                            <w:b/>
                            <w:color w:val="231F20"/>
                            <w:w w:val="75"/>
                            <w:position w:val="-4"/>
                            <w:sz w:val="26"/>
                          </w:rPr>
                          <w:t>|</w:t>
                        </w:r>
                      </w:p>
                    </w:txbxContent>
                  </v:textbox>
                </v:shape>
                <v:shape id="Text Box 87" o:spid="_x0000_s1033" type="#_x0000_t202" style="position:absolute;left:9377;top:68;width:722;height: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1B1E87C4" w14:textId="77777777" w:rsidR="004A555E" w:rsidRDefault="004A555E" w:rsidP="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v:textbox>
                </v:shape>
                <w10:anchorlock/>
              </v:group>
            </w:pict>
          </mc:Fallback>
        </mc:AlternateContent>
      </w:r>
    </w:p>
    <w:p w14:paraId="046BAE8B" w14:textId="77777777" w:rsidR="00E076E2" w:rsidRPr="0035186D" w:rsidRDefault="00E076E2">
      <w:pPr>
        <w:pStyle w:val="Textoindependiente"/>
        <w:rPr>
          <w:b/>
          <w:sz w:val="22"/>
          <w:szCs w:val="18"/>
        </w:rPr>
      </w:pPr>
    </w:p>
    <w:p w14:paraId="3213B475" w14:textId="77777777" w:rsidR="00E076E2" w:rsidRPr="0035186D" w:rsidRDefault="00E076E2">
      <w:pPr>
        <w:pStyle w:val="Textoindependiente"/>
        <w:rPr>
          <w:b/>
          <w:sz w:val="22"/>
          <w:szCs w:val="18"/>
        </w:rPr>
      </w:pPr>
    </w:p>
    <w:p w14:paraId="38FEBB8E" w14:textId="77777777" w:rsidR="00E076E2" w:rsidRPr="0035186D" w:rsidRDefault="00E076E2">
      <w:pPr>
        <w:pStyle w:val="Textoindependiente"/>
        <w:rPr>
          <w:b/>
          <w:sz w:val="22"/>
          <w:szCs w:val="18"/>
        </w:rPr>
      </w:pPr>
    </w:p>
    <w:p w14:paraId="1F6E0244" w14:textId="77777777" w:rsidR="00E076E2" w:rsidRPr="0035186D" w:rsidRDefault="00E076E2">
      <w:pPr>
        <w:pStyle w:val="Textoindependiente"/>
        <w:rPr>
          <w:b/>
          <w:sz w:val="22"/>
          <w:szCs w:val="18"/>
        </w:rPr>
      </w:pPr>
    </w:p>
    <w:p w14:paraId="5A59AFB6" w14:textId="77777777" w:rsidR="00E076E2" w:rsidRPr="0035186D" w:rsidRDefault="00E076E2">
      <w:pPr>
        <w:pStyle w:val="Textoindependiente"/>
        <w:rPr>
          <w:b/>
          <w:sz w:val="22"/>
          <w:szCs w:val="18"/>
        </w:rPr>
      </w:pPr>
    </w:p>
    <w:p w14:paraId="3DB6BE1F" w14:textId="77777777" w:rsidR="00E076E2" w:rsidRPr="0035186D" w:rsidRDefault="00E076E2">
      <w:pPr>
        <w:pStyle w:val="Textoindependiente"/>
        <w:rPr>
          <w:b/>
          <w:sz w:val="22"/>
          <w:szCs w:val="18"/>
        </w:rPr>
      </w:pPr>
    </w:p>
    <w:p w14:paraId="26A87F68" w14:textId="77777777" w:rsidR="00E076E2" w:rsidRPr="0035186D" w:rsidRDefault="00E076E2">
      <w:pPr>
        <w:pStyle w:val="Textoindependiente"/>
        <w:rPr>
          <w:b/>
          <w:sz w:val="22"/>
          <w:szCs w:val="18"/>
        </w:rPr>
      </w:pPr>
    </w:p>
    <w:p w14:paraId="292C91F3" w14:textId="77777777" w:rsidR="00E076E2" w:rsidRPr="0035186D" w:rsidRDefault="00E076E2">
      <w:pPr>
        <w:pStyle w:val="Textoindependiente"/>
        <w:rPr>
          <w:b/>
          <w:sz w:val="22"/>
          <w:szCs w:val="18"/>
        </w:rPr>
      </w:pPr>
    </w:p>
    <w:p w14:paraId="2DE7D099" w14:textId="77777777" w:rsidR="00E076E2" w:rsidRPr="0035186D" w:rsidRDefault="00E076E2">
      <w:pPr>
        <w:pStyle w:val="Textoindependiente"/>
        <w:rPr>
          <w:b/>
          <w:sz w:val="22"/>
          <w:szCs w:val="18"/>
        </w:rPr>
      </w:pPr>
    </w:p>
    <w:p w14:paraId="313A55B3" w14:textId="77777777" w:rsidR="00E076E2" w:rsidRPr="0035186D" w:rsidRDefault="00E076E2">
      <w:pPr>
        <w:pStyle w:val="Textoindependiente"/>
        <w:rPr>
          <w:b/>
          <w:sz w:val="22"/>
          <w:szCs w:val="18"/>
        </w:rPr>
      </w:pPr>
    </w:p>
    <w:p w14:paraId="25F67EE2" w14:textId="77777777" w:rsidR="00E076E2" w:rsidRPr="0035186D" w:rsidRDefault="00E076E2">
      <w:pPr>
        <w:pStyle w:val="Textoindependiente"/>
        <w:rPr>
          <w:b/>
          <w:sz w:val="22"/>
          <w:szCs w:val="18"/>
        </w:rPr>
      </w:pPr>
    </w:p>
    <w:p w14:paraId="7C6E692F" w14:textId="77777777" w:rsidR="00E076E2" w:rsidRPr="0035186D" w:rsidRDefault="00E076E2">
      <w:pPr>
        <w:pStyle w:val="Textoindependiente"/>
        <w:rPr>
          <w:b/>
          <w:sz w:val="22"/>
          <w:szCs w:val="18"/>
        </w:rPr>
      </w:pPr>
    </w:p>
    <w:p w14:paraId="32C61C0C" w14:textId="77777777" w:rsidR="00E076E2" w:rsidRPr="0035186D" w:rsidRDefault="00E076E2">
      <w:pPr>
        <w:pStyle w:val="Textoindependiente"/>
        <w:rPr>
          <w:b/>
          <w:sz w:val="22"/>
          <w:szCs w:val="18"/>
        </w:rPr>
      </w:pPr>
    </w:p>
    <w:p w14:paraId="752EC874" w14:textId="77777777" w:rsidR="00E076E2" w:rsidRPr="0035186D" w:rsidRDefault="00E076E2">
      <w:pPr>
        <w:pStyle w:val="Textoindependiente"/>
        <w:rPr>
          <w:b/>
          <w:sz w:val="22"/>
          <w:szCs w:val="18"/>
        </w:rPr>
      </w:pPr>
    </w:p>
    <w:p w14:paraId="1ECD1104" w14:textId="77777777" w:rsidR="00E076E2" w:rsidRPr="0035186D" w:rsidRDefault="00E076E2">
      <w:pPr>
        <w:pStyle w:val="Textoindependiente"/>
        <w:rPr>
          <w:b/>
          <w:sz w:val="22"/>
          <w:szCs w:val="18"/>
        </w:rPr>
      </w:pPr>
    </w:p>
    <w:p w14:paraId="3C127822" w14:textId="77777777" w:rsidR="00E076E2" w:rsidRPr="0035186D" w:rsidRDefault="00E076E2">
      <w:pPr>
        <w:pStyle w:val="Textoindependiente"/>
        <w:rPr>
          <w:b/>
          <w:sz w:val="22"/>
          <w:szCs w:val="18"/>
        </w:rPr>
      </w:pPr>
    </w:p>
    <w:p w14:paraId="2B97743D" w14:textId="77777777" w:rsidR="00E076E2" w:rsidRPr="0035186D" w:rsidRDefault="00E076E2">
      <w:pPr>
        <w:pStyle w:val="Textoindependiente"/>
        <w:rPr>
          <w:b/>
          <w:sz w:val="22"/>
          <w:szCs w:val="18"/>
        </w:rPr>
      </w:pPr>
    </w:p>
    <w:p w14:paraId="6C53115D" w14:textId="77777777" w:rsidR="00E076E2" w:rsidRPr="0035186D" w:rsidRDefault="00E076E2">
      <w:pPr>
        <w:pStyle w:val="Textoindependiente"/>
        <w:rPr>
          <w:b/>
          <w:sz w:val="22"/>
          <w:szCs w:val="18"/>
        </w:rPr>
      </w:pPr>
    </w:p>
    <w:p w14:paraId="49CE0862" w14:textId="77777777" w:rsidR="00E076E2" w:rsidRPr="0035186D" w:rsidRDefault="00E076E2">
      <w:pPr>
        <w:pStyle w:val="Textoindependiente"/>
        <w:rPr>
          <w:b/>
          <w:sz w:val="22"/>
          <w:szCs w:val="18"/>
        </w:rPr>
      </w:pPr>
    </w:p>
    <w:p w14:paraId="00246B27" w14:textId="77777777" w:rsidR="00E076E2" w:rsidRPr="0035186D" w:rsidRDefault="00E076E2">
      <w:pPr>
        <w:pStyle w:val="Textoindependiente"/>
        <w:rPr>
          <w:b/>
          <w:sz w:val="22"/>
          <w:szCs w:val="18"/>
        </w:rPr>
      </w:pPr>
    </w:p>
    <w:p w14:paraId="102F5897" w14:textId="77777777" w:rsidR="00E076E2" w:rsidRPr="0035186D" w:rsidRDefault="00E076E2">
      <w:pPr>
        <w:pStyle w:val="Textoindependiente"/>
        <w:rPr>
          <w:b/>
          <w:sz w:val="22"/>
          <w:szCs w:val="18"/>
        </w:rPr>
      </w:pPr>
    </w:p>
    <w:p w14:paraId="03664CC9" w14:textId="77777777" w:rsidR="00E076E2" w:rsidRPr="0035186D" w:rsidRDefault="00E076E2">
      <w:pPr>
        <w:pStyle w:val="Textoindependiente"/>
        <w:rPr>
          <w:b/>
          <w:sz w:val="22"/>
          <w:szCs w:val="18"/>
        </w:rPr>
      </w:pPr>
    </w:p>
    <w:p w14:paraId="069C7825" w14:textId="77777777" w:rsidR="00E076E2" w:rsidRPr="0035186D" w:rsidRDefault="00E076E2">
      <w:pPr>
        <w:pStyle w:val="Textoindependiente"/>
        <w:rPr>
          <w:b/>
          <w:sz w:val="22"/>
          <w:szCs w:val="18"/>
        </w:rPr>
      </w:pPr>
    </w:p>
    <w:p w14:paraId="3BB9E729" w14:textId="77777777" w:rsidR="00E076E2" w:rsidRPr="0035186D" w:rsidRDefault="00E076E2">
      <w:pPr>
        <w:pStyle w:val="Textoindependiente"/>
        <w:rPr>
          <w:b/>
          <w:sz w:val="22"/>
          <w:szCs w:val="18"/>
        </w:rPr>
      </w:pPr>
    </w:p>
    <w:p w14:paraId="65E5D302" w14:textId="77777777" w:rsidR="00E076E2" w:rsidRPr="0035186D" w:rsidRDefault="00E076E2">
      <w:pPr>
        <w:pStyle w:val="Textoindependiente"/>
        <w:rPr>
          <w:b/>
          <w:sz w:val="22"/>
          <w:szCs w:val="18"/>
        </w:rPr>
      </w:pPr>
    </w:p>
    <w:p w14:paraId="3CDCF235" w14:textId="77777777" w:rsidR="00E076E2" w:rsidRPr="0035186D" w:rsidRDefault="00E076E2">
      <w:pPr>
        <w:pStyle w:val="Textoindependiente"/>
        <w:rPr>
          <w:b/>
          <w:sz w:val="22"/>
          <w:szCs w:val="18"/>
        </w:rPr>
      </w:pPr>
    </w:p>
    <w:p w14:paraId="0344A61C" w14:textId="77777777" w:rsidR="00E076E2" w:rsidRPr="0035186D" w:rsidRDefault="00E076E2">
      <w:pPr>
        <w:pStyle w:val="Textoindependiente"/>
        <w:rPr>
          <w:b/>
          <w:sz w:val="22"/>
          <w:szCs w:val="18"/>
        </w:rPr>
      </w:pPr>
    </w:p>
    <w:p w14:paraId="7BA54541" w14:textId="77777777" w:rsidR="00E076E2" w:rsidRPr="0035186D" w:rsidRDefault="00E076E2">
      <w:pPr>
        <w:pStyle w:val="Textoindependiente"/>
        <w:rPr>
          <w:b/>
          <w:sz w:val="22"/>
          <w:szCs w:val="18"/>
        </w:rPr>
      </w:pPr>
    </w:p>
    <w:p w14:paraId="0E5EBA97" w14:textId="77777777" w:rsidR="00E076E2" w:rsidRPr="0035186D" w:rsidRDefault="00E076E2">
      <w:pPr>
        <w:pStyle w:val="Textoindependiente"/>
        <w:rPr>
          <w:b/>
          <w:sz w:val="22"/>
          <w:szCs w:val="18"/>
        </w:rPr>
      </w:pPr>
    </w:p>
    <w:p w14:paraId="779C4190" w14:textId="77777777" w:rsidR="00E076E2" w:rsidRPr="0035186D" w:rsidRDefault="00E076E2">
      <w:pPr>
        <w:pStyle w:val="Textoindependiente"/>
        <w:rPr>
          <w:b/>
          <w:sz w:val="22"/>
          <w:szCs w:val="18"/>
        </w:rPr>
      </w:pPr>
    </w:p>
    <w:p w14:paraId="408C357C" w14:textId="77777777" w:rsidR="00E076E2" w:rsidRPr="0035186D" w:rsidRDefault="00E076E2">
      <w:pPr>
        <w:pStyle w:val="Textoindependiente"/>
        <w:spacing w:before="5"/>
        <w:rPr>
          <w:b/>
          <w:sz w:val="18"/>
          <w:szCs w:val="18"/>
        </w:rPr>
      </w:pPr>
    </w:p>
    <w:p w14:paraId="5E85CDB8" w14:textId="77777777" w:rsidR="00E076E2" w:rsidRPr="0035186D" w:rsidRDefault="00E076E2">
      <w:pPr>
        <w:pStyle w:val="Textoindependiente"/>
        <w:spacing w:before="1"/>
        <w:rPr>
          <w:sz w:val="12"/>
          <w:szCs w:val="18"/>
        </w:rPr>
      </w:pPr>
    </w:p>
    <w:p w14:paraId="4E31EDED" w14:textId="77777777" w:rsidR="00E076E2" w:rsidRPr="0035186D" w:rsidRDefault="00E076E2">
      <w:pPr>
        <w:rPr>
          <w:sz w:val="12"/>
          <w:szCs w:val="24"/>
        </w:rPr>
        <w:sectPr w:rsidR="00E076E2" w:rsidRPr="0035186D">
          <w:pgSz w:w="11910" w:h="15650"/>
          <w:pgMar w:top="280" w:right="780" w:bottom="280" w:left="800" w:header="720" w:footer="720" w:gutter="0"/>
          <w:cols w:space="720"/>
        </w:sectPr>
      </w:pPr>
    </w:p>
    <w:p w14:paraId="469EE666" w14:textId="77777777" w:rsidR="00E076E2" w:rsidRPr="0035186D" w:rsidRDefault="00E076E2">
      <w:pPr>
        <w:spacing w:line="324" w:lineRule="auto"/>
        <w:jc w:val="both"/>
        <w:rPr>
          <w:sz w:val="24"/>
          <w:szCs w:val="24"/>
        </w:rPr>
        <w:sectPr w:rsidR="00E076E2" w:rsidRPr="0035186D">
          <w:type w:val="continuous"/>
          <w:pgSz w:w="11910" w:h="15650"/>
          <w:pgMar w:top="420" w:right="780" w:bottom="280" w:left="800" w:header="720" w:footer="720" w:gutter="0"/>
          <w:cols w:num="2" w:space="720" w:equalWidth="0">
            <w:col w:w="5009" w:space="216"/>
            <w:col w:w="5105"/>
          </w:cols>
        </w:sectPr>
      </w:pPr>
    </w:p>
    <w:p w14:paraId="58F9A607" w14:textId="351584B6" w:rsidR="00E076E2" w:rsidRPr="0035186D" w:rsidRDefault="00B44BB3">
      <w:pPr>
        <w:tabs>
          <w:tab w:val="left" w:pos="9490"/>
        </w:tabs>
        <w:spacing w:before="70"/>
        <w:ind w:left="112"/>
        <w:rPr>
          <w:sz w:val="16"/>
          <w:szCs w:val="24"/>
        </w:rPr>
      </w:pPr>
      <w:r w:rsidRPr="0035186D">
        <w:rPr>
          <w:noProof/>
          <w:sz w:val="24"/>
          <w:szCs w:val="24"/>
        </w:rPr>
        <w:lastRenderedPageBreak/>
        <mc:AlternateContent>
          <mc:Choice Requires="wpg">
            <w:drawing>
              <wp:inline distT="0" distB="0" distL="0" distR="0" wp14:anchorId="36696E4A" wp14:editId="1A61CD81">
                <wp:extent cx="6413500" cy="316865"/>
                <wp:effectExtent l="11430" t="0" r="0" b="635"/>
                <wp:docPr id="24" name="Grupo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3500" cy="316865"/>
                          <a:chOff x="0" y="0"/>
                          <a:chExt cx="10100" cy="499"/>
                        </a:xfrm>
                      </wpg:grpSpPr>
                      <wps:wsp>
                        <wps:cNvPr id="25" name="AutoShape 75"/>
                        <wps:cNvSpPr>
                          <a:spLocks/>
                        </wps:cNvSpPr>
                        <wps:spPr bwMode="auto">
                          <a:xfrm>
                            <a:off x="0" y="301"/>
                            <a:ext cx="1385" cy="2"/>
                          </a:xfrm>
                          <a:custGeom>
                            <a:avLst/>
                            <a:gdLst>
                              <a:gd name="T0" fmla="*/ 0 w 1385"/>
                              <a:gd name="T1" fmla="*/ 0 h 2"/>
                              <a:gd name="T2" fmla="*/ 366 w 1385"/>
                              <a:gd name="T3" fmla="*/ 0 h 2"/>
                              <a:gd name="T4" fmla="*/ 1284 w 1385"/>
                              <a:gd name="T5" fmla="*/ 0 h 2"/>
                              <a:gd name="T6" fmla="*/ 1385 w 1385"/>
                              <a:gd name="T7" fmla="*/ 0 h 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85" h="2">
                                <a:moveTo>
                                  <a:pt x="0" y="0"/>
                                </a:moveTo>
                                <a:lnTo>
                                  <a:pt x="366" y="0"/>
                                </a:lnTo>
                                <a:moveTo>
                                  <a:pt x="1284" y="0"/>
                                </a:moveTo>
                                <a:lnTo>
                                  <a:pt x="1385"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AutoShape 76"/>
                        <wps:cNvSpPr>
                          <a:spLocks/>
                        </wps:cNvSpPr>
                        <wps:spPr bwMode="auto">
                          <a:xfrm>
                            <a:off x="365" y="204"/>
                            <a:ext cx="919" cy="193"/>
                          </a:xfrm>
                          <a:custGeom>
                            <a:avLst/>
                            <a:gdLst>
                              <a:gd name="T0" fmla="*/ 305 w 919"/>
                              <a:gd name="T1" fmla="*/ 239 h 193"/>
                              <a:gd name="T2" fmla="*/ 316 w 919"/>
                              <a:gd name="T3" fmla="*/ 377 h 193"/>
                              <a:gd name="T4" fmla="*/ 305 w 919"/>
                              <a:gd name="T5" fmla="*/ 392 h 193"/>
                              <a:gd name="T6" fmla="*/ 349 w 919"/>
                              <a:gd name="T7" fmla="*/ 385 h 193"/>
                              <a:gd name="T8" fmla="*/ 349 w 919"/>
                              <a:gd name="T9" fmla="*/ 244 h 193"/>
                              <a:gd name="T10" fmla="*/ 465 w 919"/>
                              <a:gd name="T11" fmla="*/ 237 h 193"/>
                              <a:gd name="T12" fmla="*/ 420 w 919"/>
                              <a:gd name="T13" fmla="*/ 244 h 193"/>
                              <a:gd name="T14" fmla="*/ 420 w 919"/>
                              <a:gd name="T15" fmla="*/ 385 h 193"/>
                              <a:gd name="T16" fmla="*/ 551 w 919"/>
                              <a:gd name="T17" fmla="*/ 392 h 193"/>
                              <a:gd name="T18" fmla="*/ 453 w 919"/>
                              <a:gd name="T19" fmla="*/ 251 h 193"/>
                              <a:gd name="T20" fmla="*/ 465 w 919"/>
                              <a:gd name="T21" fmla="*/ 237 h 193"/>
                              <a:gd name="T22" fmla="*/ 539 w 919"/>
                              <a:gd name="T23" fmla="*/ 374 h 193"/>
                              <a:gd name="T24" fmla="*/ 554 w 919"/>
                              <a:gd name="T25" fmla="*/ 378 h 193"/>
                              <a:gd name="T26" fmla="*/ 807 w 919"/>
                              <a:gd name="T27" fmla="*/ 237 h 193"/>
                              <a:gd name="T28" fmla="*/ 756 w 919"/>
                              <a:gd name="T29" fmla="*/ 242 h 193"/>
                              <a:gd name="T30" fmla="*/ 819 w 919"/>
                              <a:gd name="T31" fmla="*/ 330 h 193"/>
                              <a:gd name="T32" fmla="*/ 808 w 919"/>
                              <a:gd name="T33" fmla="*/ 390 h 193"/>
                              <a:gd name="T34" fmla="*/ 861 w 919"/>
                              <a:gd name="T35" fmla="*/ 390 h 193"/>
                              <a:gd name="T36" fmla="*/ 850 w 919"/>
                              <a:gd name="T37" fmla="*/ 328 h 193"/>
                              <a:gd name="T38" fmla="*/ 805 w 919"/>
                              <a:gd name="T39" fmla="*/ 259 h 193"/>
                              <a:gd name="T40" fmla="*/ 807 w 919"/>
                              <a:gd name="T41" fmla="*/ 239 h 193"/>
                              <a:gd name="T42" fmla="*/ 877 w 919"/>
                              <a:gd name="T43" fmla="*/ 237 h 193"/>
                              <a:gd name="T44" fmla="*/ 885 w 919"/>
                              <a:gd name="T45" fmla="*/ 253 h 193"/>
                              <a:gd name="T46" fmla="*/ 859 w 919"/>
                              <a:gd name="T47" fmla="*/ 314 h 193"/>
                              <a:gd name="T48" fmla="*/ 918 w 919"/>
                              <a:gd name="T49" fmla="*/ 239 h 193"/>
                              <a:gd name="T50" fmla="*/ 581 w 919"/>
                              <a:gd name="T51" fmla="*/ 237 h 193"/>
                              <a:gd name="T52" fmla="*/ 592 w 919"/>
                              <a:gd name="T53" fmla="*/ 251 h 193"/>
                              <a:gd name="T54" fmla="*/ 581 w 919"/>
                              <a:gd name="T55" fmla="*/ 390 h 193"/>
                              <a:gd name="T56" fmla="*/ 729 w 919"/>
                              <a:gd name="T57" fmla="*/ 378 h 193"/>
                              <a:gd name="T58" fmla="*/ 698 w 919"/>
                              <a:gd name="T59" fmla="*/ 316 h 193"/>
                              <a:gd name="T60" fmla="*/ 622 w 919"/>
                              <a:gd name="T61" fmla="*/ 250 h 193"/>
                              <a:gd name="T62" fmla="*/ 731 w 919"/>
                              <a:gd name="T63" fmla="*/ 360 h 193"/>
                              <a:gd name="T64" fmla="*/ 702 w 919"/>
                              <a:gd name="T65" fmla="*/ 377 h 193"/>
                              <a:gd name="T66" fmla="*/ 732 w 919"/>
                              <a:gd name="T67" fmla="*/ 360 h 193"/>
                              <a:gd name="T68" fmla="*/ 683 w 919"/>
                              <a:gd name="T69" fmla="*/ 316 h 193"/>
                              <a:gd name="T70" fmla="*/ 698 w 919"/>
                              <a:gd name="T71" fmla="*/ 327 h 193"/>
                              <a:gd name="T72" fmla="*/ 692 w 919"/>
                              <a:gd name="T73" fmla="*/ 301 h 193"/>
                              <a:gd name="T74" fmla="*/ 698 w 919"/>
                              <a:gd name="T75" fmla="*/ 293 h 193"/>
                              <a:gd name="T76" fmla="*/ 678 w 919"/>
                              <a:gd name="T77" fmla="*/ 250 h 193"/>
                              <a:gd name="T78" fmla="*/ 714 w 919"/>
                              <a:gd name="T79" fmla="*/ 259 h 193"/>
                              <a:gd name="T80" fmla="*/ 721 w 919"/>
                              <a:gd name="T81" fmla="*/ 250 h 193"/>
                              <a:gd name="T82" fmla="*/ 0 w 919"/>
                              <a:gd name="T83" fmla="*/ 207 h 193"/>
                              <a:gd name="T84" fmla="*/ 16 w 919"/>
                              <a:gd name="T85" fmla="*/ 230 h 193"/>
                              <a:gd name="T86" fmla="*/ 110 w 919"/>
                              <a:gd name="T87" fmla="*/ 338 h 193"/>
                              <a:gd name="T88" fmla="*/ 48 w 919"/>
                              <a:gd name="T89" fmla="*/ 221 h 193"/>
                              <a:gd name="T90" fmla="*/ 57 w 919"/>
                              <a:gd name="T91" fmla="*/ 205 h 193"/>
                              <a:gd name="T92" fmla="*/ 198 w 919"/>
                              <a:gd name="T93" fmla="*/ 397 h 193"/>
                              <a:gd name="T94" fmla="*/ 208 w 919"/>
                              <a:gd name="T95" fmla="*/ 338 h 193"/>
                              <a:gd name="T96" fmla="*/ 243 w 919"/>
                              <a:gd name="T97" fmla="*/ 205 h 193"/>
                              <a:gd name="T98" fmla="*/ 254 w 919"/>
                              <a:gd name="T99" fmla="*/ 224 h 193"/>
                              <a:gd name="T100" fmla="*/ 223 w 919"/>
                              <a:gd name="T101" fmla="*/ 338 h 193"/>
                              <a:gd name="T102" fmla="*/ 277 w 919"/>
                              <a:gd name="T103" fmla="*/ 210 h 193"/>
                              <a:gd name="T104" fmla="*/ 153 w 919"/>
                              <a:gd name="T105" fmla="*/ 205 h 193"/>
                              <a:gd name="T106" fmla="*/ 110 w 919"/>
                              <a:gd name="T107" fmla="*/ 338 h 193"/>
                              <a:gd name="T108" fmla="*/ 153 w 919"/>
                              <a:gd name="T109" fmla="*/ 205 h 193"/>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919" h="193">
                                <a:moveTo>
                                  <a:pt x="358" y="32"/>
                                </a:moveTo>
                                <a:lnTo>
                                  <a:pt x="305" y="32"/>
                                </a:lnTo>
                                <a:lnTo>
                                  <a:pt x="305" y="34"/>
                                </a:lnTo>
                                <a:lnTo>
                                  <a:pt x="314" y="39"/>
                                </a:lnTo>
                                <a:lnTo>
                                  <a:pt x="316" y="46"/>
                                </a:lnTo>
                                <a:lnTo>
                                  <a:pt x="316" y="172"/>
                                </a:lnTo>
                                <a:lnTo>
                                  <a:pt x="314" y="180"/>
                                </a:lnTo>
                                <a:lnTo>
                                  <a:pt x="305" y="185"/>
                                </a:lnTo>
                                <a:lnTo>
                                  <a:pt x="305" y="187"/>
                                </a:lnTo>
                                <a:lnTo>
                                  <a:pt x="358" y="187"/>
                                </a:lnTo>
                                <a:lnTo>
                                  <a:pt x="358" y="185"/>
                                </a:lnTo>
                                <a:lnTo>
                                  <a:pt x="349" y="180"/>
                                </a:lnTo>
                                <a:lnTo>
                                  <a:pt x="347" y="172"/>
                                </a:lnTo>
                                <a:lnTo>
                                  <a:pt x="347" y="46"/>
                                </a:lnTo>
                                <a:lnTo>
                                  <a:pt x="349" y="39"/>
                                </a:lnTo>
                                <a:lnTo>
                                  <a:pt x="358" y="34"/>
                                </a:lnTo>
                                <a:lnTo>
                                  <a:pt x="358" y="32"/>
                                </a:lnTo>
                                <a:close/>
                                <a:moveTo>
                                  <a:pt x="465" y="32"/>
                                </a:moveTo>
                                <a:lnTo>
                                  <a:pt x="412" y="32"/>
                                </a:lnTo>
                                <a:lnTo>
                                  <a:pt x="412" y="34"/>
                                </a:lnTo>
                                <a:lnTo>
                                  <a:pt x="420" y="39"/>
                                </a:lnTo>
                                <a:lnTo>
                                  <a:pt x="423" y="46"/>
                                </a:lnTo>
                                <a:lnTo>
                                  <a:pt x="423" y="173"/>
                                </a:lnTo>
                                <a:lnTo>
                                  <a:pt x="420" y="180"/>
                                </a:lnTo>
                                <a:lnTo>
                                  <a:pt x="412" y="185"/>
                                </a:lnTo>
                                <a:lnTo>
                                  <a:pt x="412" y="187"/>
                                </a:lnTo>
                                <a:lnTo>
                                  <a:pt x="551" y="187"/>
                                </a:lnTo>
                                <a:lnTo>
                                  <a:pt x="554" y="173"/>
                                </a:lnTo>
                                <a:lnTo>
                                  <a:pt x="453" y="173"/>
                                </a:lnTo>
                                <a:lnTo>
                                  <a:pt x="453" y="46"/>
                                </a:lnTo>
                                <a:lnTo>
                                  <a:pt x="456" y="39"/>
                                </a:lnTo>
                                <a:lnTo>
                                  <a:pt x="465" y="34"/>
                                </a:lnTo>
                                <a:lnTo>
                                  <a:pt x="465" y="32"/>
                                </a:lnTo>
                                <a:close/>
                                <a:moveTo>
                                  <a:pt x="557" y="153"/>
                                </a:moveTo>
                                <a:lnTo>
                                  <a:pt x="549" y="163"/>
                                </a:lnTo>
                                <a:lnTo>
                                  <a:pt x="539" y="169"/>
                                </a:lnTo>
                                <a:lnTo>
                                  <a:pt x="527" y="172"/>
                                </a:lnTo>
                                <a:lnTo>
                                  <a:pt x="513" y="173"/>
                                </a:lnTo>
                                <a:lnTo>
                                  <a:pt x="554" y="173"/>
                                </a:lnTo>
                                <a:lnTo>
                                  <a:pt x="558" y="154"/>
                                </a:lnTo>
                                <a:lnTo>
                                  <a:pt x="557" y="153"/>
                                </a:lnTo>
                                <a:close/>
                                <a:moveTo>
                                  <a:pt x="807" y="32"/>
                                </a:moveTo>
                                <a:lnTo>
                                  <a:pt x="749" y="32"/>
                                </a:lnTo>
                                <a:lnTo>
                                  <a:pt x="749" y="34"/>
                                </a:lnTo>
                                <a:lnTo>
                                  <a:pt x="756" y="37"/>
                                </a:lnTo>
                                <a:lnTo>
                                  <a:pt x="760" y="41"/>
                                </a:lnTo>
                                <a:lnTo>
                                  <a:pt x="768" y="51"/>
                                </a:lnTo>
                                <a:lnTo>
                                  <a:pt x="819" y="125"/>
                                </a:lnTo>
                                <a:lnTo>
                                  <a:pt x="819" y="172"/>
                                </a:lnTo>
                                <a:lnTo>
                                  <a:pt x="816" y="180"/>
                                </a:lnTo>
                                <a:lnTo>
                                  <a:pt x="808" y="185"/>
                                </a:lnTo>
                                <a:lnTo>
                                  <a:pt x="808" y="187"/>
                                </a:lnTo>
                                <a:lnTo>
                                  <a:pt x="861" y="187"/>
                                </a:lnTo>
                                <a:lnTo>
                                  <a:pt x="861" y="185"/>
                                </a:lnTo>
                                <a:lnTo>
                                  <a:pt x="852" y="180"/>
                                </a:lnTo>
                                <a:lnTo>
                                  <a:pt x="850" y="172"/>
                                </a:lnTo>
                                <a:lnTo>
                                  <a:pt x="850" y="123"/>
                                </a:lnTo>
                                <a:lnTo>
                                  <a:pt x="859" y="109"/>
                                </a:lnTo>
                                <a:lnTo>
                                  <a:pt x="843" y="109"/>
                                </a:lnTo>
                                <a:lnTo>
                                  <a:pt x="805" y="54"/>
                                </a:lnTo>
                                <a:lnTo>
                                  <a:pt x="799" y="45"/>
                                </a:lnTo>
                                <a:lnTo>
                                  <a:pt x="800" y="37"/>
                                </a:lnTo>
                                <a:lnTo>
                                  <a:pt x="807" y="34"/>
                                </a:lnTo>
                                <a:lnTo>
                                  <a:pt x="807" y="32"/>
                                </a:lnTo>
                                <a:close/>
                                <a:moveTo>
                                  <a:pt x="918" y="32"/>
                                </a:moveTo>
                                <a:lnTo>
                                  <a:pt x="877" y="32"/>
                                </a:lnTo>
                                <a:lnTo>
                                  <a:pt x="877" y="34"/>
                                </a:lnTo>
                                <a:lnTo>
                                  <a:pt x="884" y="38"/>
                                </a:lnTo>
                                <a:lnTo>
                                  <a:pt x="885" y="48"/>
                                </a:lnTo>
                                <a:lnTo>
                                  <a:pt x="877" y="60"/>
                                </a:lnTo>
                                <a:lnTo>
                                  <a:pt x="843" y="109"/>
                                </a:lnTo>
                                <a:lnTo>
                                  <a:pt x="859" y="109"/>
                                </a:lnTo>
                                <a:lnTo>
                                  <a:pt x="905" y="44"/>
                                </a:lnTo>
                                <a:lnTo>
                                  <a:pt x="912" y="36"/>
                                </a:lnTo>
                                <a:lnTo>
                                  <a:pt x="918" y="34"/>
                                </a:lnTo>
                                <a:lnTo>
                                  <a:pt x="918" y="32"/>
                                </a:lnTo>
                                <a:close/>
                                <a:moveTo>
                                  <a:pt x="720" y="32"/>
                                </a:moveTo>
                                <a:lnTo>
                                  <a:pt x="581" y="32"/>
                                </a:lnTo>
                                <a:lnTo>
                                  <a:pt x="581" y="34"/>
                                </a:lnTo>
                                <a:lnTo>
                                  <a:pt x="589" y="39"/>
                                </a:lnTo>
                                <a:lnTo>
                                  <a:pt x="592" y="46"/>
                                </a:lnTo>
                                <a:lnTo>
                                  <a:pt x="592" y="173"/>
                                </a:lnTo>
                                <a:lnTo>
                                  <a:pt x="589" y="180"/>
                                </a:lnTo>
                                <a:lnTo>
                                  <a:pt x="581" y="185"/>
                                </a:lnTo>
                                <a:lnTo>
                                  <a:pt x="581" y="187"/>
                                </a:lnTo>
                                <a:lnTo>
                                  <a:pt x="727" y="187"/>
                                </a:lnTo>
                                <a:lnTo>
                                  <a:pt x="729" y="173"/>
                                </a:lnTo>
                                <a:lnTo>
                                  <a:pt x="622" y="173"/>
                                </a:lnTo>
                                <a:lnTo>
                                  <a:pt x="622" y="111"/>
                                </a:lnTo>
                                <a:lnTo>
                                  <a:pt x="698" y="111"/>
                                </a:lnTo>
                                <a:lnTo>
                                  <a:pt x="698" y="98"/>
                                </a:lnTo>
                                <a:lnTo>
                                  <a:pt x="622" y="98"/>
                                </a:lnTo>
                                <a:lnTo>
                                  <a:pt x="622" y="45"/>
                                </a:lnTo>
                                <a:lnTo>
                                  <a:pt x="721" y="45"/>
                                </a:lnTo>
                                <a:lnTo>
                                  <a:pt x="720" y="32"/>
                                </a:lnTo>
                                <a:close/>
                                <a:moveTo>
                                  <a:pt x="731" y="155"/>
                                </a:moveTo>
                                <a:lnTo>
                                  <a:pt x="723" y="163"/>
                                </a:lnTo>
                                <a:lnTo>
                                  <a:pt x="714" y="169"/>
                                </a:lnTo>
                                <a:lnTo>
                                  <a:pt x="702" y="172"/>
                                </a:lnTo>
                                <a:lnTo>
                                  <a:pt x="685" y="173"/>
                                </a:lnTo>
                                <a:lnTo>
                                  <a:pt x="729" y="173"/>
                                </a:lnTo>
                                <a:lnTo>
                                  <a:pt x="732" y="155"/>
                                </a:lnTo>
                                <a:lnTo>
                                  <a:pt x="731" y="155"/>
                                </a:lnTo>
                                <a:close/>
                                <a:moveTo>
                                  <a:pt x="698" y="111"/>
                                </a:moveTo>
                                <a:lnTo>
                                  <a:pt x="683" y="111"/>
                                </a:lnTo>
                                <a:lnTo>
                                  <a:pt x="692" y="114"/>
                                </a:lnTo>
                                <a:lnTo>
                                  <a:pt x="696" y="122"/>
                                </a:lnTo>
                                <a:lnTo>
                                  <a:pt x="698" y="122"/>
                                </a:lnTo>
                                <a:lnTo>
                                  <a:pt x="698" y="111"/>
                                </a:lnTo>
                                <a:close/>
                                <a:moveTo>
                                  <a:pt x="696" y="88"/>
                                </a:moveTo>
                                <a:lnTo>
                                  <a:pt x="692" y="96"/>
                                </a:lnTo>
                                <a:lnTo>
                                  <a:pt x="683" y="98"/>
                                </a:lnTo>
                                <a:lnTo>
                                  <a:pt x="698" y="98"/>
                                </a:lnTo>
                                <a:lnTo>
                                  <a:pt x="698" y="88"/>
                                </a:lnTo>
                                <a:lnTo>
                                  <a:pt x="696" y="88"/>
                                </a:lnTo>
                                <a:close/>
                                <a:moveTo>
                                  <a:pt x="721" y="45"/>
                                </a:moveTo>
                                <a:lnTo>
                                  <a:pt x="678" y="45"/>
                                </a:lnTo>
                                <a:lnTo>
                                  <a:pt x="694" y="46"/>
                                </a:lnTo>
                                <a:lnTo>
                                  <a:pt x="706" y="49"/>
                                </a:lnTo>
                                <a:lnTo>
                                  <a:pt x="714" y="54"/>
                                </a:lnTo>
                                <a:lnTo>
                                  <a:pt x="721" y="62"/>
                                </a:lnTo>
                                <a:lnTo>
                                  <a:pt x="723" y="62"/>
                                </a:lnTo>
                                <a:lnTo>
                                  <a:pt x="721" y="45"/>
                                </a:lnTo>
                                <a:close/>
                                <a:moveTo>
                                  <a:pt x="57" y="0"/>
                                </a:moveTo>
                                <a:lnTo>
                                  <a:pt x="0" y="0"/>
                                </a:lnTo>
                                <a:lnTo>
                                  <a:pt x="0" y="2"/>
                                </a:lnTo>
                                <a:lnTo>
                                  <a:pt x="6" y="5"/>
                                </a:lnTo>
                                <a:lnTo>
                                  <a:pt x="11" y="12"/>
                                </a:lnTo>
                                <a:lnTo>
                                  <a:pt x="16" y="25"/>
                                </a:lnTo>
                                <a:lnTo>
                                  <a:pt x="84" y="192"/>
                                </a:lnTo>
                                <a:lnTo>
                                  <a:pt x="85" y="192"/>
                                </a:lnTo>
                                <a:lnTo>
                                  <a:pt x="110" y="133"/>
                                </a:lnTo>
                                <a:lnTo>
                                  <a:pt x="94" y="133"/>
                                </a:lnTo>
                                <a:lnTo>
                                  <a:pt x="53" y="28"/>
                                </a:lnTo>
                                <a:lnTo>
                                  <a:pt x="48" y="16"/>
                                </a:lnTo>
                                <a:lnTo>
                                  <a:pt x="50" y="6"/>
                                </a:lnTo>
                                <a:lnTo>
                                  <a:pt x="57" y="2"/>
                                </a:lnTo>
                                <a:lnTo>
                                  <a:pt x="57" y="0"/>
                                </a:lnTo>
                                <a:close/>
                                <a:moveTo>
                                  <a:pt x="177" y="57"/>
                                </a:moveTo>
                                <a:lnTo>
                                  <a:pt x="142" y="57"/>
                                </a:lnTo>
                                <a:lnTo>
                                  <a:pt x="198" y="192"/>
                                </a:lnTo>
                                <a:lnTo>
                                  <a:pt x="199" y="192"/>
                                </a:lnTo>
                                <a:lnTo>
                                  <a:pt x="223" y="133"/>
                                </a:lnTo>
                                <a:lnTo>
                                  <a:pt x="208" y="133"/>
                                </a:lnTo>
                                <a:lnTo>
                                  <a:pt x="177" y="57"/>
                                </a:lnTo>
                                <a:close/>
                                <a:moveTo>
                                  <a:pt x="283" y="0"/>
                                </a:moveTo>
                                <a:lnTo>
                                  <a:pt x="243" y="0"/>
                                </a:lnTo>
                                <a:lnTo>
                                  <a:pt x="243" y="2"/>
                                </a:lnTo>
                                <a:lnTo>
                                  <a:pt x="252" y="6"/>
                                </a:lnTo>
                                <a:lnTo>
                                  <a:pt x="254" y="19"/>
                                </a:lnTo>
                                <a:lnTo>
                                  <a:pt x="248" y="33"/>
                                </a:lnTo>
                                <a:lnTo>
                                  <a:pt x="208" y="133"/>
                                </a:lnTo>
                                <a:lnTo>
                                  <a:pt x="223" y="133"/>
                                </a:lnTo>
                                <a:lnTo>
                                  <a:pt x="265" y="29"/>
                                </a:lnTo>
                                <a:lnTo>
                                  <a:pt x="271" y="13"/>
                                </a:lnTo>
                                <a:lnTo>
                                  <a:pt x="277" y="5"/>
                                </a:lnTo>
                                <a:lnTo>
                                  <a:pt x="283" y="2"/>
                                </a:lnTo>
                                <a:lnTo>
                                  <a:pt x="283" y="0"/>
                                </a:lnTo>
                                <a:close/>
                                <a:moveTo>
                                  <a:pt x="153" y="0"/>
                                </a:moveTo>
                                <a:lnTo>
                                  <a:pt x="152" y="0"/>
                                </a:lnTo>
                                <a:lnTo>
                                  <a:pt x="94" y="133"/>
                                </a:lnTo>
                                <a:lnTo>
                                  <a:pt x="110" y="133"/>
                                </a:lnTo>
                                <a:lnTo>
                                  <a:pt x="142" y="57"/>
                                </a:lnTo>
                                <a:lnTo>
                                  <a:pt x="177" y="57"/>
                                </a:lnTo>
                                <a:lnTo>
                                  <a:pt x="153"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Line 77"/>
                        <wps:cNvCnPr>
                          <a:cxnSpLocks noChangeShapeType="1"/>
                        </wps:cNvCnPr>
                        <wps:spPr bwMode="auto">
                          <a:xfrm>
                            <a:off x="3369" y="302"/>
                            <a:ext cx="6712" cy="0"/>
                          </a:xfrm>
                          <a:prstGeom prst="line">
                            <a:avLst/>
                          </a:prstGeom>
                          <a:noFill/>
                          <a:ln w="6350">
                            <a:solidFill>
                              <a:srgbClr val="231F2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8" name="Picture 7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384" y="102"/>
                            <a:ext cx="1985" cy="397"/>
                          </a:xfrm>
                          <a:prstGeom prst="rect">
                            <a:avLst/>
                          </a:prstGeom>
                          <a:noFill/>
                          <a:extLst>
                            <a:ext uri="{909E8E84-426E-40DD-AFC4-6F175D3DCCD1}">
                              <a14:hiddenFill xmlns:a14="http://schemas.microsoft.com/office/drawing/2010/main">
                                <a:solidFill>
                                  <a:srgbClr val="FFFFFF"/>
                                </a:solidFill>
                              </a14:hiddenFill>
                            </a:ext>
                          </a:extLst>
                        </pic:spPr>
                      </pic:pic>
                      <wps:wsp>
                        <wps:cNvPr id="29" name="Text Box 79"/>
                        <wps:cNvSpPr txBox="1">
                          <a:spLocks noChangeArrowheads="1"/>
                        </wps:cNvSpPr>
                        <wps:spPr bwMode="auto">
                          <a:xfrm>
                            <a:off x="0" y="0"/>
                            <a:ext cx="256"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9C1A0" w14:textId="61677457" w:rsidR="004A555E" w:rsidRDefault="0051217C" w:rsidP="004A555E">
                              <w:pPr>
                                <w:spacing w:line="310" w:lineRule="exact"/>
                                <w:rPr>
                                  <w:b/>
                                  <w:sz w:val="26"/>
                                </w:rPr>
                              </w:pPr>
                              <w:r>
                                <w:rPr>
                                  <w:b/>
                                  <w:color w:val="231F20"/>
                                  <w:w w:val="75"/>
                                  <w:sz w:val="14"/>
                                </w:rPr>
                                <w:t>4</w:t>
                              </w:r>
                              <w:r w:rsidR="004A555E">
                                <w:rPr>
                                  <w:b/>
                                  <w:color w:val="231F20"/>
                                  <w:spacing w:val="24"/>
                                  <w:w w:val="75"/>
                                  <w:sz w:val="14"/>
                                </w:rPr>
                                <w:t xml:space="preserve"> </w:t>
                              </w:r>
                              <w:r w:rsidR="004A555E">
                                <w:rPr>
                                  <w:b/>
                                  <w:color w:val="231F20"/>
                                  <w:w w:val="75"/>
                                  <w:position w:val="-4"/>
                                  <w:sz w:val="26"/>
                                </w:rPr>
                                <w:t>|</w:t>
                              </w:r>
                            </w:p>
                          </w:txbxContent>
                        </wps:txbx>
                        <wps:bodyPr rot="0" vert="horz" wrap="square" lIns="0" tIns="0" rIns="0" bIns="0" anchor="t" anchorCtr="0" upright="1">
                          <a:noAutofit/>
                        </wps:bodyPr>
                      </wps:wsp>
                      <wps:wsp>
                        <wps:cNvPr id="30" name="Text Box 80"/>
                        <wps:cNvSpPr txBox="1">
                          <a:spLocks noChangeArrowheads="1"/>
                        </wps:cNvSpPr>
                        <wps:spPr bwMode="auto">
                          <a:xfrm>
                            <a:off x="9377" y="68"/>
                            <a:ext cx="722" cy="1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65D6D1" w14:textId="77777777" w:rsidR="004A555E" w:rsidRDefault="004A555E" w:rsidP="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wps:txbx>
                        <wps:bodyPr rot="0" vert="horz" wrap="square" lIns="0" tIns="0" rIns="0" bIns="0" anchor="t" anchorCtr="0" upright="1">
                          <a:noAutofit/>
                        </wps:bodyPr>
                      </wps:wsp>
                    </wpg:wgp>
                  </a:graphicData>
                </a:graphic>
              </wp:inline>
            </w:drawing>
          </mc:Choice>
          <mc:Fallback>
            <w:pict>
              <v:group w14:anchorId="36696E4A" id="Grupo 16" o:spid="_x0000_s1034" style="width:505pt;height:24.95pt;mso-position-horizontal-relative:char;mso-position-vertical-relative:line" coordsize="10100,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">
                <v:shape id="AutoShape 75" o:spid="_x0000_s1035" style="position:absolute;top:301;width:1385;height:2;visibility:visible;mso-wrap-style:square;v-text-anchor:top" coordsize="13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" path="m,l366,t918,l1385,e" filled="f" strokecolor="#231f20" strokeweight=".5pt">
                  <v:path arrowok="t" o:connecttype="custom" o:connectlocs="0,0;366,0;1284,0;1385,0" o:connectangles="0,0,0,0"/>
                </v:shape>
                <v:shape id="AutoShape 76" o:spid="_x0000_s1036" style="position:absolute;left:365;top:204;width:919;height:193;visibility:visible;mso-wrap-style:square;v-text-anchor:top" coordsize="91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" path="m358,32r-53,l305,34r9,5l316,46r,126l314,180r-9,5l305,187r53,l358,185r-9,-5l347,172r,-126l349,39r9,-5l358,32xm465,32r-53,l412,34r8,5l423,46r,127l420,180r-8,5l412,187r139,l554,173r-101,l453,46r3,-7l465,34r,-2xm557,153r-8,10l539,169r-12,3l513,173r41,l558,154r-1,-1xm807,32r-58,l749,34r7,3l760,41r8,10l819,125r,47l816,180r-8,5l808,187r53,l861,185r-9,-5l850,172r,-49l859,109r-16,l805,54r-6,-9l800,37r7,-3l807,32xm918,32r-41,l877,34r7,4l885,48r-8,12l843,109r16,l905,44r7,-8l918,34r,-2xm720,32r-139,l581,34r8,5l592,46r,127l589,180r-8,5l581,187r146,l729,173r-107,l622,111r76,l698,98r-76,l622,45r99,l720,32xm731,155r-8,8l714,169r-12,3l685,173r44,l732,155r-1,xm698,111r-15,l692,114r4,8l698,122r,-11xm696,88r-4,8l683,98r15,l698,88r-2,xm721,45r-43,l694,46r12,3l714,54r7,8l723,62,721,45xm57,l,,,2,6,5r5,7l16,25,84,192r1,l110,133r-16,l53,28,48,16,50,6,57,2,57,xm177,57r-35,l198,192r1,l223,133r-15,l177,57xm283,l243,r,2l252,6r2,13l248,33,208,133r15,l265,29r6,-16l277,5r6,-3l283,xm153,r-1,l94,133r16,l142,57r35,l153,xe" fillcolor="#231f20" stroked="f">
                  <v:path arrowok="t" o:connecttype="custom" o:connectlocs="305,239;316,377;305,392;349,385;349,244;465,237;420,244;420,385;551,392;453,251;465,237;539,374;554,378;807,237;756,242;819,330;808,390;861,390;850,328;805,259;807,239;877,237;885,253;859,314;918,239;581,237;592,251;581,390;729,378;698,316;622,250;731,360;702,377;732,360;683,316;698,327;692,301;698,293;678,250;714,259;721,250;0,207;16,230;110,338;48,221;57,205;198,397;208,338;243,205;254,224;223,338;277,210;153,205;110,338;153,205" o:connectangles="0,0,0,0,0,0,0,0,0,0,0,0,0,0,0,0,0,0,0,0,0,0,0,0,0,0,0,0,0,0,0,0,0,0,0,0,0,0,0,0,0,0,0,0,0,0,0,0,0,0,0,0,0,0,0"/>
                </v:shape>
                <v:line id="Line 77" o:spid="_x0000_s1037" style="position:absolute;visibility:visible;mso-wrap-style:square" from="3369,302" to="10081,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" strokecolor="#231f20" strokeweight=".5pt"/>
                <v:shape id="Picture 78" o:spid="_x0000_s1038" type="#_x0000_t75" style="position:absolute;left:1384;top:102;width:1985;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">
                  <v:imagedata r:id="rId38" o:title=""/>
                </v:shape>
                <v:shape id="Text Box 79" o:spid="_x0000_s1039" type="#_x0000_t202" style="position:absolute;width:256;height: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0A59C1A0" w14:textId="61677457" w:rsidR="004A555E" w:rsidRDefault="0051217C" w:rsidP="004A555E">
                        <w:pPr>
                          <w:spacing w:line="310" w:lineRule="exact"/>
                          <w:rPr>
                            <w:b/>
                            <w:sz w:val="26"/>
                          </w:rPr>
                        </w:pPr>
                        <w:r>
                          <w:rPr>
                            <w:b/>
                            <w:color w:val="231F20"/>
                            <w:w w:val="75"/>
                            <w:sz w:val="14"/>
                          </w:rPr>
                          <w:t>4</w:t>
                        </w:r>
                        <w:r w:rsidR="004A555E">
                          <w:rPr>
                            <w:b/>
                            <w:color w:val="231F20"/>
                            <w:spacing w:val="24"/>
                            <w:w w:val="75"/>
                            <w:sz w:val="14"/>
                          </w:rPr>
                          <w:t xml:space="preserve"> </w:t>
                        </w:r>
                        <w:r w:rsidR="004A555E">
                          <w:rPr>
                            <w:b/>
                            <w:color w:val="231F20"/>
                            <w:w w:val="75"/>
                            <w:position w:val="-4"/>
                            <w:sz w:val="26"/>
                          </w:rPr>
                          <w:t>|</w:t>
                        </w:r>
                      </w:p>
                    </w:txbxContent>
                  </v:textbox>
                </v:shape>
                <v:shape id="Text Box 80" o:spid="_x0000_s1040" type="#_x0000_t202" style="position:absolute;left:9377;top:68;width:722;height: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3065D6D1" w14:textId="77777777" w:rsidR="004A555E" w:rsidRDefault="004A555E" w:rsidP="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v:textbox>
                </v:shape>
                <w10:anchorlock/>
              </v:group>
            </w:pict>
          </mc:Fallback>
        </mc:AlternateContent>
      </w:r>
    </w:p>
    <w:p w14:paraId="7C63459D" w14:textId="77777777" w:rsidR="00E076E2" w:rsidRPr="0035186D" w:rsidRDefault="00E076E2">
      <w:pPr>
        <w:pStyle w:val="Textoindependiente"/>
        <w:rPr>
          <w:sz w:val="22"/>
          <w:szCs w:val="18"/>
        </w:rPr>
      </w:pPr>
    </w:p>
    <w:p w14:paraId="07728788" w14:textId="77777777" w:rsidR="00E076E2" w:rsidRPr="0035186D" w:rsidRDefault="00E076E2">
      <w:pPr>
        <w:pStyle w:val="Textoindependiente"/>
        <w:rPr>
          <w:sz w:val="22"/>
          <w:szCs w:val="18"/>
        </w:rPr>
      </w:pPr>
    </w:p>
    <w:p w14:paraId="4FC62AAC" w14:textId="77777777" w:rsidR="00E076E2" w:rsidRPr="0035186D" w:rsidRDefault="00E076E2">
      <w:pPr>
        <w:pStyle w:val="Textoindependiente"/>
        <w:rPr>
          <w:sz w:val="22"/>
          <w:szCs w:val="18"/>
        </w:rPr>
      </w:pPr>
    </w:p>
    <w:p w14:paraId="6F386864" w14:textId="77777777" w:rsidR="00E076E2" w:rsidRPr="003E04CD" w:rsidRDefault="00E076E2">
      <w:pPr>
        <w:rPr>
          <w:sz w:val="32"/>
          <w:szCs w:val="24"/>
          <w:lang w:val="es-EC"/>
        </w:rPr>
        <w:sectPr w:rsidR="00E076E2" w:rsidRPr="003E04CD">
          <w:pgSz w:w="11910" w:h="15650"/>
          <w:pgMar w:top="280" w:right="780" w:bottom="280" w:left="800" w:header="720" w:footer="720" w:gutter="0"/>
          <w:cols w:space="720"/>
        </w:sectPr>
      </w:pPr>
    </w:p>
    <w:p w14:paraId="04DE3262" w14:textId="77777777" w:rsidR="00E076E2" w:rsidRPr="003E04CD" w:rsidRDefault="00E076E2">
      <w:pPr>
        <w:spacing w:line="324" w:lineRule="auto"/>
        <w:jc w:val="both"/>
        <w:rPr>
          <w:sz w:val="24"/>
          <w:szCs w:val="24"/>
          <w:lang w:val="es-EC"/>
        </w:rPr>
        <w:sectPr w:rsidR="00E076E2" w:rsidRPr="003E04CD">
          <w:type w:val="continuous"/>
          <w:pgSz w:w="11910" w:h="15650"/>
          <w:pgMar w:top="420" w:right="780" w:bottom="280" w:left="800" w:header="720" w:footer="720" w:gutter="0"/>
          <w:cols w:num="2" w:space="720" w:equalWidth="0">
            <w:col w:w="5009" w:space="215"/>
            <w:col w:w="5106"/>
          </w:cols>
        </w:sectPr>
      </w:pPr>
    </w:p>
    <w:p w14:paraId="5B3F7BEB" w14:textId="503DF15D" w:rsidR="00E076E2" w:rsidRPr="0035186D" w:rsidRDefault="00B44BB3">
      <w:pPr>
        <w:pStyle w:val="Textoindependiente"/>
        <w:ind w:left="107"/>
        <w:rPr>
          <w:sz w:val="22"/>
          <w:szCs w:val="18"/>
        </w:rPr>
      </w:pPr>
      <w:r w:rsidRPr="0035186D">
        <w:rPr>
          <w:noProof/>
          <w:sz w:val="18"/>
          <w:szCs w:val="18"/>
        </w:rPr>
        <w:lastRenderedPageBreak/>
        <mc:AlternateContent>
          <mc:Choice Requires="wpg">
            <w:drawing>
              <wp:inline distT="0" distB="0" distL="0" distR="0" wp14:anchorId="1D70C1E1" wp14:editId="4784E47A">
                <wp:extent cx="6413500" cy="316865"/>
                <wp:effectExtent l="8255" t="0" r="0" b="0"/>
                <wp:docPr id="17"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3500" cy="316865"/>
                          <a:chOff x="0" y="0"/>
                          <a:chExt cx="10100" cy="499"/>
                        </a:xfrm>
                      </wpg:grpSpPr>
                      <wps:wsp>
                        <wps:cNvPr id="18" name="AutoShape 68"/>
                        <wps:cNvSpPr>
                          <a:spLocks/>
                        </wps:cNvSpPr>
                        <wps:spPr bwMode="auto">
                          <a:xfrm>
                            <a:off x="0" y="301"/>
                            <a:ext cx="1385" cy="2"/>
                          </a:xfrm>
                          <a:custGeom>
                            <a:avLst/>
                            <a:gdLst>
                              <a:gd name="T0" fmla="*/ 0 w 1385"/>
                              <a:gd name="T1" fmla="*/ 0 h 2"/>
                              <a:gd name="T2" fmla="*/ 366 w 1385"/>
                              <a:gd name="T3" fmla="*/ 0 h 2"/>
                              <a:gd name="T4" fmla="*/ 1284 w 1385"/>
                              <a:gd name="T5" fmla="*/ 0 h 2"/>
                              <a:gd name="T6" fmla="*/ 1385 w 1385"/>
                              <a:gd name="T7" fmla="*/ 0 h 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85" h="2">
                                <a:moveTo>
                                  <a:pt x="0" y="0"/>
                                </a:moveTo>
                                <a:lnTo>
                                  <a:pt x="366" y="0"/>
                                </a:lnTo>
                                <a:moveTo>
                                  <a:pt x="1284" y="0"/>
                                </a:moveTo>
                                <a:lnTo>
                                  <a:pt x="1385"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AutoShape 69"/>
                        <wps:cNvSpPr>
                          <a:spLocks/>
                        </wps:cNvSpPr>
                        <wps:spPr bwMode="auto">
                          <a:xfrm>
                            <a:off x="365" y="204"/>
                            <a:ext cx="919" cy="193"/>
                          </a:xfrm>
                          <a:custGeom>
                            <a:avLst/>
                            <a:gdLst>
                              <a:gd name="T0" fmla="*/ 305 w 919"/>
                              <a:gd name="T1" fmla="*/ 239 h 193"/>
                              <a:gd name="T2" fmla="*/ 316 w 919"/>
                              <a:gd name="T3" fmla="*/ 377 h 193"/>
                              <a:gd name="T4" fmla="*/ 305 w 919"/>
                              <a:gd name="T5" fmla="*/ 392 h 193"/>
                              <a:gd name="T6" fmla="*/ 349 w 919"/>
                              <a:gd name="T7" fmla="*/ 385 h 193"/>
                              <a:gd name="T8" fmla="*/ 349 w 919"/>
                              <a:gd name="T9" fmla="*/ 244 h 193"/>
                              <a:gd name="T10" fmla="*/ 465 w 919"/>
                              <a:gd name="T11" fmla="*/ 237 h 193"/>
                              <a:gd name="T12" fmla="*/ 420 w 919"/>
                              <a:gd name="T13" fmla="*/ 244 h 193"/>
                              <a:gd name="T14" fmla="*/ 420 w 919"/>
                              <a:gd name="T15" fmla="*/ 385 h 193"/>
                              <a:gd name="T16" fmla="*/ 551 w 919"/>
                              <a:gd name="T17" fmla="*/ 392 h 193"/>
                              <a:gd name="T18" fmla="*/ 453 w 919"/>
                              <a:gd name="T19" fmla="*/ 251 h 193"/>
                              <a:gd name="T20" fmla="*/ 465 w 919"/>
                              <a:gd name="T21" fmla="*/ 237 h 193"/>
                              <a:gd name="T22" fmla="*/ 539 w 919"/>
                              <a:gd name="T23" fmla="*/ 374 h 193"/>
                              <a:gd name="T24" fmla="*/ 554 w 919"/>
                              <a:gd name="T25" fmla="*/ 378 h 193"/>
                              <a:gd name="T26" fmla="*/ 807 w 919"/>
                              <a:gd name="T27" fmla="*/ 237 h 193"/>
                              <a:gd name="T28" fmla="*/ 756 w 919"/>
                              <a:gd name="T29" fmla="*/ 242 h 193"/>
                              <a:gd name="T30" fmla="*/ 819 w 919"/>
                              <a:gd name="T31" fmla="*/ 330 h 193"/>
                              <a:gd name="T32" fmla="*/ 808 w 919"/>
                              <a:gd name="T33" fmla="*/ 390 h 193"/>
                              <a:gd name="T34" fmla="*/ 861 w 919"/>
                              <a:gd name="T35" fmla="*/ 390 h 193"/>
                              <a:gd name="T36" fmla="*/ 850 w 919"/>
                              <a:gd name="T37" fmla="*/ 328 h 193"/>
                              <a:gd name="T38" fmla="*/ 805 w 919"/>
                              <a:gd name="T39" fmla="*/ 259 h 193"/>
                              <a:gd name="T40" fmla="*/ 807 w 919"/>
                              <a:gd name="T41" fmla="*/ 239 h 193"/>
                              <a:gd name="T42" fmla="*/ 877 w 919"/>
                              <a:gd name="T43" fmla="*/ 237 h 193"/>
                              <a:gd name="T44" fmla="*/ 885 w 919"/>
                              <a:gd name="T45" fmla="*/ 253 h 193"/>
                              <a:gd name="T46" fmla="*/ 859 w 919"/>
                              <a:gd name="T47" fmla="*/ 314 h 193"/>
                              <a:gd name="T48" fmla="*/ 918 w 919"/>
                              <a:gd name="T49" fmla="*/ 239 h 193"/>
                              <a:gd name="T50" fmla="*/ 581 w 919"/>
                              <a:gd name="T51" fmla="*/ 237 h 193"/>
                              <a:gd name="T52" fmla="*/ 592 w 919"/>
                              <a:gd name="T53" fmla="*/ 251 h 193"/>
                              <a:gd name="T54" fmla="*/ 581 w 919"/>
                              <a:gd name="T55" fmla="*/ 390 h 193"/>
                              <a:gd name="T56" fmla="*/ 729 w 919"/>
                              <a:gd name="T57" fmla="*/ 378 h 193"/>
                              <a:gd name="T58" fmla="*/ 698 w 919"/>
                              <a:gd name="T59" fmla="*/ 316 h 193"/>
                              <a:gd name="T60" fmla="*/ 622 w 919"/>
                              <a:gd name="T61" fmla="*/ 250 h 193"/>
                              <a:gd name="T62" fmla="*/ 731 w 919"/>
                              <a:gd name="T63" fmla="*/ 360 h 193"/>
                              <a:gd name="T64" fmla="*/ 702 w 919"/>
                              <a:gd name="T65" fmla="*/ 377 h 193"/>
                              <a:gd name="T66" fmla="*/ 732 w 919"/>
                              <a:gd name="T67" fmla="*/ 360 h 193"/>
                              <a:gd name="T68" fmla="*/ 683 w 919"/>
                              <a:gd name="T69" fmla="*/ 316 h 193"/>
                              <a:gd name="T70" fmla="*/ 698 w 919"/>
                              <a:gd name="T71" fmla="*/ 327 h 193"/>
                              <a:gd name="T72" fmla="*/ 692 w 919"/>
                              <a:gd name="T73" fmla="*/ 301 h 193"/>
                              <a:gd name="T74" fmla="*/ 698 w 919"/>
                              <a:gd name="T75" fmla="*/ 293 h 193"/>
                              <a:gd name="T76" fmla="*/ 678 w 919"/>
                              <a:gd name="T77" fmla="*/ 250 h 193"/>
                              <a:gd name="T78" fmla="*/ 714 w 919"/>
                              <a:gd name="T79" fmla="*/ 259 h 193"/>
                              <a:gd name="T80" fmla="*/ 721 w 919"/>
                              <a:gd name="T81" fmla="*/ 250 h 193"/>
                              <a:gd name="T82" fmla="*/ 0 w 919"/>
                              <a:gd name="T83" fmla="*/ 207 h 193"/>
                              <a:gd name="T84" fmla="*/ 16 w 919"/>
                              <a:gd name="T85" fmla="*/ 230 h 193"/>
                              <a:gd name="T86" fmla="*/ 110 w 919"/>
                              <a:gd name="T87" fmla="*/ 338 h 193"/>
                              <a:gd name="T88" fmla="*/ 48 w 919"/>
                              <a:gd name="T89" fmla="*/ 221 h 193"/>
                              <a:gd name="T90" fmla="*/ 57 w 919"/>
                              <a:gd name="T91" fmla="*/ 205 h 193"/>
                              <a:gd name="T92" fmla="*/ 198 w 919"/>
                              <a:gd name="T93" fmla="*/ 397 h 193"/>
                              <a:gd name="T94" fmla="*/ 208 w 919"/>
                              <a:gd name="T95" fmla="*/ 338 h 193"/>
                              <a:gd name="T96" fmla="*/ 243 w 919"/>
                              <a:gd name="T97" fmla="*/ 205 h 193"/>
                              <a:gd name="T98" fmla="*/ 254 w 919"/>
                              <a:gd name="T99" fmla="*/ 224 h 193"/>
                              <a:gd name="T100" fmla="*/ 223 w 919"/>
                              <a:gd name="T101" fmla="*/ 338 h 193"/>
                              <a:gd name="T102" fmla="*/ 277 w 919"/>
                              <a:gd name="T103" fmla="*/ 210 h 193"/>
                              <a:gd name="T104" fmla="*/ 153 w 919"/>
                              <a:gd name="T105" fmla="*/ 205 h 193"/>
                              <a:gd name="T106" fmla="*/ 110 w 919"/>
                              <a:gd name="T107" fmla="*/ 338 h 193"/>
                              <a:gd name="T108" fmla="*/ 153 w 919"/>
                              <a:gd name="T109" fmla="*/ 205 h 193"/>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919" h="193">
                                <a:moveTo>
                                  <a:pt x="358" y="32"/>
                                </a:moveTo>
                                <a:lnTo>
                                  <a:pt x="305" y="32"/>
                                </a:lnTo>
                                <a:lnTo>
                                  <a:pt x="305" y="34"/>
                                </a:lnTo>
                                <a:lnTo>
                                  <a:pt x="314" y="39"/>
                                </a:lnTo>
                                <a:lnTo>
                                  <a:pt x="316" y="46"/>
                                </a:lnTo>
                                <a:lnTo>
                                  <a:pt x="316" y="172"/>
                                </a:lnTo>
                                <a:lnTo>
                                  <a:pt x="314" y="180"/>
                                </a:lnTo>
                                <a:lnTo>
                                  <a:pt x="305" y="185"/>
                                </a:lnTo>
                                <a:lnTo>
                                  <a:pt x="305" y="187"/>
                                </a:lnTo>
                                <a:lnTo>
                                  <a:pt x="358" y="187"/>
                                </a:lnTo>
                                <a:lnTo>
                                  <a:pt x="358" y="185"/>
                                </a:lnTo>
                                <a:lnTo>
                                  <a:pt x="349" y="180"/>
                                </a:lnTo>
                                <a:lnTo>
                                  <a:pt x="347" y="172"/>
                                </a:lnTo>
                                <a:lnTo>
                                  <a:pt x="347" y="46"/>
                                </a:lnTo>
                                <a:lnTo>
                                  <a:pt x="349" y="39"/>
                                </a:lnTo>
                                <a:lnTo>
                                  <a:pt x="358" y="34"/>
                                </a:lnTo>
                                <a:lnTo>
                                  <a:pt x="358" y="32"/>
                                </a:lnTo>
                                <a:close/>
                                <a:moveTo>
                                  <a:pt x="465" y="32"/>
                                </a:moveTo>
                                <a:lnTo>
                                  <a:pt x="412" y="32"/>
                                </a:lnTo>
                                <a:lnTo>
                                  <a:pt x="412" y="34"/>
                                </a:lnTo>
                                <a:lnTo>
                                  <a:pt x="420" y="39"/>
                                </a:lnTo>
                                <a:lnTo>
                                  <a:pt x="423" y="46"/>
                                </a:lnTo>
                                <a:lnTo>
                                  <a:pt x="423" y="173"/>
                                </a:lnTo>
                                <a:lnTo>
                                  <a:pt x="420" y="180"/>
                                </a:lnTo>
                                <a:lnTo>
                                  <a:pt x="412" y="185"/>
                                </a:lnTo>
                                <a:lnTo>
                                  <a:pt x="412" y="187"/>
                                </a:lnTo>
                                <a:lnTo>
                                  <a:pt x="551" y="187"/>
                                </a:lnTo>
                                <a:lnTo>
                                  <a:pt x="554" y="173"/>
                                </a:lnTo>
                                <a:lnTo>
                                  <a:pt x="453" y="173"/>
                                </a:lnTo>
                                <a:lnTo>
                                  <a:pt x="453" y="46"/>
                                </a:lnTo>
                                <a:lnTo>
                                  <a:pt x="456" y="39"/>
                                </a:lnTo>
                                <a:lnTo>
                                  <a:pt x="465" y="34"/>
                                </a:lnTo>
                                <a:lnTo>
                                  <a:pt x="465" y="32"/>
                                </a:lnTo>
                                <a:close/>
                                <a:moveTo>
                                  <a:pt x="557" y="153"/>
                                </a:moveTo>
                                <a:lnTo>
                                  <a:pt x="549" y="163"/>
                                </a:lnTo>
                                <a:lnTo>
                                  <a:pt x="539" y="169"/>
                                </a:lnTo>
                                <a:lnTo>
                                  <a:pt x="527" y="172"/>
                                </a:lnTo>
                                <a:lnTo>
                                  <a:pt x="513" y="173"/>
                                </a:lnTo>
                                <a:lnTo>
                                  <a:pt x="554" y="173"/>
                                </a:lnTo>
                                <a:lnTo>
                                  <a:pt x="558" y="154"/>
                                </a:lnTo>
                                <a:lnTo>
                                  <a:pt x="557" y="153"/>
                                </a:lnTo>
                                <a:close/>
                                <a:moveTo>
                                  <a:pt x="807" y="32"/>
                                </a:moveTo>
                                <a:lnTo>
                                  <a:pt x="749" y="32"/>
                                </a:lnTo>
                                <a:lnTo>
                                  <a:pt x="749" y="34"/>
                                </a:lnTo>
                                <a:lnTo>
                                  <a:pt x="756" y="37"/>
                                </a:lnTo>
                                <a:lnTo>
                                  <a:pt x="760" y="41"/>
                                </a:lnTo>
                                <a:lnTo>
                                  <a:pt x="768" y="51"/>
                                </a:lnTo>
                                <a:lnTo>
                                  <a:pt x="819" y="125"/>
                                </a:lnTo>
                                <a:lnTo>
                                  <a:pt x="819" y="172"/>
                                </a:lnTo>
                                <a:lnTo>
                                  <a:pt x="816" y="180"/>
                                </a:lnTo>
                                <a:lnTo>
                                  <a:pt x="808" y="185"/>
                                </a:lnTo>
                                <a:lnTo>
                                  <a:pt x="808" y="187"/>
                                </a:lnTo>
                                <a:lnTo>
                                  <a:pt x="861" y="187"/>
                                </a:lnTo>
                                <a:lnTo>
                                  <a:pt x="861" y="185"/>
                                </a:lnTo>
                                <a:lnTo>
                                  <a:pt x="852" y="180"/>
                                </a:lnTo>
                                <a:lnTo>
                                  <a:pt x="850" y="172"/>
                                </a:lnTo>
                                <a:lnTo>
                                  <a:pt x="850" y="123"/>
                                </a:lnTo>
                                <a:lnTo>
                                  <a:pt x="859" y="109"/>
                                </a:lnTo>
                                <a:lnTo>
                                  <a:pt x="843" y="109"/>
                                </a:lnTo>
                                <a:lnTo>
                                  <a:pt x="805" y="54"/>
                                </a:lnTo>
                                <a:lnTo>
                                  <a:pt x="799" y="45"/>
                                </a:lnTo>
                                <a:lnTo>
                                  <a:pt x="800" y="37"/>
                                </a:lnTo>
                                <a:lnTo>
                                  <a:pt x="807" y="34"/>
                                </a:lnTo>
                                <a:lnTo>
                                  <a:pt x="807" y="32"/>
                                </a:lnTo>
                                <a:close/>
                                <a:moveTo>
                                  <a:pt x="918" y="32"/>
                                </a:moveTo>
                                <a:lnTo>
                                  <a:pt x="877" y="32"/>
                                </a:lnTo>
                                <a:lnTo>
                                  <a:pt x="877" y="34"/>
                                </a:lnTo>
                                <a:lnTo>
                                  <a:pt x="884" y="38"/>
                                </a:lnTo>
                                <a:lnTo>
                                  <a:pt x="885" y="48"/>
                                </a:lnTo>
                                <a:lnTo>
                                  <a:pt x="877" y="60"/>
                                </a:lnTo>
                                <a:lnTo>
                                  <a:pt x="843" y="109"/>
                                </a:lnTo>
                                <a:lnTo>
                                  <a:pt x="859" y="109"/>
                                </a:lnTo>
                                <a:lnTo>
                                  <a:pt x="905" y="44"/>
                                </a:lnTo>
                                <a:lnTo>
                                  <a:pt x="912" y="36"/>
                                </a:lnTo>
                                <a:lnTo>
                                  <a:pt x="918" y="34"/>
                                </a:lnTo>
                                <a:lnTo>
                                  <a:pt x="918" y="32"/>
                                </a:lnTo>
                                <a:close/>
                                <a:moveTo>
                                  <a:pt x="720" y="32"/>
                                </a:moveTo>
                                <a:lnTo>
                                  <a:pt x="581" y="32"/>
                                </a:lnTo>
                                <a:lnTo>
                                  <a:pt x="581" y="34"/>
                                </a:lnTo>
                                <a:lnTo>
                                  <a:pt x="589" y="39"/>
                                </a:lnTo>
                                <a:lnTo>
                                  <a:pt x="592" y="46"/>
                                </a:lnTo>
                                <a:lnTo>
                                  <a:pt x="592" y="173"/>
                                </a:lnTo>
                                <a:lnTo>
                                  <a:pt x="589" y="180"/>
                                </a:lnTo>
                                <a:lnTo>
                                  <a:pt x="581" y="185"/>
                                </a:lnTo>
                                <a:lnTo>
                                  <a:pt x="581" y="187"/>
                                </a:lnTo>
                                <a:lnTo>
                                  <a:pt x="727" y="187"/>
                                </a:lnTo>
                                <a:lnTo>
                                  <a:pt x="729" y="173"/>
                                </a:lnTo>
                                <a:lnTo>
                                  <a:pt x="622" y="173"/>
                                </a:lnTo>
                                <a:lnTo>
                                  <a:pt x="622" y="111"/>
                                </a:lnTo>
                                <a:lnTo>
                                  <a:pt x="698" y="111"/>
                                </a:lnTo>
                                <a:lnTo>
                                  <a:pt x="698" y="98"/>
                                </a:lnTo>
                                <a:lnTo>
                                  <a:pt x="622" y="98"/>
                                </a:lnTo>
                                <a:lnTo>
                                  <a:pt x="622" y="45"/>
                                </a:lnTo>
                                <a:lnTo>
                                  <a:pt x="721" y="45"/>
                                </a:lnTo>
                                <a:lnTo>
                                  <a:pt x="720" y="32"/>
                                </a:lnTo>
                                <a:close/>
                                <a:moveTo>
                                  <a:pt x="731" y="155"/>
                                </a:moveTo>
                                <a:lnTo>
                                  <a:pt x="723" y="163"/>
                                </a:lnTo>
                                <a:lnTo>
                                  <a:pt x="714" y="169"/>
                                </a:lnTo>
                                <a:lnTo>
                                  <a:pt x="702" y="172"/>
                                </a:lnTo>
                                <a:lnTo>
                                  <a:pt x="685" y="173"/>
                                </a:lnTo>
                                <a:lnTo>
                                  <a:pt x="729" y="173"/>
                                </a:lnTo>
                                <a:lnTo>
                                  <a:pt x="732" y="155"/>
                                </a:lnTo>
                                <a:lnTo>
                                  <a:pt x="731" y="155"/>
                                </a:lnTo>
                                <a:close/>
                                <a:moveTo>
                                  <a:pt x="698" y="111"/>
                                </a:moveTo>
                                <a:lnTo>
                                  <a:pt x="683" y="111"/>
                                </a:lnTo>
                                <a:lnTo>
                                  <a:pt x="692" y="114"/>
                                </a:lnTo>
                                <a:lnTo>
                                  <a:pt x="696" y="122"/>
                                </a:lnTo>
                                <a:lnTo>
                                  <a:pt x="698" y="122"/>
                                </a:lnTo>
                                <a:lnTo>
                                  <a:pt x="698" y="111"/>
                                </a:lnTo>
                                <a:close/>
                                <a:moveTo>
                                  <a:pt x="696" y="88"/>
                                </a:moveTo>
                                <a:lnTo>
                                  <a:pt x="692" y="96"/>
                                </a:lnTo>
                                <a:lnTo>
                                  <a:pt x="683" y="98"/>
                                </a:lnTo>
                                <a:lnTo>
                                  <a:pt x="698" y="98"/>
                                </a:lnTo>
                                <a:lnTo>
                                  <a:pt x="698" y="88"/>
                                </a:lnTo>
                                <a:lnTo>
                                  <a:pt x="696" y="88"/>
                                </a:lnTo>
                                <a:close/>
                                <a:moveTo>
                                  <a:pt x="721" y="45"/>
                                </a:moveTo>
                                <a:lnTo>
                                  <a:pt x="678" y="45"/>
                                </a:lnTo>
                                <a:lnTo>
                                  <a:pt x="694" y="46"/>
                                </a:lnTo>
                                <a:lnTo>
                                  <a:pt x="706" y="49"/>
                                </a:lnTo>
                                <a:lnTo>
                                  <a:pt x="714" y="54"/>
                                </a:lnTo>
                                <a:lnTo>
                                  <a:pt x="721" y="62"/>
                                </a:lnTo>
                                <a:lnTo>
                                  <a:pt x="723" y="62"/>
                                </a:lnTo>
                                <a:lnTo>
                                  <a:pt x="721" y="45"/>
                                </a:lnTo>
                                <a:close/>
                                <a:moveTo>
                                  <a:pt x="57" y="0"/>
                                </a:moveTo>
                                <a:lnTo>
                                  <a:pt x="0" y="0"/>
                                </a:lnTo>
                                <a:lnTo>
                                  <a:pt x="0" y="2"/>
                                </a:lnTo>
                                <a:lnTo>
                                  <a:pt x="6" y="5"/>
                                </a:lnTo>
                                <a:lnTo>
                                  <a:pt x="11" y="12"/>
                                </a:lnTo>
                                <a:lnTo>
                                  <a:pt x="16" y="25"/>
                                </a:lnTo>
                                <a:lnTo>
                                  <a:pt x="84" y="192"/>
                                </a:lnTo>
                                <a:lnTo>
                                  <a:pt x="85" y="192"/>
                                </a:lnTo>
                                <a:lnTo>
                                  <a:pt x="110" y="133"/>
                                </a:lnTo>
                                <a:lnTo>
                                  <a:pt x="94" y="133"/>
                                </a:lnTo>
                                <a:lnTo>
                                  <a:pt x="53" y="28"/>
                                </a:lnTo>
                                <a:lnTo>
                                  <a:pt x="48" y="16"/>
                                </a:lnTo>
                                <a:lnTo>
                                  <a:pt x="50" y="6"/>
                                </a:lnTo>
                                <a:lnTo>
                                  <a:pt x="57" y="2"/>
                                </a:lnTo>
                                <a:lnTo>
                                  <a:pt x="57" y="0"/>
                                </a:lnTo>
                                <a:close/>
                                <a:moveTo>
                                  <a:pt x="177" y="57"/>
                                </a:moveTo>
                                <a:lnTo>
                                  <a:pt x="142" y="57"/>
                                </a:lnTo>
                                <a:lnTo>
                                  <a:pt x="198" y="192"/>
                                </a:lnTo>
                                <a:lnTo>
                                  <a:pt x="199" y="192"/>
                                </a:lnTo>
                                <a:lnTo>
                                  <a:pt x="223" y="133"/>
                                </a:lnTo>
                                <a:lnTo>
                                  <a:pt x="208" y="133"/>
                                </a:lnTo>
                                <a:lnTo>
                                  <a:pt x="177" y="57"/>
                                </a:lnTo>
                                <a:close/>
                                <a:moveTo>
                                  <a:pt x="283" y="0"/>
                                </a:moveTo>
                                <a:lnTo>
                                  <a:pt x="243" y="0"/>
                                </a:lnTo>
                                <a:lnTo>
                                  <a:pt x="243" y="2"/>
                                </a:lnTo>
                                <a:lnTo>
                                  <a:pt x="252" y="6"/>
                                </a:lnTo>
                                <a:lnTo>
                                  <a:pt x="254" y="19"/>
                                </a:lnTo>
                                <a:lnTo>
                                  <a:pt x="248" y="33"/>
                                </a:lnTo>
                                <a:lnTo>
                                  <a:pt x="208" y="133"/>
                                </a:lnTo>
                                <a:lnTo>
                                  <a:pt x="223" y="133"/>
                                </a:lnTo>
                                <a:lnTo>
                                  <a:pt x="265" y="29"/>
                                </a:lnTo>
                                <a:lnTo>
                                  <a:pt x="271" y="13"/>
                                </a:lnTo>
                                <a:lnTo>
                                  <a:pt x="277" y="5"/>
                                </a:lnTo>
                                <a:lnTo>
                                  <a:pt x="283" y="2"/>
                                </a:lnTo>
                                <a:lnTo>
                                  <a:pt x="283" y="0"/>
                                </a:lnTo>
                                <a:close/>
                                <a:moveTo>
                                  <a:pt x="153" y="0"/>
                                </a:moveTo>
                                <a:lnTo>
                                  <a:pt x="152" y="0"/>
                                </a:lnTo>
                                <a:lnTo>
                                  <a:pt x="94" y="133"/>
                                </a:lnTo>
                                <a:lnTo>
                                  <a:pt x="110" y="133"/>
                                </a:lnTo>
                                <a:lnTo>
                                  <a:pt x="142" y="57"/>
                                </a:lnTo>
                                <a:lnTo>
                                  <a:pt x="177" y="57"/>
                                </a:lnTo>
                                <a:lnTo>
                                  <a:pt x="153"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Line 70"/>
                        <wps:cNvCnPr>
                          <a:cxnSpLocks noChangeShapeType="1"/>
                        </wps:cNvCnPr>
                        <wps:spPr bwMode="auto">
                          <a:xfrm>
                            <a:off x="3369" y="302"/>
                            <a:ext cx="6712" cy="0"/>
                          </a:xfrm>
                          <a:prstGeom prst="line">
                            <a:avLst/>
                          </a:prstGeom>
                          <a:noFill/>
                          <a:ln w="6350">
                            <a:solidFill>
                              <a:srgbClr val="231F2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1" name="Picture 7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384" y="102"/>
                            <a:ext cx="1985" cy="397"/>
                          </a:xfrm>
                          <a:prstGeom prst="rect">
                            <a:avLst/>
                          </a:prstGeom>
                          <a:noFill/>
                          <a:extLst>
                            <a:ext uri="{909E8E84-426E-40DD-AFC4-6F175D3DCCD1}">
                              <a14:hiddenFill xmlns:a14="http://schemas.microsoft.com/office/drawing/2010/main">
                                <a:solidFill>
                                  <a:srgbClr val="FFFFFF"/>
                                </a:solidFill>
                              </a14:hiddenFill>
                            </a:ext>
                          </a:extLst>
                        </pic:spPr>
                      </pic:pic>
                      <wps:wsp>
                        <wps:cNvPr id="22" name="Text Box 72"/>
                        <wps:cNvSpPr txBox="1">
                          <a:spLocks noChangeArrowheads="1"/>
                        </wps:cNvSpPr>
                        <wps:spPr bwMode="auto">
                          <a:xfrm>
                            <a:off x="0" y="0"/>
                            <a:ext cx="256"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53B53C" w14:textId="0D610863" w:rsidR="004A555E" w:rsidRDefault="0051217C" w:rsidP="004A555E">
                              <w:pPr>
                                <w:spacing w:line="310" w:lineRule="exact"/>
                                <w:rPr>
                                  <w:b/>
                                  <w:sz w:val="26"/>
                                </w:rPr>
                              </w:pPr>
                              <w:r>
                                <w:rPr>
                                  <w:b/>
                                  <w:color w:val="231F20"/>
                                  <w:w w:val="75"/>
                                  <w:sz w:val="14"/>
                                </w:rPr>
                                <w:t>5</w:t>
                              </w:r>
                              <w:r w:rsidR="004A555E">
                                <w:rPr>
                                  <w:b/>
                                  <w:color w:val="231F20"/>
                                  <w:w w:val="75"/>
                                  <w:position w:val="-4"/>
                                  <w:sz w:val="26"/>
                                </w:rPr>
                                <w:t>|</w:t>
                              </w:r>
                            </w:p>
                          </w:txbxContent>
                        </wps:txbx>
                        <wps:bodyPr rot="0" vert="horz" wrap="square" lIns="0" tIns="0" rIns="0" bIns="0" anchor="t" anchorCtr="0" upright="1">
                          <a:noAutofit/>
                        </wps:bodyPr>
                      </wps:wsp>
                      <wps:wsp>
                        <wps:cNvPr id="23" name="Text Box 73"/>
                        <wps:cNvSpPr txBox="1">
                          <a:spLocks noChangeArrowheads="1"/>
                        </wps:cNvSpPr>
                        <wps:spPr bwMode="auto">
                          <a:xfrm>
                            <a:off x="9377" y="68"/>
                            <a:ext cx="722" cy="1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5C9DA9" w14:textId="77777777" w:rsidR="004A555E" w:rsidRDefault="004A555E" w:rsidP="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wps:txbx>
                        <wps:bodyPr rot="0" vert="horz" wrap="square" lIns="0" tIns="0" rIns="0" bIns="0" anchor="t" anchorCtr="0" upright="1">
                          <a:noAutofit/>
                        </wps:bodyPr>
                      </wps:wsp>
                    </wpg:wgp>
                  </a:graphicData>
                </a:graphic>
              </wp:inline>
            </w:drawing>
          </mc:Choice>
          <mc:Fallback>
            <w:pict>
              <v:group w14:anchorId="1D70C1E1" id="Grupo 2" o:spid="_x0000_s1041" style="width:505pt;height:24.95pt;mso-position-horizontal-relative:char;mso-position-vertical-relative:line" coordsize="10100,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">
                <v:shape id="AutoShape 68" o:spid="_x0000_s1042" style="position:absolute;top:301;width:1385;height:2;visibility:visible;mso-wrap-style:square;v-text-anchor:top" coordsize="13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" path="m,l366,t918,l1385,e" filled="f" strokecolor="#231f20" strokeweight=".5pt">
                  <v:path arrowok="t" o:connecttype="custom" o:connectlocs="0,0;366,0;1284,0;1385,0" o:connectangles="0,0,0,0"/>
                </v:shape>
                <v:shape id="AutoShape 69" o:spid="_x0000_s1043" style="position:absolute;left:365;top:204;width:919;height:193;visibility:visible;mso-wrap-style:square;v-text-anchor:top" coordsize="91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" path="m358,32r-53,l305,34r9,5l316,46r,126l314,180r-9,5l305,187r53,l358,185r-9,-5l347,172r,-126l349,39r9,-5l358,32xm465,32r-53,l412,34r8,5l423,46r,127l420,180r-8,5l412,187r139,l554,173r-101,l453,46r3,-7l465,34r,-2xm557,153r-8,10l539,169r-12,3l513,173r41,l558,154r-1,-1xm807,32r-58,l749,34r7,3l760,41r8,10l819,125r,47l816,180r-8,5l808,187r53,l861,185r-9,-5l850,172r,-49l859,109r-16,l805,54r-6,-9l800,37r7,-3l807,32xm918,32r-41,l877,34r7,4l885,48r-8,12l843,109r16,l905,44r7,-8l918,34r,-2xm720,32r-139,l581,34r8,5l592,46r,127l589,180r-8,5l581,187r146,l729,173r-107,l622,111r76,l698,98r-76,l622,45r99,l720,32xm731,155r-8,8l714,169r-12,3l685,173r44,l732,155r-1,xm698,111r-15,l692,114r4,8l698,122r,-11xm696,88r-4,8l683,98r15,l698,88r-2,xm721,45r-43,l694,46r12,3l714,54r7,8l723,62,721,45xm57,l,,,2,6,5r5,7l16,25,84,192r1,l110,133r-16,l53,28,48,16,50,6,57,2,57,xm177,57r-35,l198,192r1,l223,133r-15,l177,57xm283,l243,r,2l252,6r2,13l248,33,208,133r15,l265,29r6,-16l277,5r6,-3l283,xm153,r-1,l94,133r16,l142,57r35,l153,xe" fillcolor="#231f20" stroked="f">
                  <v:path arrowok="t" o:connecttype="custom" o:connectlocs="305,239;316,377;305,392;349,385;349,244;465,237;420,244;420,385;551,392;453,251;465,237;539,374;554,378;807,237;756,242;819,330;808,390;861,390;850,328;805,259;807,239;877,237;885,253;859,314;918,239;581,237;592,251;581,390;729,378;698,316;622,250;731,360;702,377;732,360;683,316;698,327;692,301;698,293;678,250;714,259;721,250;0,207;16,230;110,338;48,221;57,205;198,397;208,338;243,205;254,224;223,338;277,210;153,205;110,338;153,205" o:connectangles="0,0,0,0,0,0,0,0,0,0,0,0,0,0,0,0,0,0,0,0,0,0,0,0,0,0,0,0,0,0,0,0,0,0,0,0,0,0,0,0,0,0,0,0,0,0,0,0,0,0,0,0,0,0,0"/>
                </v:shape>
                <v:line id="Line 70" o:spid="_x0000_s1044" style="position:absolute;visibility:visible;mso-wrap-style:square" from="3369,302" to="10081,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" strokecolor="#231f20" strokeweight=".5pt"/>
                <v:shape id="Picture 71" o:spid="_x0000_s1045" type="#_x0000_t75" style="position:absolute;left:1384;top:102;width:1985;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">
                  <v:imagedata r:id="rId38" o:title=""/>
                </v:shape>
                <v:shape id="Text Box 72" o:spid="_x0000_s1046" type="#_x0000_t202" style="position:absolute;width:256;height: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653B53C" w14:textId="0D610863" w:rsidR="004A555E" w:rsidRDefault="0051217C" w:rsidP="004A555E">
                        <w:pPr>
                          <w:spacing w:line="310" w:lineRule="exact"/>
                          <w:rPr>
                            <w:b/>
                            <w:sz w:val="26"/>
                          </w:rPr>
                        </w:pPr>
                        <w:r>
                          <w:rPr>
                            <w:b/>
                            <w:color w:val="231F20"/>
                            <w:w w:val="75"/>
                            <w:sz w:val="14"/>
                          </w:rPr>
                          <w:t>5</w:t>
                        </w:r>
                        <w:r w:rsidR="004A555E">
                          <w:rPr>
                            <w:b/>
                            <w:color w:val="231F20"/>
                            <w:w w:val="75"/>
                            <w:position w:val="-4"/>
                            <w:sz w:val="26"/>
                          </w:rPr>
                          <w:t>|</w:t>
                        </w:r>
                      </w:p>
                    </w:txbxContent>
                  </v:textbox>
                </v:shape>
                <v:shape id="Text Box 73" o:spid="_x0000_s1047" type="#_x0000_t202" style="position:absolute;left:9377;top:68;width:722;height: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145C9DA9" w14:textId="77777777" w:rsidR="004A555E" w:rsidRDefault="004A555E" w:rsidP="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v:textbox>
                </v:shape>
                <w10:anchorlock/>
              </v:group>
            </w:pict>
          </mc:Fallback>
        </mc:AlternateContent>
      </w:r>
    </w:p>
    <w:p w14:paraId="2D81C78E" w14:textId="3EA3793B" w:rsidR="00E076E2" w:rsidRPr="0035186D" w:rsidRDefault="00E076E2">
      <w:pPr>
        <w:pStyle w:val="Textoindependiente"/>
        <w:spacing w:before="10"/>
        <w:rPr>
          <w:sz w:val="12"/>
          <w:szCs w:val="18"/>
        </w:rPr>
      </w:pPr>
    </w:p>
    <w:p w14:paraId="3EEF8412" w14:textId="77777777" w:rsidR="004A555E" w:rsidRPr="0035186D" w:rsidRDefault="004A555E">
      <w:pPr>
        <w:pStyle w:val="Textoindependiente"/>
        <w:spacing w:before="10"/>
        <w:rPr>
          <w:sz w:val="12"/>
          <w:szCs w:val="18"/>
        </w:rPr>
      </w:pPr>
    </w:p>
    <w:p w14:paraId="08DADE90" w14:textId="77777777" w:rsidR="00E076E2" w:rsidRPr="0035186D" w:rsidRDefault="00E076E2">
      <w:pPr>
        <w:pStyle w:val="Textoindependiente"/>
        <w:spacing w:before="2"/>
        <w:rPr>
          <w:sz w:val="32"/>
          <w:szCs w:val="18"/>
        </w:rPr>
      </w:pPr>
    </w:p>
    <w:p w14:paraId="4F98E086" w14:textId="77777777" w:rsidR="00E076E2" w:rsidRPr="0035186D" w:rsidRDefault="00E076E2">
      <w:pPr>
        <w:rPr>
          <w:sz w:val="32"/>
          <w:szCs w:val="24"/>
        </w:rPr>
        <w:sectPr w:rsidR="00E076E2" w:rsidRPr="0035186D">
          <w:pgSz w:w="11910" w:h="15650"/>
          <w:pgMar w:top="360" w:right="780" w:bottom="280" w:left="800" w:header="720" w:footer="720" w:gutter="0"/>
          <w:cols w:space="720"/>
        </w:sectPr>
      </w:pPr>
    </w:p>
    <w:p w14:paraId="37282E93" w14:textId="5A032DB6" w:rsidR="00E076E2" w:rsidRPr="0035186D" w:rsidRDefault="00E076E2" w:rsidP="00C27BD9">
      <w:pPr>
        <w:pStyle w:val="Textoindependiente"/>
        <w:spacing w:before="5" w:line="324" w:lineRule="auto"/>
        <w:ind w:left="112" w:right="130" w:firstLine="260"/>
        <w:jc w:val="center"/>
        <w:rPr>
          <w:sz w:val="18"/>
          <w:szCs w:val="18"/>
        </w:rPr>
      </w:pPr>
    </w:p>
    <w:p w14:paraId="1B8F85A3" w14:textId="77777777" w:rsidR="00E076E2" w:rsidRPr="0035186D" w:rsidRDefault="00E076E2">
      <w:pPr>
        <w:spacing w:line="324" w:lineRule="auto"/>
        <w:jc w:val="right"/>
        <w:rPr>
          <w:sz w:val="24"/>
          <w:szCs w:val="24"/>
        </w:rPr>
        <w:sectPr w:rsidR="00E076E2" w:rsidRPr="0035186D">
          <w:type w:val="continuous"/>
          <w:pgSz w:w="11910" w:h="15650"/>
          <w:pgMar w:top="420" w:right="780" w:bottom="280" w:left="800" w:header="720" w:footer="720" w:gutter="0"/>
          <w:cols w:num="2" w:space="720" w:equalWidth="0">
            <w:col w:w="5011" w:space="214"/>
            <w:col w:w="5105"/>
          </w:cols>
        </w:sectPr>
      </w:pPr>
    </w:p>
    <w:p w14:paraId="6C067596" w14:textId="4442691E" w:rsidR="00E076E2" w:rsidRPr="0035186D" w:rsidRDefault="00B44BB3">
      <w:pPr>
        <w:pStyle w:val="Textoindependiente"/>
        <w:ind w:left="107"/>
        <w:rPr>
          <w:sz w:val="22"/>
          <w:szCs w:val="18"/>
        </w:rPr>
      </w:pPr>
      <w:r w:rsidRPr="0035186D">
        <w:rPr>
          <w:noProof/>
          <w:sz w:val="18"/>
          <w:szCs w:val="18"/>
        </w:rPr>
        <w:lastRenderedPageBreak/>
        <mc:AlternateContent>
          <mc:Choice Requires="wpg">
            <w:drawing>
              <wp:inline distT="0" distB="0" distL="0" distR="0" wp14:anchorId="70930407" wp14:editId="2FFAD176">
                <wp:extent cx="6413500" cy="316865"/>
                <wp:effectExtent l="8255" t="0" r="0" b="0"/>
                <wp:docPr id="10"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3500" cy="316865"/>
                          <a:chOff x="0" y="0"/>
                          <a:chExt cx="10100" cy="499"/>
                        </a:xfrm>
                      </wpg:grpSpPr>
                      <wps:wsp>
                        <wps:cNvPr id="11" name="AutoShape 22"/>
                        <wps:cNvSpPr>
                          <a:spLocks/>
                        </wps:cNvSpPr>
                        <wps:spPr bwMode="auto">
                          <a:xfrm>
                            <a:off x="0" y="301"/>
                            <a:ext cx="1385" cy="2"/>
                          </a:xfrm>
                          <a:custGeom>
                            <a:avLst/>
                            <a:gdLst>
                              <a:gd name="T0" fmla="*/ 0 w 1385"/>
                              <a:gd name="T1" fmla="*/ 0 h 2"/>
                              <a:gd name="T2" fmla="*/ 366 w 1385"/>
                              <a:gd name="T3" fmla="*/ 0 h 2"/>
                              <a:gd name="T4" fmla="*/ 1284 w 1385"/>
                              <a:gd name="T5" fmla="*/ 0 h 2"/>
                              <a:gd name="T6" fmla="*/ 1385 w 1385"/>
                              <a:gd name="T7" fmla="*/ 0 h 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85" h="2">
                                <a:moveTo>
                                  <a:pt x="0" y="0"/>
                                </a:moveTo>
                                <a:lnTo>
                                  <a:pt x="366" y="0"/>
                                </a:lnTo>
                                <a:moveTo>
                                  <a:pt x="1284" y="0"/>
                                </a:moveTo>
                                <a:lnTo>
                                  <a:pt x="1385"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21"/>
                        <wps:cNvSpPr>
                          <a:spLocks/>
                        </wps:cNvSpPr>
                        <wps:spPr bwMode="auto">
                          <a:xfrm>
                            <a:off x="365" y="204"/>
                            <a:ext cx="919" cy="193"/>
                          </a:xfrm>
                          <a:custGeom>
                            <a:avLst/>
                            <a:gdLst>
                              <a:gd name="T0" fmla="*/ 305 w 919"/>
                              <a:gd name="T1" fmla="*/ 239 h 193"/>
                              <a:gd name="T2" fmla="*/ 316 w 919"/>
                              <a:gd name="T3" fmla="*/ 377 h 193"/>
                              <a:gd name="T4" fmla="*/ 305 w 919"/>
                              <a:gd name="T5" fmla="*/ 392 h 193"/>
                              <a:gd name="T6" fmla="*/ 349 w 919"/>
                              <a:gd name="T7" fmla="*/ 385 h 193"/>
                              <a:gd name="T8" fmla="*/ 349 w 919"/>
                              <a:gd name="T9" fmla="*/ 244 h 193"/>
                              <a:gd name="T10" fmla="*/ 465 w 919"/>
                              <a:gd name="T11" fmla="*/ 237 h 193"/>
                              <a:gd name="T12" fmla="*/ 420 w 919"/>
                              <a:gd name="T13" fmla="*/ 244 h 193"/>
                              <a:gd name="T14" fmla="*/ 420 w 919"/>
                              <a:gd name="T15" fmla="*/ 385 h 193"/>
                              <a:gd name="T16" fmla="*/ 551 w 919"/>
                              <a:gd name="T17" fmla="*/ 392 h 193"/>
                              <a:gd name="T18" fmla="*/ 453 w 919"/>
                              <a:gd name="T19" fmla="*/ 251 h 193"/>
                              <a:gd name="T20" fmla="*/ 465 w 919"/>
                              <a:gd name="T21" fmla="*/ 237 h 193"/>
                              <a:gd name="T22" fmla="*/ 539 w 919"/>
                              <a:gd name="T23" fmla="*/ 374 h 193"/>
                              <a:gd name="T24" fmla="*/ 554 w 919"/>
                              <a:gd name="T25" fmla="*/ 378 h 193"/>
                              <a:gd name="T26" fmla="*/ 807 w 919"/>
                              <a:gd name="T27" fmla="*/ 237 h 193"/>
                              <a:gd name="T28" fmla="*/ 756 w 919"/>
                              <a:gd name="T29" fmla="*/ 242 h 193"/>
                              <a:gd name="T30" fmla="*/ 819 w 919"/>
                              <a:gd name="T31" fmla="*/ 330 h 193"/>
                              <a:gd name="T32" fmla="*/ 808 w 919"/>
                              <a:gd name="T33" fmla="*/ 390 h 193"/>
                              <a:gd name="T34" fmla="*/ 861 w 919"/>
                              <a:gd name="T35" fmla="*/ 390 h 193"/>
                              <a:gd name="T36" fmla="*/ 850 w 919"/>
                              <a:gd name="T37" fmla="*/ 328 h 193"/>
                              <a:gd name="T38" fmla="*/ 805 w 919"/>
                              <a:gd name="T39" fmla="*/ 259 h 193"/>
                              <a:gd name="T40" fmla="*/ 807 w 919"/>
                              <a:gd name="T41" fmla="*/ 239 h 193"/>
                              <a:gd name="T42" fmla="*/ 877 w 919"/>
                              <a:gd name="T43" fmla="*/ 237 h 193"/>
                              <a:gd name="T44" fmla="*/ 885 w 919"/>
                              <a:gd name="T45" fmla="*/ 253 h 193"/>
                              <a:gd name="T46" fmla="*/ 859 w 919"/>
                              <a:gd name="T47" fmla="*/ 314 h 193"/>
                              <a:gd name="T48" fmla="*/ 918 w 919"/>
                              <a:gd name="T49" fmla="*/ 239 h 193"/>
                              <a:gd name="T50" fmla="*/ 581 w 919"/>
                              <a:gd name="T51" fmla="*/ 237 h 193"/>
                              <a:gd name="T52" fmla="*/ 592 w 919"/>
                              <a:gd name="T53" fmla="*/ 251 h 193"/>
                              <a:gd name="T54" fmla="*/ 581 w 919"/>
                              <a:gd name="T55" fmla="*/ 390 h 193"/>
                              <a:gd name="T56" fmla="*/ 729 w 919"/>
                              <a:gd name="T57" fmla="*/ 378 h 193"/>
                              <a:gd name="T58" fmla="*/ 698 w 919"/>
                              <a:gd name="T59" fmla="*/ 316 h 193"/>
                              <a:gd name="T60" fmla="*/ 622 w 919"/>
                              <a:gd name="T61" fmla="*/ 250 h 193"/>
                              <a:gd name="T62" fmla="*/ 731 w 919"/>
                              <a:gd name="T63" fmla="*/ 360 h 193"/>
                              <a:gd name="T64" fmla="*/ 702 w 919"/>
                              <a:gd name="T65" fmla="*/ 377 h 193"/>
                              <a:gd name="T66" fmla="*/ 732 w 919"/>
                              <a:gd name="T67" fmla="*/ 360 h 193"/>
                              <a:gd name="T68" fmla="*/ 683 w 919"/>
                              <a:gd name="T69" fmla="*/ 316 h 193"/>
                              <a:gd name="T70" fmla="*/ 698 w 919"/>
                              <a:gd name="T71" fmla="*/ 327 h 193"/>
                              <a:gd name="T72" fmla="*/ 692 w 919"/>
                              <a:gd name="T73" fmla="*/ 301 h 193"/>
                              <a:gd name="T74" fmla="*/ 698 w 919"/>
                              <a:gd name="T75" fmla="*/ 293 h 193"/>
                              <a:gd name="T76" fmla="*/ 678 w 919"/>
                              <a:gd name="T77" fmla="*/ 250 h 193"/>
                              <a:gd name="T78" fmla="*/ 714 w 919"/>
                              <a:gd name="T79" fmla="*/ 259 h 193"/>
                              <a:gd name="T80" fmla="*/ 721 w 919"/>
                              <a:gd name="T81" fmla="*/ 250 h 193"/>
                              <a:gd name="T82" fmla="*/ 0 w 919"/>
                              <a:gd name="T83" fmla="*/ 207 h 193"/>
                              <a:gd name="T84" fmla="*/ 16 w 919"/>
                              <a:gd name="T85" fmla="*/ 230 h 193"/>
                              <a:gd name="T86" fmla="*/ 110 w 919"/>
                              <a:gd name="T87" fmla="*/ 338 h 193"/>
                              <a:gd name="T88" fmla="*/ 48 w 919"/>
                              <a:gd name="T89" fmla="*/ 221 h 193"/>
                              <a:gd name="T90" fmla="*/ 57 w 919"/>
                              <a:gd name="T91" fmla="*/ 205 h 193"/>
                              <a:gd name="T92" fmla="*/ 198 w 919"/>
                              <a:gd name="T93" fmla="*/ 397 h 193"/>
                              <a:gd name="T94" fmla="*/ 208 w 919"/>
                              <a:gd name="T95" fmla="*/ 338 h 193"/>
                              <a:gd name="T96" fmla="*/ 243 w 919"/>
                              <a:gd name="T97" fmla="*/ 205 h 193"/>
                              <a:gd name="T98" fmla="*/ 254 w 919"/>
                              <a:gd name="T99" fmla="*/ 224 h 193"/>
                              <a:gd name="T100" fmla="*/ 223 w 919"/>
                              <a:gd name="T101" fmla="*/ 338 h 193"/>
                              <a:gd name="T102" fmla="*/ 277 w 919"/>
                              <a:gd name="T103" fmla="*/ 210 h 193"/>
                              <a:gd name="T104" fmla="*/ 153 w 919"/>
                              <a:gd name="T105" fmla="*/ 205 h 193"/>
                              <a:gd name="T106" fmla="*/ 110 w 919"/>
                              <a:gd name="T107" fmla="*/ 338 h 193"/>
                              <a:gd name="T108" fmla="*/ 153 w 919"/>
                              <a:gd name="T109" fmla="*/ 205 h 193"/>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919" h="193">
                                <a:moveTo>
                                  <a:pt x="358" y="32"/>
                                </a:moveTo>
                                <a:lnTo>
                                  <a:pt x="305" y="32"/>
                                </a:lnTo>
                                <a:lnTo>
                                  <a:pt x="305" y="34"/>
                                </a:lnTo>
                                <a:lnTo>
                                  <a:pt x="314" y="39"/>
                                </a:lnTo>
                                <a:lnTo>
                                  <a:pt x="316" y="46"/>
                                </a:lnTo>
                                <a:lnTo>
                                  <a:pt x="316" y="172"/>
                                </a:lnTo>
                                <a:lnTo>
                                  <a:pt x="314" y="180"/>
                                </a:lnTo>
                                <a:lnTo>
                                  <a:pt x="305" y="185"/>
                                </a:lnTo>
                                <a:lnTo>
                                  <a:pt x="305" y="187"/>
                                </a:lnTo>
                                <a:lnTo>
                                  <a:pt x="358" y="187"/>
                                </a:lnTo>
                                <a:lnTo>
                                  <a:pt x="358" y="185"/>
                                </a:lnTo>
                                <a:lnTo>
                                  <a:pt x="349" y="180"/>
                                </a:lnTo>
                                <a:lnTo>
                                  <a:pt x="347" y="172"/>
                                </a:lnTo>
                                <a:lnTo>
                                  <a:pt x="347" y="46"/>
                                </a:lnTo>
                                <a:lnTo>
                                  <a:pt x="349" y="39"/>
                                </a:lnTo>
                                <a:lnTo>
                                  <a:pt x="358" y="34"/>
                                </a:lnTo>
                                <a:lnTo>
                                  <a:pt x="358" y="32"/>
                                </a:lnTo>
                                <a:close/>
                                <a:moveTo>
                                  <a:pt x="465" y="32"/>
                                </a:moveTo>
                                <a:lnTo>
                                  <a:pt x="412" y="32"/>
                                </a:lnTo>
                                <a:lnTo>
                                  <a:pt x="412" y="34"/>
                                </a:lnTo>
                                <a:lnTo>
                                  <a:pt x="420" y="39"/>
                                </a:lnTo>
                                <a:lnTo>
                                  <a:pt x="423" y="46"/>
                                </a:lnTo>
                                <a:lnTo>
                                  <a:pt x="423" y="173"/>
                                </a:lnTo>
                                <a:lnTo>
                                  <a:pt x="420" y="180"/>
                                </a:lnTo>
                                <a:lnTo>
                                  <a:pt x="412" y="185"/>
                                </a:lnTo>
                                <a:lnTo>
                                  <a:pt x="412" y="187"/>
                                </a:lnTo>
                                <a:lnTo>
                                  <a:pt x="551" y="187"/>
                                </a:lnTo>
                                <a:lnTo>
                                  <a:pt x="554" y="173"/>
                                </a:lnTo>
                                <a:lnTo>
                                  <a:pt x="453" y="173"/>
                                </a:lnTo>
                                <a:lnTo>
                                  <a:pt x="453" y="46"/>
                                </a:lnTo>
                                <a:lnTo>
                                  <a:pt x="456" y="39"/>
                                </a:lnTo>
                                <a:lnTo>
                                  <a:pt x="465" y="34"/>
                                </a:lnTo>
                                <a:lnTo>
                                  <a:pt x="465" y="32"/>
                                </a:lnTo>
                                <a:close/>
                                <a:moveTo>
                                  <a:pt x="557" y="153"/>
                                </a:moveTo>
                                <a:lnTo>
                                  <a:pt x="549" y="163"/>
                                </a:lnTo>
                                <a:lnTo>
                                  <a:pt x="539" y="169"/>
                                </a:lnTo>
                                <a:lnTo>
                                  <a:pt x="527" y="172"/>
                                </a:lnTo>
                                <a:lnTo>
                                  <a:pt x="513" y="173"/>
                                </a:lnTo>
                                <a:lnTo>
                                  <a:pt x="554" y="173"/>
                                </a:lnTo>
                                <a:lnTo>
                                  <a:pt x="558" y="154"/>
                                </a:lnTo>
                                <a:lnTo>
                                  <a:pt x="557" y="153"/>
                                </a:lnTo>
                                <a:close/>
                                <a:moveTo>
                                  <a:pt x="807" y="32"/>
                                </a:moveTo>
                                <a:lnTo>
                                  <a:pt x="749" y="32"/>
                                </a:lnTo>
                                <a:lnTo>
                                  <a:pt x="749" y="34"/>
                                </a:lnTo>
                                <a:lnTo>
                                  <a:pt x="756" y="37"/>
                                </a:lnTo>
                                <a:lnTo>
                                  <a:pt x="760" y="41"/>
                                </a:lnTo>
                                <a:lnTo>
                                  <a:pt x="768" y="51"/>
                                </a:lnTo>
                                <a:lnTo>
                                  <a:pt x="819" y="125"/>
                                </a:lnTo>
                                <a:lnTo>
                                  <a:pt x="819" y="172"/>
                                </a:lnTo>
                                <a:lnTo>
                                  <a:pt x="816" y="180"/>
                                </a:lnTo>
                                <a:lnTo>
                                  <a:pt x="808" y="185"/>
                                </a:lnTo>
                                <a:lnTo>
                                  <a:pt x="808" y="187"/>
                                </a:lnTo>
                                <a:lnTo>
                                  <a:pt x="861" y="187"/>
                                </a:lnTo>
                                <a:lnTo>
                                  <a:pt x="861" y="185"/>
                                </a:lnTo>
                                <a:lnTo>
                                  <a:pt x="852" y="180"/>
                                </a:lnTo>
                                <a:lnTo>
                                  <a:pt x="850" y="172"/>
                                </a:lnTo>
                                <a:lnTo>
                                  <a:pt x="850" y="123"/>
                                </a:lnTo>
                                <a:lnTo>
                                  <a:pt x="859" y="109"/>
                                </a:lnTo>
                                <a:lnTo>
                                  <a:pt x="843" y="109"/>
                                </a:lnTo>
                                <a:lnTo>
                                  <a:pt x="805" y="54"/>
                                </a:lnTo>
                                <a:lnTo>
                                  <a:pt x="799" y="45"/>
                                </a:lnTo>
                                <a:lnTo>
                                  <a:pt x="800" y="37"/>
                                </a:lnTo>
                                <a:lnTo>
                                  <a:pt x="807" y="34"/>
                                </a:lnTo>
                                <a:lnTo>
                                  <a:pt x="807" y="32"/>
                                </a:lnTo>
                                <a:close/>
                                <a:moveTo>
                                  <a:pt x="918" y="32"/>
                                </a:moveTo>
                                <a:lnTo>
                                  <a:pt x="877" y="32"/>
                                </a:lnTo>
                                <a:lnTo>
                                  <a:pt x="877" y="34"/>
                                </a:lnTo>
                                <a:lnTo>
                                  <a:pt x="884" y="38"/>
                                </a:lnTo>
                                <a:lnTo>
                                  <a:pt x="885" y="48"/>
                                </a:lnTo>
                                <a:lnTo>
                                  <a:pt x="877" y="60"/>
                                </a:lnTo>
                                <a:lnTo>
                                  <a:pt x="843" y="109"/>
                                </a:lnTo>
                                <a:lnTo>
                                  <a:pt x="859" y="109"/>
                                </a:lnTo>
                                <a:lnTo>
                                  <a:pt x="905" y="44"/>
                                </a:lnTo>
                                <a:lnTo>
                                  <a:pt x="912" y="36"/>
                                </a:lnTo>
                                <a:lnTo>
                                  <a:pt x="918" y="34"/>
                                </a:lnTo>
                                <a:lnTo>
                                  <a:pt x="918" y="32"/>
                                </a:lnTo>
                                <a:close/>
                                <a:moveTo>
                                  <a:pt x="720" y="32"/>
                                </a:moveTo>
                                <a:lnTo>
                                  <a:pt x="581" y="32"/>
                                </a:lnTo>
                                <a:lnTo>
                                  <a:pt x="581" y="34"/>
                                </a:lnTo>
                                <a:lnTo>
                                  <a:pt x="589" y="39"/>
                                </a:lnTo>
                                <a:lnTo>
                                  <a:pt x="592" y="46"/>
                                </a:lnTo>
                                <a:lnTo>
                                  <a:pt x="592" y="173"/>
                                </a:lnTo>
                                <a:lnTo>
                                  <a:pt x="589" y="180"/>
                                </a:lnTo>
                                <a:lnTo>
                                  <a:pt x="581" y="185"/>
                                </a:lnTo>
                                <a:lnTo>
                                  <a:pt x="581" y="187"/>
                                </a:lnTo>
                                <a:lnTo>
                                  <a:pt x="727" y="187"/>
                                </a:lnTo>
                                <a:lnTo>
                                  <a:pt x="729" y="173"/>
                                </a:lnTo>
                                <a:lnTo>
                                  <a:pt x="622" y="173"/>
                                </a:lnTo>
                                <a:lnTo>
                                  <a:pt x="622" y="111"/>
                                </a:lnTo>
                                <a:lnTo>
                                  <a:pt x="698" y="111"/>
                                </a:lnTo>
                                <a:lnTo>
                                  <a:pt x="698" y="98"/>
                                </a:lnTo>
                                <a:lnTo>
                                  <a:pt x="622" y="98"/>
                                </a:lnTo>
                                <a:lnTo>
                                  <a:pt x="622" y="45"/>
                                </a:lnTo>
                                <a:lnTo>
                                  <a:pt x="721" y="45"/>
                                </a:lnTo>
                                <a:lnTo>
                                  <a:pt x="720" y="32"/>
                                </a:lnTo>
                                <a:close/>
                                <a:moveTo>
                                  <a:pt x="731" y="155"/>
                                </a:moveTo>
                                <a:lnTo>
                                  <a:pt x="723" y="163"/>
                                </a:lnTo>
                                <a:lnTo>
                                  <a:pt x="714" y="169"/>
                                </a:lnTo>
                                <a:lnTo>
                                  <a:pt x="702" y="172"/>
                                </a:lnTo>
                                <a:lnTo>
                                  <a:pt x="685" y="173"/>
                                </a:lnTo>
                                <a:lnTo>
                                  <a:pt x="729" y="173"/>
                                </a:lnTo>
                                <a:lnTo>
                                  <a:pt x="732" y="155"/>
                                </a:lnTo>
                                <a:lnTo>
                                  <a:pt x="731" y="155"/>
                                </a:lnTo>
                                <a:close/>
                                <a:moveTo>
                                  <a:pt x="698" y="111"/>
                                </a:moveTo>
                                <a:lnTo>
                                  <a:pt x="683" y="111"/>
                                </a:lnTo>
                                <a:lnTo>
                                  <a:pt x="692" y="114"/>
                                </a:lnTo>
                                <a:lnTo>
                                  <a:pt x="696" y="122"/>
                                </a:lnTo>
                                <a:lnTo>
                                  <a:pt x="698" y="122"/>
                                </a:lnTo>
                                <a:lnTo>
                                  <a:pt x="698" y="111"/>
                                </a:lnTo>
                                <a:close/>
                                <a:moveTo>
                                  <a:pt x="696" y="88"/>
                                </a:moveTo>
                                <a:lnTo>
                                  <a:pt x="692" y="96"/>
                                </a:lnTo>
                                <a:lnTo>
                                  <a:pt x="683" y="98"/>
                                </a:lnTo>
                                <a:lnTo>
                                  <a:pt x="698" y="98"/>
                                </a:lnTo>
                                <a:lnTo>
                                  <a:pt x="698" y="88"/>
                                </a:lnTo>
                                <a:lnTo>
                                  <a:pt x="696" y="88"/>
                                </a:lnTo>
                                <a:close/>
                                <a:moveTo>
                                  <a:pt x="721" y="45"/>
                                </a:moveTo>
                                <a:lnTo>
                                  <a:pt x="678" y="45"/>
                                </a:lnTo>
                                <a:lnTo>
                                  <a:pt x="694" y="46"/>
                                </a:lnTo>
                                <a:lnTo>
                                  <a:pt x="706" y="49"/>
                                </a:lnTo>
                                <a:lnTo>
                                  <a:pt x="714" y="54"/>
                                </a:lnTo>
                                <a:lnTo>
                                  <a:pt x="721" y="62"/>
                                </a:lnTo>
                                <a:lnTo>
                                  <a:pt x="723" y="62"/>
                                </a:lnTo>
                                <a:lnTo>
                                  <a:pt x="721" y="45"/>
                                </a:lnTo>
                                <a:close/>
                                <a:moveTo>
                                  <a:pt x="57" y="0"/>
                                </a:moveTo>
                                <a:lnTo>
                                  <a:pt x="0" y="0"/>
                                </a:lnTo>
                                <a:lnTo>
                                  <a:pt x="0" y="2"/>
                                </a:lnTo>
                                <a:lnTo>
                                  <a:pt x="6" y="5"/>
                                </a:lnTo>
                                <a:lnTo>
                                  <a:pt x="11" y="12"/>
                                </a:lnTo>
                                <a:lnTo>
                                  <a:pt x="16" y="25"/>
                                </a:lnTo>
                                <a:lnTo>
                                  <a:pt x="84" y="192"/>
                                </a:lnTo>
                                <a:lnTo>
                                  <a:pt x="85" y="192"/>
                                </a:lnTo>
                                <a:lnTo>
                                  <a:pt x="110" y="133"/>
                                </a:lnTo>
                                <a:lnTo>
                                  <a:pt x="94" y="133"/>
                                </a:lnTo>
                                <a:lnTo>
                                  <a:pt x="53" y="28"/>
                                </a:lnTo>
                                <a:lnTo>
                                  <a:pt x="48" y="16"/>
                                </a:lnTo>
                                <a:lnTo>
                                  <a:pt x="50" y="6"/>
                                </a:lnTo>
                                <a:lnTo>
                                  <a:pt x="57" y="2"/>
                                </a:lnTo>
                                <a:lnTo>
                                  <a:pt x="57" y="0"/>
                                </a:lnTo>
                                <a:close/>
                                <a:moveTo>
                                  <a:pt x="177" y="57"/>
                                </a:moveTo>
                                <a:lnTo>
                                  <a:pt x="142" y="57"/>
                                </a:lnTo>
                                <a:lnTo>
                                  <a:pt x="198" y="192"/>
                                </a:lnTo>
                                <a:lnTo>
                                  <a:pt x="199" y="192"/>
                                </a:lnTo>
                                <a:lnTo>
                                  <a:pt x="223" y="133"/>
                                </a:lnTo>
                                <a:lnTo>
                                  <a:pt x="208" y="133"/>
                                </a:lnTo>
                                <a:lnTo>
                                  <a:pt x="177" y="57"/>
                                </a:lnTo>
                                <a:close/>
                                <a:moveTo>
                                  <a:pt x="283" y="0"/>
                                </a:moveTo>
                                <a:lnTo>
                                  <a:pt x="243" y="0"/>
                                </a:lnTo>
                                <a:lnTo>
                                  <a:pt x="243" y="2"/>
                                </a:lnTo>
                                <a:lnTo>
                                  <a:pt x="252" y="6"/>
                                </a:lnTo>
                                <a:lnTo>
                                  <a:pt x="254" y="19"/>
                                </a:lnTo>
                                <a:lnTo>
                                  <a:pt x="248" y="33"/>
                                </a:lnTo>
                                <a:lnTo>
                                  <a:pt x="208" y="133"/>
                                </a:lnTo>
                                <a:lnTo>
                                  <a:pt x="223" y="133"/>
                                </a:lnTo>
                                <a:lnTo>
                                  <a:pt x="265" y="29"/>
                                </a:lnTo>
                                <a:lnTo>
                                  <a:pt x="271" y="13"/>
                                </a:lnTo>
                                <a:lnTo>
                                  <a:pt x="277" y="5"/>
                                </a:lnTo>
                                <a:lnTo>
                                  <a:pt x="283" y="2"/>
                                </a:lnTo>
                                <a:lnTo>
                                  <a:pt x="283" y="0"/>
                                </a:lnTo>
                                <a:close/>
                                <a:moveTo>
                                  <a:pt x="153" y="0"/>
                                </a:moveTo>
                                <a:lnTo>
                                  <a:pt x="152" y="0"/>
                                </a:lnTo>
                                <a:lnTo>
                                  <a:pt x="94" y="133"/>
                                </a:lnTo>
                                <a:lnTo>
                                  <a:pt x="110" y="133"/>
                                </a:lnTo>
                                <a:lnTo>
                                  <a:pt x="142" y="57"/>
                                </a:lnTo>
                                <a:lnTo>
                                  <a:pt x="177" y="57"/>
                                </a:lnTo>
                                <a:lnTo>
                                  <a:pt x="153"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Line 20"/>
                        <wps:cNvCnPr>
                          <a:cxnSpLocks noChangeShapeType="1"/>
                        </wps:cNvCnPr>
                        <wps:spPr bwMode="auto">
                          <a:xfrm>
                            <a:off x="3369" y="302"/>
                            <a:ext cx="6712" cy="0"/>
                          </a:xfrm>
                          <a:prstGeom prst="line">
                            <a:avLst/>
                          </a:prstGeom>
                          <a:noFill/>
                          <a:ln w="6350">
                            <a:solidFill>
                              <a:srgbClr val="231F2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384" y="102"/>
                            <a:ext cx="1985" cy="397"/>
                          </a:xfrm>
                          <a:prstGeom prst="rect">
                            <a:avLst/>
                          </a:prstGeom>
                          <a:noFill/>
                          <a:extLst>
                            <a:ext uri="{909E8E84-426E-40DD-AFC4-6F175D3DCCD1}">
                              <a14:hiddenFill xmlns:a14="http://schemas.microsoft.com/office/drawing/2010/main">
                                <a:solidFill>
                                  <a:srgbClr val="FFFFFF"/>
                                </a:solidFill>
                              </a14:hiddenFill>
                            </a:ext>
                          </a:extLst>
                        </pic:spPr>
                      </pic:pic>
                      <wps:wsp>
                        <wps:cNvPr id="15" name="Text Box 18"/>
                        <wps:cNvSpPr txBox="1">
                          <a:spLocks noChangeArrowheads="1"/>
                        </wps:cNvSpPr>
                        <wps:spPr bwMode="auto">
                          <a:xfrm>
                            <a:off x="0" y="0"/>
                            <a:ext cx="256"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E3C2F8" w14:textId="6FC24B8E" w:rsidR="00E076E2" w:rsidRDefault="0051217C">
                              <w:pPr>
                                <w:spacing w:line="310" w:lineRule="exact"/>
                                <w:rPr>
                                  <w:b/>
                                  <w:sz w:val="26"/>
                                </w:rPr>
                              </w:pPr>
                              <w:r>
                                <w:rPr>
                                  <w:b/>
                                  <w:color w:val="231F20"/>
                                  <w:w w:val="75"/>
                                  <w:sz w:val="14"/>
                                </w:rPr>
                                <w:t>6</w:t>
                              </w:r>
                              <w:r>
                                <w:rPr>
                                  <w:b/>
                                  <w:color w:val="231F20"/>
                                  <w:w w:val="75"/>
                                  <w:position w:val="-4"/>
                                  <w:sz w:val="26"/>
                                </w:rPr>
                                <w:t>|</w:t>
                              </w:r>
                            </w:p>
                          </w:txbxContent>
                        </wps:txbx>
                        <wps:bodyPr rot="0" vert="horz" wrap="square" lIns="0" tIns="0" rIns="0" bIns="0" anchor="t" anchorCtr="0" upright="1">
                          <a:noAutofit/>
                        </wps:bodyPr>
                      </wps:wsp>
                      <wps:wsp>
                        <wps:cNvPr id="16" name="Text Box 17"/>
                        <wps:cNvSpPr txBox="1">
                          <a:spLocks noChangeArrowheads="1"/>
                        </wps:cNvSpPr>
                        <wps:spPr bwMode="auto">
                          <a:xfrm>
                            <a:off x="9377" y="68"/>
                            <a:ext cx="722" cy="1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47C40D" w14:textId="4AB8868D" w:rsidR="00E076E2" w:rsidRDefault="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wps:txbx>
                        <wps:bodyPr rot="0" vert="horz" wrap="square" lIns="0" tIns="0" rIns="0" bIns="0" anchor="t" anchorCtr="0" upright="1">
                          <a:noAutofit/>
                        </wps:bodyPr>
                      </wps:wsp>
                    </wpg:wgp>
                  </a:graphicData>
                </a:graphic>
              </wp:inline>
            </w:drawing>
          </mc:Choice>
          <mc:Fallback>
            <w:pict>
              <v:group w14:anchorId="70930407" id="Group 16" o:spid="_x0000_s1048" style="width:505pt;height:24.95pt;mso-position-horizontal-relative:char;mso-position-vertical-relative:line" coordsize="10100,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">
                <v:shape id="AutoShape 22" o:spid="_x0000_s1049" style="position:absolute;top:301;width:1385;height:2;visibility:visible;mso-wrap-style:square;v-text-anchor:top" coordsize="13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" path="m,l366,t918,l1385,e" filled="f" strokecolor="#231f20" strokeweight=".5pt">
                  <v:path arrowok="t" o:connecttype="custom" o:connectlocs="0,0;366,0;1284,0;1385,0" o:connectangles="0,0,0,0"/>
                </v:shape>
                <v:shape id="AutoShape 21" o:spid="_x0000_s1050" style="position:absolute;left:365;top:204;width:919;height:193;visibility:visible;mso-wrap-style:square;v-text-anchor:top" coordsize="91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" path="m358,32r-53,l305,34r9,5l316,46r,126l314,180r-9,5l305,187r53,l358,185r-9,-5l347,172r,-126l349,39r9,-5l358,32xm465,32r-53,l412,34r8,5l423,46r,127l420,180r-8,5l412,187r139,l554,173r-101,l453,46r3,-7l465,34r,-2xm557,153r-8,10l539,169r-12,3l513,173r41,l558,154r-1,-1xm807,32r-58,l749,34r7,3l760,41r8,10l819,125r,47l816,180r-8,5l808,187r53,l861,185r-9,-5l850,172r,-49l859,109r-16,l805,54r-6,-9l800,37r7,-3l807,32xm918,32r-41,l877,34r7,4l885,48r-8,12l843,109r16,l905,44r7,-8l918,34r,-2xm720,32r-139,l581,34r8,5l592,46r,127l589,180r-8,5l581,187r146,l729,173r-107,l622,111r76,l698,98r-76,l622,45r99,l720,32xm731,155r-8,8l714,169r-12,3l685,173r44,l732,155r-1,xm698,111r-15,l692,114r4,8l698,122r,-11xm696,88r-4,8l683,98r15,l698,88r-2,xm721,45r-43,l694,46r12,3l714,54r7,8l723,62,721,45xm57,l,,,2,6,5r5,7l16,25,84,192r1,l110,133r-16,l53,28,48,16,50,6,57,2,57,xm177,57r-35,l198,192r1,l223,133r-15,l177,57xm283,l243,r,2l252,6r2,13l248,33,208,133r15,l265,29r6,-16l277,5r6,-3l283,xm153,r-1,l94,133r16,l142,57r35,l153,xe" fillcolor="#231f20" stroked="f">
                  <v:path arrowok="t" o:connecttype="custom" o:connectlocs="305,239;316,377;305,392;349,385;349,244;465,237;420,244;420,385;551,392;453,251;465,237;539,374;554,378;807,237;756,242;819,330;808,390;861,390;850,328;805,259;807,239;877,237;885,253;859,314;918,239;581,237;592,251;581,390;729,378;698,316;622,250;731,360;702,377;732,360;683,316;698,327;692,301;698,293;678,250;714,259;721,250;0,207;16,230;110,338;48,221;57,205;198,397;208,338;243,205;254,224;223,338;277,210;153,205;110,338;153,205" o:connectangles="0,0,0,0,0,0,0,0,0,0,0,0,0,0,0,0,0,0,0,0,0,0,0,0,0,0,0,0,0,0,0,0,0,0,0,0,0,0,0,0,0,0,0,0,0,0,0,0,0,0,0,0,0,0,0"/>
                </v:shape>
                <v:line id="Line 20" o:spid="_x0000_s1051" style="position:absolute;visibility:visible;mso-wrap-style:square" from="3369,302" to="10081,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" strokecolor="#231f20" strokeweight=".5pt"/>
                <v:shape id="Picture 19" o:spid="_x0000_s1052" type="#_x0000_t75" style="position:absolute;left:1384;top:102;width:1985;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">
                  <v:imagedata r:id="rId38" o:title=""/>
                </v:shape>
                <v:shape id="Text Box 18" o:spid="_x0000_s1053" type="#_x0000_t202" style="position:absolute;width:256;height: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7EE3C2F8" w14:textId="6FC24B8E" w:rsidR="00E076E2" w:rsidRDefault="0051217C">
                        <w:pPr>
                          <w:spacing w:line="310" w:lineRule="exact"/>
                          <w:rPr>
                            <w:b/>
                            <w:sz w:val="26"/>
                          </w:rPr>
                        </w:pPr>
                        <w:r>
                          <w:rPr>
                            <w:b/>
                            <w:color w:val="231F20"/>
                            <w:w w:val="75"/>
                            <w:sz w:val="14"/>
                          </w:rPr>
                          <w:t>6</w:t>
                        </w:r>
                        <w:r>
                          <w:rPr>
                            <w:b/>
                            <w:color w:val="231F20"/>
                            <w:w w:val="75"/>
                            <w:position w:val="-4"/>
                            <w:sz w:val="26"/>
                          </w:rPr>
                          <w:t>|</w:t>
                        </w:r>
                      </w:p>
                    </w:txbxContent>
                  </v:textbox>
                </v:shape>
                <v:shape id="Text Box 17" o:spid="_x0000_s1054" type="#_x0000_t202" style="position:absolute;left:9377;top:68;width:722;height: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7147C40D" w14:textId="4AB8868D" w:rsidR="00E076E2" w:rsidRDefault="004A555E">
                        <w:pPr>
                          <w:spacing w:line="167" w:lineRule="exact"/>
                          <w:rPr>
                            <w:sz w:val="14"/>
                          </w:rPr>
                        </w:pPr>
                        <w:proofErr w:type="spellStart"/>
                        <w:r>
                          <w:rPr>
                            <w:color w:val="231F20"/>
                            <w:sz w:val="14"/>
                          </w:rPr>
                          <w:t>Noboa</w:t>
                        </w:r>
                        <w:proofErr w:type="spellEnd"/>
                        <w:r>
                          <w:rPr>
                            <w:color w:val="231F20"/>
                            <w:spacing w:val="2"/>
                            <w:sz w:val="14"/>
                          </w:rPr>
                          <w:t xml:space="preserve"> </w:t>
                        </w:r>
                        <w:r>
                          <w:rPr>
                            <w:color w:val="231F20"/>
                            <w:spacing w:val="15"/>
                            <w:sz w:val="10"/>
                          </w:rPr>
                          <w:t xml:space="preserve"> </w:t>
                        </w:r>
                      </w:p>
                    </w:txbxContent>
                  </v:textbox>
                </v:shape>
                <w10:anchorlock/>
              </v:group>
            </w:pict>
          </mc:Fallback>
        </mc:AlternateContent>
      </w:r>
    </w:p>
    <w:p w14:paraId="4ED9DE3F" w14:textId="77777777" w:rsidR="00E076E2" w:rsidRPr="0035186D" w:rsidRDefault="00E076E2">
      <w:pPr>
        <w:pStyle w:val="Textoindependiente"/>
        <w:spacing w:before="9"/>
        <w:rPr>
          <w:sz w:val="7"/>
          <w:szCs w:val="18"/>
        </w:rPr>
      </w:pPr>
    </w:p>
    <w:p w14:paraId="17300050" w14:textId="77777777" w:rsidR="00E076E2" w:rsidRPr="0035186D" w:rsidRDefault="00E076E2">
      <w:pPr>
        <w:rPr>
          <w:sz w:val="7"/>
          <w:szCs w:val="24"/>
        </w:rPr>
        <w:sectPr w:rsidR="00E076E2" w:rsidRPr="0035186D">
          <w:pgSz w:w="11910" w:h="15650"/>
          <w:pgMar w:top="360" w:right="780" w:bottom="280" w:left="800" w:header="720" w:footer="720" w:gutter="0"/>
          <w:cols w:space="720"/>
        </w:sectPr>
      </w:pPr>
    </w:p>
    <w:p w14:paraId="5380D2EB" w14:textId="61D33342" w:rsidR="00E076E2" w:rsidRPr="0035186D" w:rsidRDefault="008E7C9E" w:rsidP="00206994">
      <w:pPr>
        <w:pStyle w:val="Ttulo2"/>
        <w:spacing w:before="48"/>
        <w:rPr>
          <w:sz w:val="22"/>
          <w:szCs w:val="18"/>
        </w:rPr>
      </w:pPr>
      <w:r w:rsidRPr="0035186D">
        <w:rPr>
          <w:b w:val="0"/>
          <w:sz w:val="18"/>
          <w:szCs w:val="18"/>
        </w:rPr>
        <w:br w:type="column"/>
      </w:r>
      <w:r w:rsidR="00206994" w:rsidRPr="0035186D">
        <w:rPr>
          <w:sz w:val="22"/>
          <w:szCs w:val="18"/>
        </w:rPr>
        <w:t xml:space="preserve"> </w:t>
      </w:r>
    </w:p>
    <w:p w14:paraId="00CE7AE0" w14:textId="77777777" w:rsidR="00E076E2" w:rsidRPr="0035186D" w:rsidRDefault="00E076E2">
      <w:pPr>
        <w:spacing w:line="278" w:lineRule="auto"/>
        <w:jc w:val="both"/>
        <w:rPr>
          <w:sz w:val="16"/>
          <w:szCs w:val="24"/>
        </w:rPr>
        <w:sectPr w:rsidR="00E076E2" w:rsidRPr="0035186D">
          <w:type w:val="continuous"/>
          <w:pgSz w:w="11910" w:h="15650"/>
          <w:pgMar w:top="420" w:right="780" w:bottom="280" w:left="800" w:header="720" w:footer="720" w:gutter="0"/>
          <w:cols w:num="2" w:space="720" w:equalWidth="0">
            <w:col w:w="5012" w:space="213"/>
            <w:col w:w="5105"/>
          </w:cols>
        </w:sectPr>
      </w:pPr>
    </w:p>
    <w:p w14:paraId="0C4C89E4" w14:textId="2E105685" w:rsidR="00E076E2" w:rsidRPr="0035186D" w:rsidRDefault="00B44BB3">
      <w:pPr>
        <w:pStyle w:val="Textoindependiente"/>
        <w:ind w:left="107"/>
        <w:rPr>
          <w:sz w:val="22"/>
          <w:szCs w:val="18"/>
        </w:rPr>
      </w:pPr>
      <w:r w:rsidRPr="0035186D">
        <w:rPr>
          <w:noProof/>
          <w:sz w:val="18"/>
          <w:szCs w:val="18"/>
        </w:rPr>
        <w:lastRenderedPageBreak/>
        <mc:AlternateContent>
          <mc:Choice Requires="wpg">
            <w:drawing>
              <wp:inline distT="0" distB="0" distL="0" distR="0" wp14:anchorId="3707519C" wp14:editId="218CB534">
                <wp:extent cx="6413500" cy="316865"/>
                <wp:effectExtent l="8255" t="0" r="0" b="0"/>
                <wp:docPr id="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3500" cy="316865"/>
                          <a:chOff x="0" y="0"/>
                          <a:chExt cx="10100" cy="499"/>
                        </a:xfrm>
                      </wpg:grpSpPr>
                      <wps:wsp>
                        <wps:cNvPr id="6" name="AutoShape 10"/>
                        <wps:cNvSpPr>
                          <a:spLocks/>
                        </wps:cNvSpPr>
                        <wps:spPr bwMode="auto">
                          <a:xfrm>
                            <a:off x="0" y="301"/>
                            <a:ext cx="1467" cy="2"/>
                          </a:xfrm>
                          <a:custGeom>
                            <a:avLst/>
                            <a:gdLst>
                              <a:gd name="T0" fmla="*/ 0 w 1467"/>
                              <a:gd name="T1" fmla="*/ 0 h 2"/>
                              <a:gd name="T2" fmla="*/ 447 w 1467"/>
                              <a:gd name="T3" fmla="*/ 0 h 2"/>
                              <a:gd name="T4" fmla="*/ 1366 w 1467"/>
                              <a:gd name="T5" fmla="*/ 0 h 2"/>
                              <a:gd name="T6" fmla="*/ 1466 w 1467"/>
                              <a:gd name="T7" fmla="*/ 0 h 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7" h="2">
                                <a:moveTo>
                                  <a:pt x="0" y="0"/>
                                </a:moveTo>
                                <a:lnTo>
                                  <a:pt x="447" y="0"/>
                                </a:lnTo>
                                <a:moveTo>
                                  <a:pt x="1366" y="0"/>
                                </a:moveTo>
                                <a:lnTo>
                                  <a:pt x="1466"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AutoShape 9"/>
                        <wps:cNvSpPr>
                          <a:spLocks/>
                        </wps:cNvSpPr>
                        <wps:spPr bwMode="auto">
                          <a:xfrm>
                            <a:off x="447" y="204"/>
                            <a:ext cx="919" cy="193"/>
                          </a:xfrm>
                          <a:custGeom>
                            <a:avLst/>
                            <a:gdLst>
                              <a:gd name="T0" fmla="*/ 305 w 919"/>
                              <a:gd name="T1" fmla="*/ 239 h 193"/>
                              <a:gd name="T2" fmla="*/ 317 w 919"/>
                              <a:gd name="T3" fmla="*/ 377 h 193"/>
                              <a:gd name="T4" fmla="*/ 305 w 919"/>
                              <a:gd name="T5" fmla="*/ 392 h 193"/>
                              <a:gd name="T6" fmla="*/ 350 w 919"/>
                              <a:gd name="T7" fmla="*/ 385 h 193"/>
                              <a:gd name="T8" fmla="*/ 350 w 919"/>
                              <a:gd name="T9" fmla="*/ 244 h 193"/>
                              <a:gd name="T10" fmla="*/ 466 w 919"/>
                              <a:gd name="T11" fmla="*/ 237 h 193"/>
                              <a:gd name="T12" fmla="*/ 421 w 919"/>
                              <a:gd name="T13" fmla="*/ 244 h 193"/>
                              <a:gd name="T14" fmla="*/ 421 w 919"/>
                              <a:gd name="T15" fmla="*/ 385 h 193"/>
                              <a:gd name="T16" fmla="*/ 551 w 919"/>
                              <a:gd name="T17" fmla="*/ 392 h 193"/>
                              <a:gd name="T18" fmla="*/ 453 w 919"/>
                              <a:gd name="T19" fmla="*/ 251 h 193"/>
                              <a:gd name="T20" fmla="*/ 466 w 919"/>
                              <a:gd name="T21" fmla="*/ 237 h 193"/>
                              <a:gd name="T22" fmla="*/ 539 w 919"/>
                              <a:gd name="T23" fmla="*/ 374 h 193"/>
                              <a:gd name="T24" fmla="*/ 554 w 919"/>
                              <a:gd name="T25" fmla="*/ 378 h 193"/>
                              <a:gd name="T26" fmla="*/ 808 w 919"/>
                              <a:gd name="T27" fmla="*/ 237 h 193"/>
                              <a:gd name="T28" fmla="*/ 756 w 919"/>
                              <a:gd name="T29" fmla="*/ 242 h 193"/>
                              <a:gd name="T30" fmla="*/ 820 w 919"/>
                              <a:gd name="T31" fmla="*/ 330 h 193"/>
                              <a:gd name="T32" fmla="*/ 808 w 919"/>
                              <a:gd name="T33" fmla="*/ 390 h 193"/>
                              <a:gd name="T34" fmla="*/ 861 w 919"/>
                              <a:gd name="T35" fmla="*/ 390 h 193"/>
                              <a:gd name="T36" fmla="*/ 850 w 919"/>
                              <a:gd name="T37" fmla="*/ 328 h 193"/>
                              <a:gd name="T38" fmla="*/ 805 w 919"/>
                              <a:gd name="T39" fmla="*/ 259 h 193"/>
                              <a:gd name="T40" fmla="*/ 808 w 919"/>
                              <a:gd name="T41" fmla="*/ 239 h 193"/>
                              <a:gd name="T42" fmla="*/ 877 w 919"/>
                              <a:gd name="T43" fmla="*/ 237 h 193"/>
                              <a:gd name="T44" fmla="*/ 886 w 919"/>
                              <a:gd name="T45" fmla="*/ 253 h 193"/>
                              <a:gd name="T46" fmla="*/ 859 w 919"/>
                              <a:gd name="T47" fmla="*/ 314 h 193"/>
                              <a:gd name="T48" fmla="*/ 919 w 919"/>
                              <a:gd name="T49" fmla="*/ 239 h 193"/>
                              <a:gd name="T50" fmla="*/ 582 w 919"/>
                              <a:gd name="T51" fmla="*/ 237 h 193"/>
                              <a:gd name="T52" fmla="*/ 592 w 919"/>
                              <a:gd name="T53" fmla="*/ 251 h 193"/>
                              <a:gd name="T54" fmla="*/ 581 w 919"/>
                              <a:gd name="T55" fmla="*/ 390 h 193"/>
                              <a:gd name="T56" fmla="*/ 729 w 919"/>
                              <a:gd name="T57" fmla="*/ 378 h 193"/>
                              <a:gd name="T58" fmla="*/ 698 w 919"/>
                              <a:gd name="T59" fmla="*/ 316 h 193"/>
                              <a:gd name="T60" fmla="*/ 622 w 919"/>
                              <a:gd name="T61" fmla="*/ 250 h 193"/>
                              <a:gd name="T62" fmla="*/ 731 w 919"/>
                              <a:gd name="T63" fmla="*/ 360 h 193"/>
                              <a:gd name="T64" fmla="*/ 702 w 919"/>
                              <a:gd name="T65" fmla="*/ 377 h 193"/>
                              <a:gd name="T66" fmla="*/ 733 w 919"/>
                              <a:gd name="T67" fmla="*/ 360 h 193"/>
                              <a:gd name="T68" fmla="*/ 683 w 919"/>
                              <a:gd name="T69" fmla="*/ 316 h 193"/>
                              <a:gd name="T70" fmla="*/ 698 w 919"/>
                              <a:gd name="T71" fmla="*/ 327 h 193"/>
                              <a:gd name="T72" fmla="*/ 692 w 919"/>
                              <a:gd name="T73" fmla="*/ 301 h 193"/>
                              <a:gd name="T74" fmla="*/ 698 w 919"/>
                              <a:gd name="T75" fmla="*/ 293 h 193"/>
                              <a:gd name="T76" fmla="*/ 678 w 919"/>
                              <a:gd name="T77" fmla="*/ 250 h 193"/>
                              <a:gd name="T78" fmla="*/ 714 w 919"/>
                              <a:gd name="T79" fmla="*/ 259 h 193"/>
                              <a:gd name="T80" fmla="*/ 721 w 919"/>
                              <a:gd name="T81" fmla="*/ 250 h 193"/>
                              <a:gd name="T82" fmla="*/ 0 w 919"/>
                              <a:gd name="T83" fmla="*/ 207 h 193"/>
                              <a:gd name="T84" fmla="*/ 16 w 919"/>
                              <a:gd name="T85" fmla="*/ 230 h 193"/>
                              <a:gd name="T86" fmla="*/ 110 w 919"/>
                              <a:gd name="T87" fmla="*/ 338 h 193"/>
                              <a:gd name="T88" fmla="*/ 49 w 919"/>
                              <a:gd name="T89" fmla="*/ 221 h 193"/>
                              <a:gd name="T90" fmla="*/ 58 w 919"/>
                              <a:gd name="T91" fmla="*/ 205 h 193"/>
                              <a:gd name="T92" fmla="*/ 198 w 919"/>
                              <a:gd name="T93" fmla="*/ 397 h 193"/>
                              <a:gd name="T94" fmla="*/ 208 w 919"/>
                              <a:gd name="T95" fmla="*/ 338 h 193"/>
                              <a:gd name="T96" fmla="*/ 244 w 919"/>
                              <a:gd name="T97" fmla="*/ 205 h 193"/>
                              <a:gd name="T98" fmla="*/ 254 w 919"/>
                              <a:gd name="T99" fmla="*/ 224 h 193"/>
                              <a:gd name="T100" fmla="*/ 223 w 919"/>
                              <a:gd name="T101" fmla="*/ 338 h 193"/>
                              <a:gd name="T102" fmla="*/ 277 w 919"/>
                              <a:gd name="T103" fmla="*/ 210 h 193"/>
                              <a:gd name="T104" fmla="*/ 153 w 919"/>
                              <a:gd name="T105" fmla="*/ 205 h 193"/>
                              <a:gd name="T106" fmla="*/ 110 w 919"/>
                              <a:gd name="T107" fmla="*/ 338 h 193"/>
                              <a:gd name="T108" fmla="*/ 153 w 919"/>
                              <a:gd name="T109" fmla="*/ 205 h 193"/>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919" h="193">
                                <a:moveTo>
                                  <a:pt x="358" y="32"/>
                                </a:moveTo>
                                <a:lnTo>
                                  <a:pt x="305" y="32"/>
                                </a:lnTo>
                                <a:lnTo>
                                  <a:pt x="305" y="34"/>
                                </a:lnTo>
                                <a:lnTo>
                                  <a:pt x="314" y="39"/>
                                </a:lnTo>
                                <a:lnTo>
                                  <a:pt x="317" y="46"/>
                                </a:lnTo>
                                <a:lnTo>
                                  <a:pt x="317" y="172"/>
                                </a:lnTo>
                                <a:lnTo>
                                  <a:pt x="314" y="180"/>
                                </a:lnTo>
                                <a:lnTo>
                                  <a:pt x="305" y="185"/>
                                </a:lnTo>
                                <a:lnTo>
                                  <a:pt x="305" y="187"/>
                                </a:lnTo>
                                <a:lnTo>
                                  <a:pt x="358" y="187"/>
                                </a:lnTo>
                                <a:lnTo>
                                  <a:pt x="358" y="185"/>
                                </a:lnTo>
                                <a:lnTo>
                                  <a:pt x="350" y="180"/>
                                </a:lnTo>
                                <a:lnTo>
                                  <a:pt x="347" y="172"/>
                                </a:lnTo>
                                <a:lnTo>
                                  <a:pt x="347" y="46"/>
                                </a:lnTo>
                                <a:lnTo>
                                  <a:pt x="350" y="39"/>
                                </a:lnTo>
                                <a:lnTo>
                                  <a:pt x="358" y="34"/>
                                </a:lnTo>
                                <a:lnTo>
                                  <a:pt x="358" y="32"/>
                                </a:lnTo>
                                <a:close/>
                                <a:moveTo>
                                  <a:pt x="466" y="32"/>
                                </a:moveTo>
                                <a:lnTo>
                                  <a:pt x="413" y="32"/>
                                </a:lnTo>
                                <a:lnTo>
                                  <a:pt x="412" y="34"/>
                                </a:lnTo>
                                <a:lnTo>
                                  <a:pt x="421" y="39"/>
                                </a:lnTo>
                                <a:lnTo>
                                  <a:pt x="423" y="46"/>
                                </a:lnTo>
                                <a:lnTo>
                                  <a:pt x="423" y="173"/>
                                </a:lnTo>
                                <a:lnTo>
                                  <a:pt x="421" y="180"/>
                                </a:lnTo>
                                <a:lnTo>
                                  <a:pt x="412" y="185"/>
                                </a:lnTo>
                                <a:lnTo>
                                  <a:pt x="413" y="187"/>
                                </a:lnTo>
                                <a:lnTo>
                                  <a:pt x="551" y="187"/>
                                </a:lnTo>
                                <a:lnTo>
                                  <a:pt x="554" y="173"/>
                                </a:lnTo>
                                <a:lnTo>
                                  <a:pt x="453" y="173"/>
                                </a:lnTo>
                                <a:lnTo>
                                  <a:pt x="453" y="46"/>
                                </a:lnTo>
                                <a:lnTo>
                                  <a:pt x="457" y="39"/>
                                </a:lnTo>
                                <a:lnTo>
                                  <a:pt x="466" y="34"/>
                                </a:lnTo>
                                <a:lnTo>
                                  <a:pt x="466" y="32"/>
                                </a:lnTo>
                                <a:close/>
                                <a:moveTo>
                                  <a:pt x="557" y="153"/>
                                </a:moveTo>
                                <a:lnTo>
                                  <a:pt x="549" y="163"/>
                                </a:lnTo>
                                <a:lnTo>
                                  <a:pt x="539" y="169"/>
                                </a:lnTo>
                                <a:lnTo>
                                  <a:pt x="528" y="172"/>
                                </a:lnTo>
                                <a:lnTo>
                                  <a:pt x="513" y="173"/>
                                </a:lnTo>
                                <a:lnTo>
                                  <a:pt x="554" y="173"/>
                                </a:lnTo>
                                <a:lnTo>
                                  <a:pt x="558" y="154"/>
                                </a:lnTo>
                                <a:lnTo>
                                  <a:pt x="557" y="153"/>
                                </a:lnTo>
                                <a:close/>
                                <a:moveTo>
                                  <a:pt x="808" y="32"/>
                                </a:moveTo>
                                <a:lnTo>
                                  <a:pt x="749" y="32"/>
                                </a:lnTo>
                                <a:lnTo>
                                  <a:pt x="749" y="34"/>
                                </a:lnTo>
                                <a:lnTo>
                                  <a:pt x="756" y="37"/>
                                </a:lnTo>
                                <a:lnTo>
                                  <a:pt x="761" y="41"/>
                                </a:lnTo>
                                <a:lnTo>
                                  <a:pt x="768" y="51"/>
                                </a:lnTo>
                                <a:lnTo>
                                  <a:pt x="820" y="125"/>
                                </a:lnTo>
                                <a:lnTo>
                                  <a:pt x="820" y="172"/>
                                </a:lnTo>
                                <a:lnTo>
                                  <a:pt x="817" y="180"/>
                                </a:lnTo>
                                <a:lnTo>
                                  <a:pt x="808" y="185"/>
                                </a:lnTo>
                                <a:lnTo>
                                  <a:pt x="808" y="187"/>
                                </a:lnTo>
                                <a:lnTo>
                                  <a:pt x="861" y="187"/>
                                </a:lnTo>
                                <a:lnTo>
                                  <a:pt x="861" y="185"/>
                                </a:lnTo>
                                <a:lnTo>
                                  <a:pt x="853" y="180"/>
                                </a:lnTo>
                                <a:lnTo>
                                  <a:pt x="850" y="172"/>
                                </a:lnTo>
                                <a:lnTo>
                                  <a:pt x="850" y="123"/>
                                </a:lnTo>
                                <a:lnTo>
                                  <a:pt x="859" y="109"/>
                                </a:lnTo>
                                <a:lnTo>
                                  <a:pt x="843" y="109"/>
                                </a:lnTo>
                                <a:lnTo>
                                  <a:pt x="805" y="54"/>
                                </a:lnTo>
                                <a:lnTo>
                                  <a:pt x="800" y="45"/>
                                </a:lnTo>
                                <a:lnTo>
                                  <a:pt x="801" y="37"/>
                                </a:lnTo>
                                <a:lnTo>
                                  <a:pt x="808" y="34"/>
                                </a:lnTo>
                                <a:lnTo>
                                  <a:pt x="808" y="32"/>
                                </a:lnTo>
                                <a:close/>
                                <a:moveTo>
                                  <a:pt x="919" y="32"/>
                                </a:moveTo>
                                <a:lnTo>
                                  <a:pt x="877" y="32"/>
                                </a:lnTo>
                                <a:lnTo>
                                  <a:pt x="877" y="34"/>
                                </a:lnTo>
                                <a:lnTo>
                                  <a:pt x="885" y="38"/>
                                </a:lnTo>
                                <a:lnTo>
                                  <a:pt x="886" y="48"/>
                                </a:lnTo>
                                <a:lnTo>
                                  <a:pt x="878" y="60"/>
                                </a:lnTo>
                                <a:lnTo>
                                  <a:pt x="843" y="109"/>
                                </a:lnTo>
                                <a:lnTo>
                                  <a:pt x="859" y="109"/>
                                </a:lnTo>
                                <a:lnTo>
                                  <a:pt x="905" y="44"/>
                                </a:lnTo>
                                <a:lnTo>
                                  <a:pt x="912" y="36"/>
                                </a:lnTo>
                                <a:lnTo>
                                  <a:pt x="919" y="34"/>
                                </a:lnTo>
                                <a:lnTo>
                                  <a:pt x="919" y="32"/>
                                </a:lnTo>
                                <a:close/>
                                <a:moveTo>
                                  <a:pt x="720" y="32"/>
                                </a:moveTo>
                                <a:lnTo>
                                  <a:pt x="582" y="32"/>
                                </a:lnTo>
                                <a:lnTo>
                                  <a:pt x="581" y="34"/>
                                </a:lnTo>
                                <a:lnTo>
                                  <a:pt x="590" y="39"/>
                                </a:lnTo>
                                <a:lnTo>
                                  <a:pt x="592" y="46"/>
                                </a:lnTo>
                                <a:lnTo>
                                  <a:pt x="592" y="173"/>
                                </a:lnTo>
                                <a:lnTo>
                                  <a:pt x="590" y="180"/>
                                </a:lnTo>
                                <a:lnTo>
                                  <a:pt x="581" y="185"/>
                                </a:lnTo>
                                <a:lnTo>
                                  <a:pt x="582" y="187"/>
                                </a:lnTo>
                                <a:lnTo>
                                  <a:pt x="727" y="187"/>
                                </a:lnTo>
                                <a:lnTo>
                                  <a:pt x="729" y="173"/>
                                </a:lnTo>
                                <a:lnTo>
                                  <a:pt x="622" y="173"/>
                                </a:lnTo>
                                <a:lnTo>
                                  <a:pt x="622" y="111"/>
                                </a:lnTo>
                                <a:lnTo>
                                  <a:pt x="698" y="111"/>
                                </a:lnTo>
                                <a:lnTo>
                                  <a:pt x="698" y="98"/>
                                </a:lnTo>
                                <a:lnTo>
                                  <a:pt x="622" y="98"/>
                                </a:lnTo>
                                <a:lnTo>
                                  <a:pt x="622" y="45"/>
                                </a:lnTo>
                                <a:lnTo>
                                  <a:pt x="721" y="45"/>
                                </a:lnTo>
                                <a:lnTo>
                                  <a:pt x="720" y="32"/>
                                </a:lnTo>
                                <a:close/>
                                <a:moveTo>
                                  <a:pt x="731" y="155"/>
                                </a:moveTo>
                                <a:lnTo>
                                  <a:pt x="724" y="163"/>
                                </a:lnTo>
                                <a:lnTo>
                                  <a:pt x="714" y="169"/>
                                </a:lnTo>
                                <a:lnTo>
                                  <a:pt x="702" y="172"/>
                                </a:lnTo>
                                <a:lnTo>
                                  <a:pt x="686" y="173"/>
                                </a:lnTo>
                                <a:lnTo>
                                  <a:pt x="729" y="173"/>
                                </a:lnTo>
                                <a:lnTo>
                                  <a:pt x="733" y="155"/>
                                </a:lnTo>
                                <a:lnTo>
                                  <a:pt x="731" y="155"/>
                                </a:lnTo>
                                <a:close/>
                                <a:moveTo>
                                  <a:pt x="698" y="111"/>
                                </a:moveTo>
                                <a:lnTo>
                                  <a:pt x="683" y="111"/>
                                </a:lnTo>
                                <a:lnTo>
                                  <a:pt x="692" y="114"/>
                                </a:lnTo>
                                <a:lnTo>
                                  <a:pt x="697" y="122"/>
                                </a:lnTo>
                                <a:lnTo>
                                  <a:pt x="698" y="122"/>
                                </a:lnTo>
                                <a:lnTo>
                                  <a:pt x="698" y="111"/>
                                </a:lnTo>
                                <a:close/>
                                <a:moveTo>
                                  <a:pt x="697" y="88"/>
                                </a:moveTo>
                                <a:lnTo>
                                  <a:pt x="692" y="96"/>
                                </a:lnTo>
                                <a:lnTo>
                                  <a:pt x="683" y="98"/>
                                </a:lnTo>
                                <a:lnTo>
                                  <a:pt x="698" y="98"/>
                                </a:lnTo>
                                <a:lnTo>
                                  <a:pt x="698" y="88"/>
                                </a:lnTo>
                                <a:lnTo>
                                  <a:pt x="697" y="88"/>
                                </a:lnTo>
                                <a:close/>
                                <a:moveTo>
                                  <a:pt x="721" y="45"/>
                                </a:moveTo>
                                <a:lnTo>
                                  <a:pt x="678" y="45"/>
                                </a:lnTo>
                                <a:lnTo>
                                  <a:pt x="694" y="46"/>
                                </a:lnTo>
                                <a:lnTo>
                                  <a:pt x="706" y="49"/>
                                </a:lnTo>
                                <a:lnTo>
                                  <a:pt x="714" y="54"/>
                                </a:lnTo>
                                <a:lnTo>
                                  <a:pt x="722" y="62"/>
                                </a:lnTo>
                                <a:lnTo>
                                  <a:pt x="723" y="62"/>
                                </a:lnTo>
                                <a:lnTo>
                                  <a:pt x="721" y="45"/>
                                </a:lnTo>
                                <a:close/>
                                <a:moveTo>
                                  <a:pt x="58" y="0"/>
                                </a:moveTo>
                                <a:lnTo>
                                  <a:pt x="0" y="0"/>
                                </a:lnTo>
                                <a:lnTo>
                                  <a:pt x="0" y="2"/>
                                </a:lnTo>
                                <a:lnTo>
                                  <a:pt x="6" y="5"/>
                                </a:lnTo>
                                <a:lnTo>
                                  <a:pt x="11" y="12"/>
                                </a:lnTo>
                                <a:lnTo>
                                  <a:pt x="16" y="25"/>
                                </a:lnTo>
                                <a:lnTo>
                                  <a:pt x="84" y="192"/>
                                </a:lnTo>
                                <a:lnTo>
                                  <a:pt x="85" y="192"/>
                                </a:lnTo>
                                <a:lnTo>
                                  <a:pt x="110" y="133"/>
                                </a:lnTo>
                                <a:lnTo>
                                  <a:pt x="95" y="133"/>
                                </a:lnTo>
                                <a:lnTo>
                                  <a:pt x="53" y="28"/>
                                </a:lnTo>
                                <a:lnTo>
                                  <a:pt x="49" y="16"/>
                                </a:lnTo>
                                <a:lnTo>
                                  <a:pt x="50" y="6"/>
                                </a:lnTo>
                                <a:lnTo>
                                  <a:pt x="58" y="2"/>
                                </a:lnTo>
                                <a:lnTo>
                                  <a:pt x="58" y="0"/>
                                </a:lnTo>
                                <a:close/>
                                <a:moveTo>
                                  <a:pt x="177" y="57"/>
                                </a:moveTo>
                                <a:lnTo>
                                  <a:pt x="142" y="57"/>
                                </a:lnTo>
                                <a:lnTo>
                                  <a:pt x="198" y="192"/>
                                </a:lnTo>
                                <a:lnTo>
                                  <a:pt x="199" y="192"/>
                                </a:lnTo>
                                <a:lnTo>
                                  <a:pt x="223" y="133"/>
                                </a:lnTo>
                                <a:lnTo>
                                  <a:pt x="208" y="133"/>
                                </a:lnTo>
                                <a:lnTo>
                                  <a:pt x="177" y="57"/>
                                </a:lnTo>
                                <a:close/>
                                <a:moveTo>
                                  <a:pt x="283" y="0"/>
                                </a:moveTo>
                                <a:lnTo>
                                  <a:pt x="244" y="0"/>
                                </a:lnTo>
                                <a:lnTo>
                                  <a:pt x="244" y="2"/>
                                </a:lnTo>
                                <a:lnTo>
                                  <a:pt x="252" y="6"/>
                                </a:lnTo>
                                <a:lnTo>
                                  <a:pt x="254" y="19"/>
                                </a:lnTo>
                                <a:lnTo>
                                  <a:pt x="248" y="33"/>
                                </a:lnTo>
                                <a:lnTo>
                                  <a:pt x="208" y="133"/>
                                </a:lnTo>
                                <a:lnTo>
                                  <a:pt x="223" y="133"/>
                                </a:lnTo>
                                <a:lnTo>
                                  <a:pt x="265" y="29"/>
                                </a:lnTo>
                                <a:lnTo>
                                  <a:pt x="271" y="13"/>
                                </a:lnTo>
                                <a:lnTo>
                                  <a:pt x="277" y="5"/>
                                </a:lnTo>
                                <a:lnTo>
                                  <a:pt x="283" y="2"/>
                                </a:lnTo>
                                <a:lnTo>
                                  <a:pt x="283" y="0"/>
                                </a:lnTo>
                                <a:close/>
                                <a:moveTo>
                                  <a:pt x="153" y="0"/>
                                </a:moveTo>
                                <a:lnTo>
                                  <a:pt x="152" y="0"/>
                                </a:lnTo>
                                <a:lnTo>
                                  <a:pt x="95" y="133"/>
                                </a:lnTo>
                                <a:lnTo>
                                  <a:pt x="110" y="133"/>
                                </a:lnTo>
                                <a:lnTo>
                                  <a:pt x="142" y="57"/>
                                </a:lnTo>
                                <a:lnTo>
                                  <a:pt x="177" y="57"/>
                                </a:lnTo>
                                <a:lnTo>
                                  <a:pt x="153"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8"/>
                        <wps:cNvCnPr>
                          <a:cxnSpLocks noChangeShapeType="1"/>
                        </wps:cNvCnPr>
                        <wps:spPr bwMode="auto">
                          <a:xfrm>
                            <a:off x="3450" y="302"/>
                            <a:ext cx="6631" cy="0"/>
                          </a:xfrm>
                          <a:prstGeom prst="line">
                            <a:avLst/>
                          </a:prstGeom>
                          <a:noFill/>
                          <a:ln w="6350">
                            <a:solidFill>
                              <a:srgbClr val="231F2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1466" y="102"/>
                            <a:ext cx="1985" cy="397"/>
                          </a:xfrm>
                          <a:prstGeom prst="rect">
                            <a:avLst/>
                          </a:prstGeom>
                          <a:noFill/>
                          <a:extLst>
                            <a:ext uri="{909E8E84-426E-40DD-AFC4-6F175D3DCCD1}">
                              <a14:hiddenFill xmlns:a14="http://schemas.microsoft.com/office/drawing/2010/main">
                                <a:solidFill>
                                  <a:srgbClr val="FFFFFF"/>
                                </a:solidFill>
                              </a14:hiddenFill>
                            </a:ext>
                          </a:extLst>
                        </pic:spPr>
                      </pic:pic>
                      <wps:wsp>
                        <wps:cNvPr id="46" name="Text Box 6"/>
                        <wps:cNvSpPr txBox="1">
                          <a:spLocks noChangeArrowheads="1"/>
                        </wps:cNvSpPr>
                        <wps:spPr bwMode="auto">
                          <a:xfrm>
                            <a:off x="0" y="0"/>
                            <a:ext cx="337"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E6636" w14:textId="25F3C040" w:rsidR="00E076E2" w:rsidRDefault="0051217C">
                              <w:pPr>
                                <w:spacing w:line="310" w:lineRule="exact"/>
                                <w:rPr>
                                  <w:b/>
                                  <w:sz w:val="26"/>
                                </w:rPr>
                              </w:pPr>
                              <w:r>
                                <w:rPr>
                                  <w:b/>
                                  <w:color w:val="231F20"/>
                                  <w:w w:val="75"/>
                                  <w:sz w:val="14"/>
                                </w:rPr>
                                <w:t>7</w:t>
                              </w:r>
                              <w:r>
                                <w:rPr>
                                  <w:b/>
                                  <w:color w:val="231F20"/>
                                  <w:spacing w:val="26"/>
                                  <w:sz w:val="14"/>
                                </w:rPr>
                                <w:t xml:space="preserve"> </w:t>
                              </w:r>
                              <w:r>
                                <w:rPr>
                                  <w:b/>
                                  <w:color w:val="231F20"/>
                                  <w:w w:val="75"/>
                                  <w:position w:val="-4"/>
                                  <w:sz w:val="26"/>
                                </w:rPr>
                                <w:t>|</w:t>
                              </w:r>
                            </w:p>
                          </w:txbxContent>
                        </wps:txbx>
                        <wps:bodyPr rot="0" vert="horz" wrap="square" lIns="0" tIns="0" rIns="0" bIns="0" anchor="t" anchorCtr="0" upright="1">
                          <a:noAutofit/>
                        </wps:bodyPr>
                      </wps:wsp>
                      <wps:wsp>
                        <wps:cNvPr id="51" name="Text Box 5"/>
                        <wps:cNvSpPr txBox="1">
                          <a:spLocks noChangeArrowheads="1"/>
                        </wps:cNvSpPr>
                        <wps:spPr bwMode="auto">
                          <a:xfrm>
                            <a:off x="9377" y="68"/>
                            <a:ext cx="722" cy="1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CB86F3" w14:textId="77777777" w:rsidR="00E076E2" w:rsidRDefault="008E7C9E">
                              <w:pPr>
                                <w:spacing w:line="167" w:lineRule="exact"/>
                                <w:rPr>
                                  <w:sz w:val="14"/>
                                </w:rPr>
                              </w:pPr>
                              <w:r>
                                <w:rPr>
                                  <w:color w:val="231F20"/>
                                  <w:sz w:val="14"/>
                                </w:rPr>
                                <w:t>NORI</w:t>
                              </w:r>
                              <w:r>
                                <w:rPr>
                                  <w:color w:val="231F20"/>
                                  <w:spacing w:val="2"/>
                                  <w:sz w:val="14"/>
                                </w:rPr>
                                <w:t xml:space="preserve"> </w:t>
                              </w:r>
                              <w:r>
                                <w:rPr>
                                  <w:color w:val="231F20"/>
                                  <w:sz w:val="10"/>
                                </w:rPr>
                                <w:t>ET</w:t>
                              </w:r>
                              <w:r>
                                <w:rPr>
                                  <w:color w:val="231F20"/>
                                  <w:spacing w:val="15"/>
                                  <w:sz w:val="10"/>
                                </w:rPr>
                                <w:t xml:space="preserve"> </w:t>
                              </w:r>
                              <w:r>
                                <w:rPr>
                                  <w:color w:val="231F20"/>
                                  <w:sz w:val="10"/>
                                </w:rPr>
                                <w:t>AL</w:t>
                              </w:r>
                              <w:r>
                                <w:rPr>
                                  <w:color w:val="231F20"/>
                                  <w:sz w:val="14"/>
                                </w:rPr>
                                <w:t>.</w:t>
                              </w:r>
                            </w:p>
                          </w:txbxContent>
                        </wps:txbx>
                        <wps:bodyPr rot="0" vert="horz" wrap="square" lIns="0" tIns="0" rIns="0" bIns="0" anchor="t" anchorCtr="0" upright="1">
                          <a:noAutofit/>
                        </wps:bodyPr>
                      </wps:wsp>
                    </wpg:wgp>
                  </a:graphicData>
                </a:graphic>
              </wp:inline>
            </w:drawing>
          </mc:Choice>
          <mc:Fallback>
            <w:pict>
              <v:group w14:anchorId="3707519C" id="Group 4" o:spid="_x0000_s1055" style="width:505pt;height:24.95pt;mso-position-horizontal-relative:char;mso-position-vertical-relative:line" coordsize="10100,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">
                <v:shape id="AutoShape 10" o:spid="_x0000_s1056" style="position:absolute;top:301;width:1467;height:2;visibility:visible;mso-wrap-style:square;v-text-anchor:top" coordsize="14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" path="m,l447,t919,l1466,e" filled="f" strokecolor="#231f20" strokeweight=".5pt">
                  <v:path arrowok="t" o:connecttype="custom" o:connectlocs="0,0;447,0;1366,0;1466,0" o:connectangles="0,0,0,0"/>
                </v:shape>
                <v:shape id="AutoShape 9" o:spid="_x0000_s1057" style="position:absolute;left:447;top:204;width:919;height:193;visibility:visible;mso-wrap-style:square;v-text-anchor:top" coordsize="91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" path="m358,32r-53,l305,34r9,5l317,46r,126l314,180r-9,5l305,187r53,l358,185r-8,-5l347,172r,-126l350,39r8,-5l358,32xm466,32r-53,l412,34r9,5l423,46r,127l421,180r-9,5l413,187r138,l554,173r-101,l453,46r4,-7l466,34r,-2xm557,153r-8,10l539,169r-11,3l513,173r41,l558,154r-1,-1xm808,32r-59,l749,34r7,3l761,41r7,10l820,125r,47l817,180r-9,5l808,187r53,l861,185r-8,-5l850,172r,-49l859,109r-16,l805,54r-5,-9l801,37r7,-3l808,32xm919,32r-42,l877,34r8,4l886,48r-8,12l843,109r16,l905,44r7,-8l919,34r,-2xm720,32r-138,l581,34r9,5l592,46r,127l590,180r-9,5l582,187r145,l729,173r-107,l622,111r76,l698,98r-76,l622,45r99,l720,32xm731,155r-7,8l714,169r-12,3l686,173r43,l733,155r-2,xm698,111r-15,l692,114r5,8l698,122r,-11xm697,88r-5,8l683,98r15,l698,88r-1,xm721,45r-43,l694,46r12,3l714,54r8,8l723,62,721,45xm58,l,,,2,6,5r5,7l16,25,84,192r1,l110,133r-15,l53,28,49,16,50,6,58,2,58,xm177,57r-35,l198,192r1,l223,133r-15,l177,57xm283,l244,r,2l252,6r2,13l248,33,208,133r15,l265,29r6,-16l277,5r6,-3l283,xm153,r-1,l95,133r15,l142,57r35,l153,xe" fillcolor="#231f20" stroked="f">
                  <v:path arrowok="t" o:connecttype="custom" o:connectlocs="305,239;317,377;305,392;350,385;350,244;466,237;421,244;421,385;551,392;453,251;466,237;539,374;554,378;808,237;756,242;820,330;808,390;861,390;850,328;805,259;808,239;877,237;886,253;859,314;919,239;582,237;592,251;581,390;729,378;698,316;622,250;731,360;702,377;733,360;683,316;698,327;692,301;698,293;678,250;714,259;721,250;0,207;16,230;110,338;49,221;58,205;198,397;208,338;244,205;254,224;223,338;277,210;153,205;110,338;153,205" o:connectangles="0,0,0,0,0,0,0,0,0,0,0,0,0,0,0,0,0,0,0,0,0,0,0,0,0,0,0,0,0,0,0,0,0,0,0,0,0,0,0,0,0,0,0,0,0,0,0,0,0,0,0,0,0,0,0"/>
                </v:shape>
                <v:line id="Line 8" o:spid="_x0000_s1058" style="position:absolute;visibility:visible;mso-wrap-style:square" from="3450,302" to="10081,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" strokecolor="#231f20" strokeweight=".5pt"/>
                <v:shape id="Picture 7" o:spid="_x0000_s1059" type="#_x0000_t75" style="position:absolute;left:1466;top:102;width:1985;height: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">
                  <v:imagedata r:id="rId40" o:title=""/>
                </v:shape>
                <v:shape id="Text Box 6" o:spid="_x0000_s1060" type="#_x0000_t202" style="position:absolute;width:337;height: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BFxAAAANsAAAAPAAAAZHJzL2Rvd25yZXYueG1sRI9Ba8JA&#10;FITvBf/D8oTe6sZS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OYvsEXEAAAA2wAAAA8A&#10;AAAAAAAAAAAAAAAABwIAAGRycy9kb3ducmV2LnhtbFBLBQYAAAAAAwADALcAAAD4AgAAAAA=&#10;" filled="f" stroked="f">
                  <v:textbox inset="0,0,0,0">
                    <w:txbxContent>
                      <w:p w14:paraId="14DE6636" w14:textId="25F3C040" w:rsidR="00E076E2" w:rsidRDefault="0051217C">
                        <w:pPr>
                          <w:spacing w:line="310" w:lineRule="exact"/>
                          <w:rPr>
                            <w:b/>
                            <w:sz w:val="26"/>
                          </w:rPr>
                        </w:pPr>
                        <w:r>
                          <w:rPr>
                            <w:b/>
                            <w:color w:val="231F20"/>
                            <w:w w:val="75"/>
                            <w:sz w:val="14"/>
                          </w:rPr>
                          <w:t>7</w:t>
                        </w:r>
                        <w:r>
                          <w:rPr>
                            <w:b/>
                            <w:color w:val="231F20"/>
                            <w:spacing w:val="26"/>
                            <w:sz w:val="14"/>
                          </w:rPr>
                          <w:t xml:space="preserve"> </w:t>
                        </w:r>
                        <w:r>
                          <w:rPr>
                            <w:b/>
                            <w:color w:val="231F20"/>
                            <w:w w:val="75"/>
                            <w:position w:val="-4"/>
                            <w:sz w:val="26"/>
                          </w:rPr>
                          <w:t>|</w:t>
                        </w:r>
                      </w:p>
                    </w:txbxContent>
                  </v:textbox>
                </v:shape>
                <v:shape id="Text Box 5" o:spid="_x0000_s1061" type="#_x0000_t202" style="position:absolute;left:9377;top:68;width:722;height: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37CB86F3" w14:textId="77777777" w:rsidR="00E076E2" w:rsidRDefault="008E7C9E">
                        <w:pPr>
                          <w:spacing w:line="167" w:lineRule="exact"/>
                          <w:rPr>
                            <w:sz w:val="14"/>
                          </w:rPr>
                        </w:pPr>
                        <w:r>
                          <w:rPr>
                            <w:color w:val="231F20"/>
                            <w:sz w:val="14"/>
                          </w:rPr>
                          <w:t>NORI</w:t>
                        </w:r>
                        <w:r>
                          <w:rPr>
                            <w:color w:val="231F20"/>
                            <w:spacing w:val="2"/>
                            <w:sz w:val="14"/>
                          </w:rPr>
                          <w:t xml:space="preserve"> </w:t>
                        </w:r>
                        <w:r>
                          <w:rPr>
                            <w:color w:val="231F20"/>
                            <w:sz w:val="10"/>
                          </w:rPr>
                          <w:t>ET</w:t>
                        </w:r>
                        <w:r>
                          <w:rPr>
                            <w:color w:val="231F20"/>
                            <w:spacing w:val="15"/>
                            <w:sz w:val="10"/>
                          </w:rPr>
                          <w:t xml:space="preserve"> </w:t>
                        </w:r>
                        <w:r>
                          <w:rPr>
                            <w:color w:val="231F20"/>
                            <w:sz w:val="10"/>
                          </w:rPr>
                          <w:t>AL</w:t>
                        </w:r>
                        <w:r>
                          <w:rPr>
                            <w:color w:val="231F20"/>
                            <w:sz w:val="14"/>
                          </w:rPr>
                          <w:t>.</w:t>
                        </w:r>
                      </w:p>
                    </w:txbxContent>
                  </v:textbox>
                </v:shape>
                <w10:anchorlock/>
              </v:group>
            </w:pict>
          </mc:Fallback>
        </mc:AlternateContent>
      </w:r>
    </w:p>
    <w:p w14:paraId="6F52B13D" w14:textId="77777777" w:rsidR="00E076E2" w:rsidRPr="0035186D" w:rsidRDefault="00E076E2">
      <w:pPr>
        <w:rPr>
          <w:szCs w:val="24"/>
        </w:rPr>
        <w:sectPr w:rsidR="00E076E2" w:rsidRPr="0035186D">
          <w:pgSz w:w="11910" w:h="15650"/>
          <w:pgMar w:top="360" w:right="780" w:bottom="280" w:left="800" w:header="720" w:footer="720" w:gutter="0"/>
          <w:cols w:space="720"/>
        </w:sectPr>
      </w:pPr>
    </w:p>
    <w:p w14:paraId="10C062E7" w14:textId="7680A6FC" w:rsidR="00E076E2" w:rsidRPr="0035186D" w:rsidRDefault="008E7C9E" w:rsidP="004A555E">
      <w:pPr>
        <w:spacing w:line="276" w:lineRule="auto"/>
        <w:ind w:left="472" w:right="38" w:hanging="360"/>
        <w:jc w:val="both"/>
        <w:rPr>
          <w:sz w:val="16"/>
          <w:szCs w:val="24"/>
        </w:rPr>
      </w:pPr>
      <w:bookmarkStart w:id="6" w:name="_bookmark41"/>
      <w:bookmarkEnd w:id="6"/>
      <w:r w:rsidRPr="0035186D">
        <w:rPr>
          <w:i/>
          <w:color w:val="231F20"/>
          <w:spacing w:val="12"/>
          <w:w w:val="95"/>
          <w:sz w:val="16"/>
          <w:szCs w:val="24"/>
        </w:rPr>
        <w:t xml:space="preserve"> </w:t>
      </w:r>
    </w:p>
    <w:p w14:paraId="6FF8B4D7" w14:textId="40C2314D" w:rsidR="00E076E2" w:rsidRPr="0035186D" w:rsidRDefault="008E7C9E" w:rsidP="004A555E">
      <w:pPr>
        <w:spacing w:line="169" w:lineRule="exact"/>
        <w:rPr>
          <w:szCs w:val="24"/>
        </w:rPr>
      </w:pPr>
      <w:r w:rsidRPr="0035186D">
        <w:rPr>
          <w:sz w:val="24"/>
          <w:szCs w:val="24"/>
        </w:rPr>
        <w:br w:type="column"/>
      </w:r>
    </w:p>
    <w:p w14:paraId="333EA035" w14:textId="40931A97" w:rsidR="00E076E2" w:rsidRPr="0035186D" w:rsidRDefault="00E076E2">
      <w:pPr>
        <w:pStyle w:val="Textoindependiente"/>
        <w:spacing w:before="4"/>
        <w:rPr>
          <w:sz w:val="15"/>
          <w:szCs w:val="18"/>
        </w:rPr>
      </w:pPr>
    </w:p>
    <w:p w14:paraId="0494CDBA" w14:textId="77777777" w:rsidR="00E076E2" w:rsidRPr="0035186D" w:rsidRDefault="00E076E2">
      <w:pPr>
        <w:pStyle w:val="Textoindependiente"/>
        <w:rPr>
          <w:szCs w:val="18"/>
        </w:rPr>
      </w:pPr>
    </w:p>
    <w:p w14:paraId="5BA4FC16" w14:textId="77777777" w:rsidR="00E076E2" w:rsidRPr="0035186D" w:rsidRDefault="008E7C9E">
      <w:pPr>
        <w:pStyle w:val="Ttulo2"/>
        <w:ind w:left="112"/>
        <w:rPr>
          <w:sz w:val="18"/>
          <w:szCs w:val="18"/>
        </w:rPr>
      </w:pPr>
      <w:bookmarkStart w:id="7" w:name="_bookmark51"/>
      <w:bookmarkEnd w:id="7"/>
      <w:r w:rsidRPr="0035186D">
        <w:rPr>
          <w:color w:val="231F20"/>
          <w:spacing w:val="16"/>
          <w:w w:val="95"/>
          <w:sz w:val="18"/>
          <w:szCs w:val="18"/>
        </w:rPr>
        <w:t>SUPPORTING</w:t>
      </w:r>
      <w:r w:rsidRPr="0035186D">
        <w:rPr>
          <w:color w:val="231F20"/>
          <w:spacing w:val="18"/>
          <w:w w:val="95"/>
          <w:sz w:val="18"/>
          <w:szCs w:val="18"/>
        </w:rPr>
        <w:t xml:space="preserve"> </w:t>
      </w:r>
      <w:r w:rsidRPr="0035186D">
        <w:rPr>
          <w:color w:val="231F20"/>
          <w:spacing w:val="15"/>
          <w:w w:val="95"/>
          <w:sz w:val="18"/>
          <w:szCs w:val="18"/>
        </w:rPr>
        <w:t>INFORMATION</w:t>
      </w:r>
      <w:r w:rsidRPr="0035186D">
        <w:rPr>
          <w:color w:val="231F20"/>
          <w:spacing w:val="-29"/>
          <w:sz w:val="18"/>
          <w:szCs w:val="18"/>
        </w:rPr>
        <w:t xml:space="preserve"> </w:t>
      </w:r>
    </w:p>
    <w:p w14:paraId="6367B593" w14:textId="77777777" w:rsidR="00E076E2" w:rsidRPr="0035186D" w:rsidRDefault="008E7C9E">
      <w:pPr>
        <w:pStyle w:val="Textoindependiente"/>
        <w:spacing w:before="67" w:line="324" w:lineRule="auto"/>
        <w:ind w:left="112" w:right="280"/>
        <w:rPr>
          <w:sz w:val="18"/>
          <w:szCs w:val="18"/>
        </w:rPr>
      </w:pPr>
      <w:r w:rsidRPr="0035186D">
        <w:rPr>
          <w:color w:val="231F20"/>
          <w:sz w:val="18"/>
          <w:szCs w:val="18"/>
        </w:rPr>
        <w:t>Additional</w:t>
      </w:r>
      <w:r w:rsidRPr="0035186D">
        <w:rPr>
          <w:color w:val="231F20"/>
          <w:spacing w:val="22"/>
          <w:sz w:val="18"/>
          <w:szCs w:val="18"/>
        </w:rPr>
        <w:t xml:space="preserve"> </w:t>
      </w:r>
      <w:r w:rsidRPr="0035186D">
        <w:rPr>
          <w:color w:val="231F20"/>
          <w:sz w:val="18"/>
          <w:szCs w:val="18"/>
        </w:rPr>
        <w:t>supporting</w:t>
      </w:r>
      <w:r w:rsidRPr="0035186D">
        <w:rPr>
          <w:color w:val="231F20"/>
          <w:spacing w:val="22"/>
          <w:sz w:val="18"/>
          <w:szCs w:val="18"/>
        </w:rPr>
        <w:t xml:space="preserve"> </w:t>
      </w:r>
      <w:r w:rsidRPr="0035186D">
        <w:rPr>
          <w:color w:val="231F20"/>
          <w:sz w:val="18"/>
          <w:szCs w:val="18"/>
        </w:rPr>
        <w:t>information</w:t>
      </w:r>
      <w:r w:rsidRPr="0035186D">
        <w:rPr>
          <w:color w:val="231F20"/>
          <w:spacing w:val="22"/>
          <w:sz w:val="18"/>
          <w:szCs w:val="18"/>
        </w:rPr>
        <w:t xml:space="preserve"> </w:t>
      </w:r>
      <w:r w:rsidRPr="0035186D">
        <w:rPr>
          <w:color w:val="231F20"/>
          <w:sz w:val="18"/>
          <w:szCs w:val="18"/>
        </w:rPr>
        <w:t>can</w:t>
      </w:r>
      <w:r w:rsidRPr="0035186D">
        <w:rPr>
          <w:color w:val="231F20"/>
          <w:spacing w:val="22"/>
          <w:sz w:val="18"/>
          <w:szCs w:val="18"/>
        </w:rPr>
        <w:t xml:space="preserve"> </w:t>
      </w:r>
      <w:r w:rsidRPr="0035186D">
        <w:rPr>
          <w:color w:val="231F20"/>
          <w:sz w:val="18"/>
          <w:szCs w:val="18"/>
        </w:rPr>
        <w:t>be</w:t>
      </w:r>
      <w:r w:rsidRPr="0035186D">
        <w:rPr>
          <w:color w:val="231F20"/>
          <w:spacing w:val="22"/>
          <w:sz w:val="18"/>
          <w:szCs w:val="18"/>
        </w:rPr>
        <w:t xml:space="preserve"> </w:t>
      </w:r>
      <w:r w:rsidRPr="0035186D">
        <w:rPr>
          <w:color w:val="231F20"/>
          <w:sz w:val="18"/>
          <w:szCs w:val="18"/>
        </w:rPr>
        <w:t>found</w:t>
      </w:r>
      <w:r w:rsidRPr="0035186D">
        <w:rPr>
          <w:color w:val="231F20"/>
          <w:spacing w:val="22"/>
          <w:sz w:val="18"/>
          <w:szCs w:val="18"/>
        </w:rPr>
        <w:t xml:space="preserve"> </w:t>
      </w:r>
      <w:r w:rsidRPr="0035186D">
        <w:rPr>
          <w:color w:val="231F20"/>
          <w:sz w:val="18"/>
          <w:szCs w:val="18"/>
        </w:rPr>
        <w:t>online</w:t>
      </w:r>
      <w:r w:rsidRPr="0035186D">
        <w:rPr>
          <w:color w:val="231F20"/>
          <w:spacing w:val="22"/>
          <w:sz w:val="18"/>
          <w:szCs w:val="18"/>
        </w:rPr>
        <w:t xml:space="preserve"> </w:t>
      </w:r>
      <w:r w:rsidRPr="0035186D">
        <w:rPr>
          <w:color w:val="231F20"/>
          <w:sz w:val="18"/>
          <w:szCs w:val="18"/>
        </w:rPr>
        <w:t>in</w:t>
      </w:r>
      <w:r w:rsidRPr="0035186D">
        <w:rPr>
          <w:color w:val="231F20"/>
          <w:spacing w:val="22"/>
          <w:sz w:val="18"/>
          <w:szCs w:val="18"/>
        </w:rPr>
        <w:t xml:space="preserve"> </w:t>
      </w:r>
      <w:r w:rsidRPr="0035186D">
        <w:rPr>
          <w:color w:val="231F20"/>
          <w:sz w:val="18"/>
          <w:szCs w:val="18"/>
        </w:rPr>
        <w:t>the</w:t>
      </w:r>
      <w:r w:rsidRPr="0035186D">
        <w:rPr>
          <w:color w:val="231F20"/>
          <w:spacing w:val="-47"/>
          <w:sz w:val="18"/>
          <w:szCs w:val="18"/>
        </w:rPr>
        <w:t xml:space="preserve"> </w:t>
      </w:r>
      <w:r w:rsidRPr="0035186D">
        <w:rPr>
          <w:color w:val="231F20"/>
          <w:sz w:val="18"/>
          <w:szCs w:val="18"/>
        </w:rPr>
        <w:t>Supporting</w:t>
      </w:r>
      <w:r w:rsidRPr="0035186D">
        <w:rPr>
          <w:color w:val="231F20"/>
          <w:spacing w:val="-7"/>
          <w:sz w:val="18"/>
          <w:szCs w:val="18"/>
        </w:rPr>
        <w:t xml:space="preserve"> </w:t>
      </w:r>
      <w:r w:rsidRPr="0035186D">
        <w:rPr>
          <w:color w:val="231F20"/>
          <w:sz w:val="18"/>
          <w:szCs w:val="18"/>
        </w:rPr>
        <w:t>Information</w:t>
      </w:r>
      <w:r w:rsidRPr="0035186D">
        <w:rPr>
          <w:color w:val="231F20"/>
          <w:spacing w:val="-6"/>
          <w:sz w:val="18"/>
          <w:szCs w:val="18"/>
        </w:rPr>
        <w:t xml:space="preserve"> </w:t>
      </w:r>
      <w:r w:rsidRPr="0035186D">
        <w:rPr>
          <w:color w:val="231F20"/>
          <w:sz w:val="18"/>
          <w:szCs w:val="18"/>
        </w:rPr>
        <w:t>section</w:t>
      </w:r>
      <w:r w:rsidRPr="0035186D">
        <w:rPr>
          <w:color w:val="231F20"/>
          <w:spacing w:val="-6"/>
          <w:sz w:val="18"/>
          <w:szCs w:val="18"/>
        </w:rPr>
        <w:t xml:space="preserve"> </w:t>
      </w:r>
      <w:r w:rsidRPr="0035186D">
        <w:rPr>
          <w:color w:val="231F20"/>
          <w:sz w:val="18"/>
          <w:szCs w:val="18"/>
        </w:rPr>
        <w:t>at</w:t>
      </w:r>
      <w:r w:rsidRPr="0035186D">
        <w:rPr>
          <w:color w:val="231F20"/>
          <w:spacing w:val="-7"/>
          <w:sz w:val="18"/>
          <w:szCs w:val="18"/>
        </w:rPr>
        <w:t xml:space="preserve"> </w:t>
      </w:r>
      <w:r w:rsidRPr="0035186D">
        <w:rPr>
          <w:color w:val="231F20"/>
          <w:sz w:val="18"/>
          <w:szCs w:val="18"/>
        </w:rPr>
        <w:t>the</w:t>
      </w:r>
      <w:r w:rsidRPr="0035186D">
        <w:rPr>
          <w:color w:val="231F20"/>
          <w:spacing w:val="-6"/>
          <w:sz w:val="18"/>
          <w:szCs w:val="18"/>
        </w:rPr>
        <w:t xml:space="preserve"> </w:t>
      </w:r>
      <w:r w:rsidRPr="0035186D">
        <w:rPr>
          <w:color w:val="231F20"/>
          <w:sz w:val="18"/>
          <w:szCs w:val="18"/>
        </w:rPr>
        <w:t>end</w:t>
      </w:r>
      <w:r w:rsidRPr="0035186D">
        <w:rPr>
          <w:color w:val="231F20"/>
          <w:spacing w:val="-6"/>
          <w:sz w:val="18"/>
          <w:szCs w:val="18"/>
        </w:rPr>
        <w:t xml:space="preserve"> </w:t>
      </w:r>
      <w:r w:rsidRPr="0035186D">
        <w:rPr>
          <w:color w:val="231F20"/>
          <w:sz w:val="18"/>
          <w:szCs w:val="18"/>
        </w:rPr>
        <w:t>of</w:t>
      </w:r>
      <w:r w:rsidRPr="0035186D">
        <w:rPr>
          <w:color w:val="231F20"/>
          <w:spacing w:val="-6"/>
          <w:sz w:val="18"/>
          <w:szCs w:val="18"/>
        </w:rPr>
        <w:t xml:space="preserve"> </w:t>
      </w:r>
      <w:r w:rsidRPr="0035186D">
        <w:rPr>
          <w:color w:val="231F20"/>
          <w:sz w:val="18"/>
          <w:szCs w:val="18"/>
        </w:rPr>
        <w:t>this</w:t>
      </w:r>
      <w:r w:rsidRPr="0035186D">
        <w:rPr>
          <w:color w:val="231F20"/>
          <w:spacing w:val="-7"/>
          <w:sz w:val="18"/>
          <w:szCs w:val="18"/>
        </w:rPr>
        <w:t xml:space="preserve"> </w:t>
      </w:r>
      <w:r w:rsidRPr="0035186D">
        <w:rPr>
          <w:color w:val="231F20"/>
          <w:sz w:val="18"/>
          <w:szCs w:val="18"/>
        </w:rPr>
        <w:t>article.</w:t>
      </w:r>
    </w:p>
    <w:sectPr w:rsidR="00E076E2" w:rsidRPr="0035186D">
      <w:type w:val="continuous"/>
      <w:pgSz w:w="11910" w:h="15650"/>
      <w:pgMar w:top="420" w:right="780" w:bottom="280" w:left="800" w:header="720" w:footer="720" w:gutter="0"/>
      <w:cols w:num="2" w:space="720" w:equalWidth="0">
        <w:col w:w="5010" w:space="214"/>
        <w:col w:w="510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C76B2" w14:textId="77777777" w:rsidR="007E0B71" w:rsidRDefault="007E0B71" w:rsidP="00FE62EA">
      <w:r>
        <w:separator/>
      </w:r>
    </w:p>
  </w:endnote>
  <w:endnote w:type="continuationSeparator" w:id="0">
    <w:p w14:paraId="57EFCC70" w14:textId="77777777" w:rsidR="007E0B71" w:rsidRDefault="007E0B71" w:rsidP="00FE6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93E6F" w14:textId="77777777" w:rsidR="007E0B71" w:rsidRDefault="007E0B71" w:rsidP="00FE62EA">
      <w:r>
        <w:separator/>
      </w:r>
    </w:p>
  </w:footnote>
  <w:footnote w:type="continuationSeparator" w:id="0">
    <w:p w14:paraId="1268FE31" w14:textId="77777777" w:rsidR="007E0B71" w:rsidRDefault="007E0B71" w:rsidP="00FE62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577D3"/>
    <w:multiLevelType w:val="multilevel"/>
    <w:tmpl w:val="E74E232E"/>
    <w:lvl w:ilvl="0">
      <w:start w:val="1"/>
      <w:numFmt w:val="decimal"/>
      <w:lvlText w:val="%1"/>
      <w:lvlJc w:val="left"/>
      <w:pPr>
        <w:ind w:left="441" w:hanging="329"/>
      </w:pPr>
      <w:rPr>
        <w:rFonts w:ascii="Tahoma" w:eastAsia="Tahoma" w:hAnsi="Tahoma" w:cs="Tahoma" w:hint="default"/>
        <w:b/>
        <w:bCs/>
        <w:color w:val="231F20"/>
        <w:w w:val="91"/>
        <w:sz w:val="20"/>
        <w:szCs w:val="20"/>
        <w:lang w:val="en-US" w:eastAsia="en-US" w:bidi="ar-SA"/>
      </w:rPr>
    </w:lvl>
    <w:lvl w:ilvl="1">
      <w:start w:val="1"/>
      <w:numFmt w:val="decimal"/>
      <w:lvlText w:val="%1.%2"/>
      <w:lvlJc w:val="left"/>
      <w:pPr>
        <w:ind w:left="587" w:hanging="475"/>
      </w:pPr>
      <w:rPr>
        <w:rFonts w:ascii="Tahoma" w:eastAsia="Tahoma" w:hAnsi="Tahoma" w:cs="Tahoma" w:hint="default"/>
        <w:b/>
        <w:bCs/>
        <w:color w:val="231F20"/>
        <w:spacing w:val="-4"/>
        <w:w w:val="76"/>
        <w:sz w:val="20"/>
        <w:szCs w:val="20"/>
        <w:lang w:val="en-US" w:eastAsia="en-US" w:bidi="ar-SA"/>
      </w:rPr>
    </w:lvl>
    <w:lvl w:ilvl="2">
      <w:numFmt w:val="bullet"/>
      <w:lvlText w:val="•"/>
      <w:lvlJc w:val="left"/>
      <w:pPr>
        <w:ind w:left="1072" w:hanging="475"/>
      </w:pPr>
      <w:rPr>
        <w:rFonts w:hint="default"/>
        <w:lang w:val="en-US" w:eastAsia="en-US" w:bidi="ar-SA"/>
      </w:rPr>
    </w:lvl>
    <w:lvl w:ilvl="3">
      <w:numFmt w:val="bullet"/>
      <w:lvlText w:val="•"/>
      <w:lvlJc w:val="left"/>
      <w:pPr>
        <w:ind w:left="1564" w:hanging="475"/>
      </w:pPr>
      <w:rPr>
        <w:rFonts w:hint="default"/>
        <w:lang w:val="en-US" w:eastAsia="en-US" w:bidi="ar-SA"/>
      </w:rPr>
    </w:lvl>
    <w:lvl w:ilvl="4">
      <w:numFmt w:val="bullet"/>
      <w:lvlText w:val="•"/>
      <w:lvlJc w:val="left"/>
      <w:pPr>
        <w:ind w:left="2056" w:hanging="475"/>
      </w:pPr>
      <w:rPr>
        <w:rFonts w:hint="default"/>
        <w:lang w:val="en-US" w:eastAsia="en-US" w:bidi="ar-SA"/>
      </w:rPr>
    </w:lvl>
    <w:lvl w:ilvl="5">
      <w:numFmt w:val="bullet"/>
      <w:lvlText w:val="•"/>
      <w:lvlJc w:val="left"/>
      <w:pPr>
        <w:ind w:left="2549" w:hanging="475"/>
      </w:pPr>
      <w:rPr>
        <w:rFonts w:hint="default"/>
        <w:lang w:val="en-US" w:eastAsia="en-US" w:bidi="ar-SA"/>
      </w:rPr>
    </w:lvl>
    <w:lvl w:ilvl="6">
      <w:numFmt w:val="bullet"/>
      <w:lvlText w:val="•"/>
      <w:lvlJc w:val="left"/>
      <w:pPr>
        <w:ind w:left="3041" w:hanging="475"/>
      </w:pPr>
      <w:rPr>
        <w:rFonts w:hint="default"/>
        <w:lang w:val="en-US" w:eastAsia="en-US" w:bidi="ar-SA"/>
      </w:rPr>
    </w:lvl>
    <w:lvl w:ilvl="7">
      <w:numFmt w:val="bullet"/>
      <w:lvlText w:val="•"/>
      <w:lvlJc w:val="left"/>
      <w:pPr>
        <w:ind w:left="3533" w:hanging="475"/>
      </w:pPr>
      <w:rPr>
        <w:rFonts w:hint="default"/>
        <w:lang w:val="en-US" w:eastAsia="en-US" w:bidi="ar-SA"/>
      </w:rPr>
    </w:lvl>
    <w:lvl w:ilvl="8">
      <w:numFmt w:val="bullet"/>
      <w:lvlText w:val="•"/>
      <w:lvlJc w:val="left"/>
      <w:pPr>
        <w:ind w:left="4026" w:hanging="475"/>
      </w:pPr>
      <w:rPr>
        <w:rFonts w:hint="default"/>
        <w:lang w:val="en-US" w:eastAsia="en-US" w:bidi="ar-SA"/>
      </w:rPr>
    </w:lvl>
  </w:abstractNum>
  <w:num w:numId="1" w16cid:durableId="6013059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6E2"/>
    <w:rsid w:val="00006226"/>
    <w:rsid w:val="00006F87"/>
    <w:rsid w:val="000072FA"/>
    <w:rsid w:val="00017D44"/>
    <w:rsid w:val="000464ED"/>
    <w:rsid w:val="0005168B"/>
    <w:rsid w:val="00071BBE"/>
    <w:rsid w:val="000824C7"/>
    <w:rsid w:val="000A0A68"/>
    <w:rsid w:val="000A2781"/>
    <w:rsid w:val="000B60D9"/>
    <w:rsid w:val="000C4236"/>
    <w:rsid w:val="000E67BF"/>
    <w:rsid w:val="000F39E7"/>
    <w:rsid w:val="00101E5B"/>
    <w:rsid w:val="00122643"/>
    <w:rsid w:val="001434CD"/>
    <w:rsid w:val="001437A3"/>
    <w:rsid w:val="00151702"/>
    <w:rsid w:val="0015473C"/>
    <w:rsid w:val="00165B5B"/>
    <w:rsid w:val="00181F4D"/>
    <w:rsid w:val="001845CF"/>
    <w:rsid w:val="0018719A"/>
    <w:rsid w:val="001A0B8A"/>
    <w:rsid w:val="001B3560"/>
    <w:rsid w:val="001F2589"/>
    <w:rsid w:val="001F6998"/>
    <w:rsid w:val="001F7D2C"/>
    <w:rsid w:val="00201FD8"/>
    <w:rsid w:val="00203CFA"/>
    <w:rsid w:val="00205363"/>
    <w:rsid w:val="00206994"/>
    <w:rsid w:val="00246FEF"/>
    <w:rsid w:val="00257AD0"/>
    <w:rsid w:val="002661F2"/>
    <w:rsid w:val="00266AC0"/>
    <w:rsid w:val="00267EDC"/>
    <w:rsid w:val="00283675"/>
    <w:rsid w:val="002A3CF5"/>
    <w:rsid w:val="002B40A0"/>
    <w:rsid w:val="002B5324"/>
    <w:rsid w:val="002C57BF"/>
    <w:rsid w:val="002C6562"/>
    <w:rsid w:val="002D6BF5"/>
    <w:rsid w:val="002F2D33"/>
    <w:rsid w:val="002F6676"/>
    <w:rsid w:val="00311998"/>
    <w:rsid w:val="00314937"/>
    <w:rsid w:val="0031565D"/>
    <w:rsid w:val="003354DF"/>
    <w:rsid w:val="00337112"/>
    <w:rsid w:val="00343500"/>
    <w:rsid w:val="0035186D"/>
    <w:rsid w:val="00352346"/>
    <w:rsid w:val="00365655"/>
    <w:rsid w:val="00366884"/>
    <w:rsid w:val="00387FBF"/>
    <w:rsid w:val="003A0CE1"/>
    <w:rsid w:val="003A163C"/>
    <w:rsid w:val="003A726C"/>
    <w:rsid w:val="003B2A34"/>
    <w:rsid w:val="003C5462"/>
    <w:rsid w:val="003E04CD"/>
    <w:rsid w:val="003F5901"/>
    <w:rsid w:val="004152B2"/>
    <w:rsid w:val="00421D8F"/>
    <w:rsid w:val="00445760"/>
    <w:rsid w:val="00447437"/>
    <w:rsid w:val="00447E85"/>
    <w:rsid w:val="00462652"/>
    <w:rsid w:val="00472AFD"/>
    <w:rsid w:val="004A555E"/>
    <w:rsid w:val="004B6128"/>
    <w:rsid w:val="004F7A34"/>
    <w:rsid w:val="00500479"/>
    <w:rsid w:val="00503F3A"/>
    <w:rsid w:val="0051217C"/>
    <w:rsid w:val="00531FB8"/>
    <w:rsid w:val="00536B2D"/>
    <w:rsid w:val="00546B76"/>
    <w:rsid w:val="0055124A"/>
    <w:rsid w:val="00561425"/>
    <w:rsid w:val="005713C0"/>
    <w:rsid w:val="005B2054"/>
    <w:rsid w:val="005C32AA"/>
    <w:rsid w:val="005F71E6"/>
    <w:rsid w:val="0060346D"/>
    <w:rsid w:val="0063763D"/>
    <w:rsid w:val="0066343E"/>
    <w:rsid w:val="00663953"/>
    <w:rsid w:val="00666A4A"/>
    <w:rsid w:val="006674D0"/>
    <w:rsid w:val="00671525"/>
    <w:rsid w:val="00680D05"/>
    <w:rsid w:val="006816E6"/>
    <w:rsid w:val="00694E96"/>
    <w:rsid w:val="006A56F0"/>
    <w:rsid w:val="006E68B7"/>
    <w:rsid w:val="006F4317"/>
    <w:rsid w:val="007041BC"/>
    <w:rsid w:val="0072219E"/>
    <w:rsid w:val="00734FC2"/>
    <w:rsid w:val="00742F0E"/>
    <w:rsid w:val="00745C71"/>
    <w:rsid w:val="00746853"/>
    <w:rsid w:val="007576AD"/>
    <w:rsid w:val="00776BE7"/>
    <w:rsid w:val="00795CC0"/>
    <w:rsid w:val="007A2F07"/>
    <w:rsid w:val="007B350E"/>
    <w:rsid w:val="007B4745"/>
    <w:rsid w:val="007D30FD"/>
    <w:rsid w:val="007E0B71"/>
    <w:rsid w:val="007E437B"/>
    <w:rsid w:val="007E7A91"/>
    <w:rsid w:val="007F111A"/>
    <w:rsid w:val="007F411D"/>
    <w:rsid w:val="007F6708"/>
    <w:rsid w:val="007F6E32"/>
    <w:rsid w:val="00800D75"/>
    <w:rsid w:val="0081351D"/>
    <w:rsid w:val="008144E7"/>
    <w:rsid w:val="00821C38"/>
    <w:rsid w:val="00823955"/>
    <w:rsid w:val="008351D0"/>
    <w:rsid w:val="00851BFF"/>
    <w:rsid w:val="008602DB"/>
    <w:rsid w:val="00864D3A"/>
    <w:rsid w:val="008826FA"/>
    <w:rsid w:val="008878AE"/>
    <w:rsid w:val="008B501D"/>
    <w:rsid w:val="008B64C7"/>
    <w:rsid w:val="008B68A1"/>
    <w:rsid w:val="008D3040"/>
    <w:rsid w:val="008E7C9E"/>
    <w:rsid w:val="008F22B1"/>
    <w:rsid w:val="008F3424"/>
    <w:rsid w:val="009116DA"/>
    <w:rsid w:val="00923E6A"/>
    <w:rsid w:val="00933E7D"/>
    <w:rsid w:val="00944A31"/>
    <w:rsid w:val="00954074"/>
    <w:rsid w:val="0096032B"/>
    <w:rsid w:val="009615FF"/>
    <w:rsid w:val="00980ED3"/>
    <w:rsid w:val="009851C5"/>
    <w:rsid w:val="00991748"/>
    <w:rsid w:val="00997FBE"/>
    <w:rsid w:val="009A14AD"/>
    <w:rsid w:val="009A6CEF"/>
    <w:rsid w:val="009D4411"/>
    <w:rsid w:val="009D7D43"/>
    <w:rsid w:val="009E0BD9"/>
    <w:rsid w:val="009E4B9B"/>
    <w:rsid w:val="009E4D4C"/>
    <w:rsid w:val="009F4134"/>
    <w:rsid w:val="00A01C7E"/>
    <w:rsid w:val="00A038A5"/>
    <w:rsid w:val="00A13546"/>
    <w:rsid w:val="00A158CE"/>
    <w:rsid w:val="00A342A7"/>
    <w:rsid w:val="00A539C3"/>
    <w:rsid w:val="00A57333"/>
    <w:rsid w:val="00A64CB9"/>
    <w:rsid w:val="00A76468"/>
    <w:rsid w:val="00A83C7B"/>
    <w:rsid w:val="00A93AE7"/>
    <w:rsid w:val="00AA784E"/>
    <w:rsid w:val="00AB368E"/>
    <w:rsid w:val="00AD268D"/>
    <w:rsid w:val="00AF0BBF"/>
    <w:rsid w:val="00AF393B"/>
    <w:rsid w:val="00AF4E3F"/>
    <w:rsid w:val="00B078E7"/>
    <w:rsid w:val="00B14030"/>
    <w:rsid w:val="00B264A0"/>
    <w:rsid w:val="00B44BB3"/>
    <w:rsid w:val="00B45354"/>
    <w:rsid w:val="00B60096"/>
    <w:rsid w:val="00B63B45"/>
    <w:rsid w:val="00B71CFD"/>
    <w:rsid w:val="00B76456"/>
    <w:rsid w:val="00B93ABF"/>
    <w:rsid w:val="00BA7F8D"/>
    <w:rsid w:val="00BC71F4"/>
    <w:rsid w:val="00BD132F"/>
    <w:rsid w:val="00BE3354"/>
    <w:rsid w:val="00BE6BA3"/>
    <w:rsid w:val="00BE7D32"/>
    <w:rsid w:val="00BE7F28"/>
    <w:rsid w:val="00C03D07"/>
    <w:rsid w:val="00C278C1"/>
    <w:rsid w:val="00C27BD9"/>
    <w:rsid w:val="00C40F7A"/>
    <w:rsid w:val="00C477ED"/>
    <w:rsid w:val="00C61E6F"/>
    <w:rsid w:val="00C64487"/>
    <w:rsid w:val="00CB593C"/>
    <w:rsid w:val="00CC10D1"/>
    <w:rsid w:val="00CE0714"/>
    <w:rsid w:val="00D11DF7"/>
    <w:rsid w:val="00D21E0A"/>
    <w:rsid w:val="00D24331"/>
    <w:rsid w:val="00D3531A"/>
    <w:rsid w:val="00D40D2A"/>
    <w:rsid w:val="00D412D1"/>
    <w:rsid w:val="00D469A4"/>
    <w:rsid w:val="00D47ADC"/>
    <w:rsid w:val="00D6748E"/>
    <w:rsid w:val="00D7201F"/>
    <w:rsid w:val="00DA6AC1"/>
    <w:rsid w:val="00DB5389"/>
    <w:rsid w:val="00DB7BEC"/>
    <w:rsid w:val="00DC4659"/>
    <w:rsid w:val="00DD4E70"/>
    <w:rsid w:val="00DF0349"/>
    <w:rsid w:val="00DF5924"/>
    <w:rsid w:val="00DF6894"/>
    <w:rsid w:val="00E0022F"/>
    <w:rsid w:val="00E076E2"/>
    <w:rsid w:val="00E1487A"/>
    <w:rsid w:val="00E268CB"/>
    <w:rsid w:val="00E42DFD"/>
    <w:rsid w:val="00E56AD5"/>
    <w:rsid w:val="00E56FE2"/>
    <w:rsid w:val="00E652A6"/>
    <w:rsid w:val="00E72ABA"/>
    <w:rsid w:val="00E73CCA"/>
    <w:rsid w:val="00E74104"/>
    <w:rsid w:val="00E85128"/>
    <w:rsid w:val="00E97D38"/>
    <w:rsid w:val="00EA106F"/>
    <w:rsid w:val="00EA3324"/>
    <w:rsid w:val="00EC54A1"/>
    <w:rsid w:val="00ED7224"/>
    <w:rsid w:val="00ED7CA3"/>
    <w:rsid w:val="00F20644"/>
    <w:rsid w:val="00F40BFF"/>
    <w:rsid w:val="00F454D9"/>
    <w:rsid w:val="00F57958"/>
    <w:rsid w:val="00F90089"/>
    <w:rsid w:val="00FC095C"/>
    <w:rsid w:val="00FC2519"/>
    <w:rsid w:val="00FC3BB4"/>
    <w:rsid w:val="00FE62EA"/>
    <w:rsid w:val="00FE69B7"/>
    <w:rsid w:val="00FF232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EB220"/>
  <w15:docId w15:val="{A4BAAF56-80CC-4070-9A06-EED0496CD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ahoma" w:eastAsia="Tahoma" w:hAnsi="Tahoma" w:cs="Tahoma"/>
    </w:rPr>
  </w:style>
  <w:style w:type="paragraph" w:styleId="Ttulo1">
    <w:name w:val="heading 1"/>
    <w:basedOn w:val="Normal"/>
    <w:uiPriority w:val="9"/>
    <w:qFormat/>
    <w:pPr>
      <w:ind w:left="441" w:hanging="330"/>
      <w:outlineLvl w:val="0"/>
    </w:pPr>
    <w:rPr>
      <w:b/>
      <w:bCs/>
      <w:sz w:val="20"/>
      <w:szCs w:val="20"/>
    </w:rPr>
  </w:style>
  <w:style w:type="paragraph" w:styleId="Ttulo2">
    <w:name w:val="heading 2"/>
    <w:basedOn w:val="Normal"/>
    <w:uiPriority w:val="9"/>
    <w:unhideWhenUsed/>
    <w:qFormat/>
    <w:pPr>
      <w:ind w:left="113"/>
      <w:outlineLvl w:val="1"/>
    </w:pPr>
    <w:rPr>
      <w:b/>
      <w:bCs/>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sz w:val="16"/>
      <w:szCs w:val="16"/>
    </w:rPr>
  </w:style>
  <w:style w:type="paragraph" w:styleId="Ttulo">
    <w:name w:val="Title"/>
    <w:basedOn w:val="Normal"/>
    <w:uiPriority w:val="10"/>
    <w:qFormat/>
    <w:pPr>
      <w:spacing w:before="155"/>
      <w:ind w:left="112" w:right="131"/>
    </w:pPr>
    <w:rPr>
      <w:b/>
      <w:bCs/>
      <w:sz w:val="36"/>
      <w:szCs w:val="36"/>
    </w:rPr>
  </w:style>
  <w:style w:type="paragraph" w:styleId="Prrafodelista">
    <w:name w:val="List Paragraph"/>
    <w:basedOn w:val="Normal"/>
    <w:uiPriority w:val="1"/>
    <w:qFormat/>
    <w:pPr>
      <w:ind w:left="441" w:hanging="330"/>
    </w:pPr>
  </w:style>
  <w:style w:type="paragraph" w:customStyle="1" w:styleId="TableParagraph">
    <w:name w:val="Table Paragraph"/>
    <w:basedOn w:val="Normal"/>
    <w:uiPriority w:val="1"/>
    <w:qFormat/>
  </w:style>
  <w:style w:type="character" w:styleId="Hipervnculo">
    <w:name w:val="Hyperlink"/>
    <w:basedOn w:val="Fuentedeprrafopredeter"/>
    <w:uiPriority w:val="99"/>
    <w:unhideWhenUsed/>
    <w:rsid w:val="000F39E7"/>
    <w:rPr>
      <w:color w:val="0000FF" w:themeColor="hyperlink"/>
      <w:u w:val="single"/>
    </w:rPr>
  </w:style>
  <w:style w:type="character" w:styleId="Mencinsinresolver">
    <w:name w:val="Unresolved Mention"/>
    <w:basedOn w:val="Fuentedeprrafopredeter"/>
    <w:uiPriority w:val="99"/>
    <w:semiHidden/>
    <w:unhideWhenUsed/>
    <w:rsid w:val="000F39E7"/>
    <w:rPr>
      <w:color w:val="605E5C"/>
      <w:shd w:val="clear" w:color="auto" w:fill="E1DFDD"/>
    </w:rPr>
  </w:style>
  <w:style w:type="character" w:styleId="nfasis">
    <w:name w:val="Emphasis"/>
    <w:basedOn w:val="Fuentedeprrafopredeter"/>
    <w:uiPriority w:val="20"/>
    <w:qFormat/>
    <w:rsid w:val="005F71E6"/>
    <w:rPr>
      <w:i/>
      <w:iCs/>
    </w:rPr>
  </w:style>
  <w:style w:type="table" w:styleId="Tablaconcuadrcula">
    <w:name w:val="Table Grid"/>
    <w:basedOn w:val="Tablanormal"/>
    <w:uiPriority w:val="39"/>
    <w:rsid w:val="001F7D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FE62EA"/>
    <w:pPr>
      <w:tabs>
        <w:tab w:val="center" w:pos="4513"/>
        <w:tab w:val="right" w:pos="9026"/>
      </w:tabs>
    </w:pPr>
  </w:style>
  <w:style w:type="character" w:customStyle="1" w:styleId="EncabezadoCar">
    <w:name w:val="Encabezado Car"/>
    <w:basedOn w:val="Fuentedeprrafopredeter"/>
    <w:link w:val="Encabezado"/>
    <w:uiPriority w:val="99"/>
    <w:rsid w:val="00FE62EA"/>
    <w:rPr>
      <w:rFonts w:ascii="Tahoma" w:eastAsia="Tahoma" w:hAnsi="Tahoma" w:cs="Tahoma"/>
    </w:rPr>
  </w:style>
  <w:style w:type="paragraph" w:styleId="Piedepgina">
    <w:name w:val="footer"/>
    <w:basedOn w:val="Normal"/>
    <w:link w:val="PiedepginaCar"/>
    <w:uiPriority w:val="99"/>
    <w:unhideWhenUsed/>
    <w:rsid w:val="00FE62EA"/>
    <w:pPr>
      <w:tabs>
        <w:tab w:val="center" w:pos="4513"/>
        <w:tab w:val="right" w:pos="9026"/>
      </w:tabs>
    </w:pPr>
  </w:style>
  <w:style w:type="character" w:customStyle="1" w:styleId="PiedepginaCar">
    <w:name w:val="Pie de página Car"/>
    <w:basedOn w:val="Fuentedeprrafopredeter"/>
    <w:link w:val="Piedepgina"/>
    <w:uiPriority w:val="99"/>
    <w:rsid w:val="00FE62EA"/>
    <w:rPr>
      <w:rFonts w:ascii="Tahoma" w:eastAsia="Tahoma" w:hAnsi="Tahoma" w:cs="Tahom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40439">
      <w:bodyDiv w:val="1"/>
      <w:marLeft w:val="0"/>
      <w:marRight w:val="0"/>
      <w:marTop w:val="0"/>
      <w:marBottom w:val="0"/>
      <w:divBdr>
        <w:top w:val="none" w:sz="0" w:space="0" w:color="auto"/>
        <w:left w:val="none" w:sz="0" w:space="0" w:color="auto"/>
        <w:bottom w:val="none" w:sz="0" w:space="0" w:color="auto"/>
        <w:right w:val="none" w:sz="0" w:space="0" w:color="auto"/>
      </w:divBdr>
    </w:div>
    <w:div w:id="119231358">
      <w:bodyDiv w:val="1"/>
      <w:marLeft w:val="0"/>
      <w:marRight w:val="0"/>
      <w:marTop w:val="0"/>
      <w:marBottom w:val="0"/>
      <w:divBdr>
        <w:top w:val="none" w:sz="0" w:space="0" w:color="auto"/>
        <w:left w:val="none" w:sz="0" w:space="0" w:color="auto"/>
        <w:bottom w:val="none" w:sz="0" w:space="0" w:color="auto"/>
        <w:right w:val="none" w:sz="0" w:space="0" w:color="auto"/>
      </w:divBdr>
    </w:div>
    <w:div w:id="153110434">
      <w:bodyDiv w:val="1"/>
      <w:marLeft w:val="0"/>
      <w:marRight w:val="0"/>
      <w:marTop w:val="0"/>
      <w:marBottom w:val="0"/>
      <w:divBdr>
        <w:top w:val="none" w:sz="0" w:space="0" w:color="auto"/>
        <w:left w:val="none" w:sz="0" w:space="0" w:color="auto"/>
        <w:bottom w:val="none" w:sz="0" w:space="0" w:color="auto"/>
        <w:right w:val="none" w:sz="0" w:space="0" w:color="auto"/>
      </w:divBdr>
    </w:div>
    <w:div w:id="202864194">
      <w:bodyDiv w:val="1"/>
      <w:marLeft w:val="0"/>
      <w:marRight w:val="0"/>
      <w:marTop w:val="0"/>
      <w:marBottom w:val="0"/>
      <w:divBdr>
        <w:top w:val="none" w:sz="0" w:space="0" w:color="auto"/>
        <w:left w:val="none" w:sz="0" w:space="0" w:color="auto"/>
        <w:bottom w:val="none" w:sz="0" w:space="0" w:color="auto"/>
        <w:right w:val="none" w:sz="0" w:space="0" w:color="auto"/>
      </w:divBdr>
    </w:div>
    <w:div w:id="303895453">
      <w:bodyDiv w:val="1"/>
      <w:marLeft w:val="0"/>
      <w:marRight w:val="0"/>
      <w:marTop w:val="0"/>
      <w:marBottom w:val="0"/>
      <w:divBdr>
        <w:top w:val="none" w:sz="0" w:space="0" w:color="auto"/>
        <w:left w:val="none" w:sz="0" w:space="0" w:color="auto"/>
        <w:bottom w:val="none" w:sz="0" w:space="0" w:color="auto"/>
        <w:right w:val="none" w:sz="0" w:space="0" w:color="auto"/>
      </w:divBdr>
      <w:divsChild>
        <w:div w:id="1457748968">
          <w:marLeft w:val="0"/>
          <w:marRight w:val="0"/>
          <w:marTop w:val="0"/>
          <w:marBottom w:val="0"/>
          <w:divBdr>
            <w:top w:val="none" w:sz="0" w:space="0" w:color="auto"/>
            <w:left w:val="none" w:sz="0" w:space="0" w:color="auto"/>
            <w:bottom w:val="none" w:sz="0" w:space="0" w:color="auto"/>
            <w:right w:val="none" w:sz="0" w:space="0" w:color="auto"/>
          </w:divBdr>
        </w:div>
      </w:divsChild>
    </w:div>
    <w:div w:id="314844013">
      <w:bodyDiv w:val="1"/>
      <w:marLeft w:val="0"/>
      <w:marRight w:val="0"/>
      <w:marTop w:val="0"/>
      <w:marBottom w:val="0"/>
      <w:divBdr>
        <w:top w:val="none" w:sz="0" w:space="0" w:color="auto"/>
        <w:left w:val="none" w:sz="0" w:space="0" w:color="auto"/>
        <w:bottom w:val="none" w:sz="0" w:space="0" w:color="auto"/>
        <w:right w:val="none" w:sz="0" w:space="0" w:color="auto"/>
      </w:divBdr>
    </w:div>
    <w:div w:id="355470867">
      <w:bodyDiv w:val="1"/>
      <w:marLeft w:val="0"/>
      <w:marRight w:val="0"/>
      <w:marTop w:val="0"/>
      <w:marBottom w:val="0"/>
      <w:divBdr>
        <w:top w:val="none" w:sz="0" w:space="0" w:color="auto"/>
        <w:left w:val="none" w:sz="0" w:space="0" w:color="auto"/>
        <w:bottom w:val="none" w:sz="0" w:space="0" w:color="auto"/>
        <w:right w:val="none" w:sz="0" w:space="0" w:color="auto"/>
      </w:divBdr>
    </w:div>
    <w:div w:id="403531146">
      <w:bodyDiv w:val="1"/>
      <w:marLeft w:val="0"/>
      <w:marRight w:val="0"/>
      <w:marTop w:val="0"/>
      <w:marBottom w:val="0"/>
      <w:divBdr>
        <w:top w:val="none" w:sz="0" w:space="0" w:color="auto"/>
        <w:left w:val="none" w:sz="0" w:space="0" w:color="auto"/>
        <w:bottom w:val="none" w:sz="0" w:space="0" w:color="auto"/>
        <w:right w:val="none" w:sz="0" w:space="0" w:color="auto"/>
      </w:divBdr>
    </w:div>
    <w:div w:id="447048512">
      <w:bodyDiv w:val="1"/>
      <w:marLeft w:val="0"/>
      <w:marRight w:val="0"/>
      <w:marTop w:val="0"/>
      <w:marBottom w:val="0"/>
      <w:divBdr>
        <w:top w:val="none" w:sz="0" w:space="0" w:color="auto"/>
        <w:left w:val="none" w:sz="0" w:space="0" w:color="auto"/>
        <w:bottom w:val="none" w:sz="0" w:space="0" w:color="auto"/>
        <w:right w:val="none" w:sz="0" w:space="0" w:color="auto"/>
      </w:divBdr>
    </w:div>
    <w:div w:id="509032958">
      <w:bodyDiv w:val="1"/>
      <w:marLeft w:val="0"/>
      <w:marRight w:val="0"/>
      <w:marTop w:val="0"/>
      <w:marBottom w:val="0"/>
      <w:divBdr>
        <w:top w:val="none" w:sz="0" w:space="0" w:color="auto"/>
        <w:left w:val="none" w:sz="0" w:space="0" w:color="auto"/>
        <w:bottom w:val="none" w:sz="0" w:space="0" w:color="auto"/>
        <w:right w:val="none" w:sz="0" w:space="0" w:color="auto"/>
      </w:divBdr>
    </w:div>
    <w:div w:id="574358703">
      <w:bodyDiv w:val="1"/>
      <w:marLeft w:val="0"/>
      <w:marRight w:val="0"/>
      <w:marTop w:val="0"/>
      <w:marBottom w:val="0"/>
      <w:divBdr>
        <w:top w:val="none" w:sz="0" w:space="0" w:color="auto"/>
        <w:left w:val="none" w:sz="0" w:space="0" w:color="auto"/>
        <w:bottom w:val="none" w:sz="0" w:space="0" w:color="auto"/>
        <w:right w:val="none" w:sz="0" w:space="0" w:color="auto"/>
      </w:divBdr>
    </w:div>
    <w:div w:id="578636916">
      <w:bodyDiv w:val="1"/>
      <w:marLeft w:val="0"/>
      <w:marRight w:val="0"/>
      <w:marTop w:val="0"/>
      <w:marBottom w:val="0"/>
      <w:divBdr>
        <w:top w:val="none" w:sz="0" w:space="0" w:color="auto"/>
        <w:left w:val="none" w:sz="0" w:space="0" w:color="auto"/>
        <w:bottom w:val="none" w:sz="0" w:space="0" w:color="auto"/>
        <w:right w:val="none" w:sz="0" w:space="0" w:color="auto"/>
      </w:divBdr>
    </w:div>
    <w:div w:id="628824297">
      <w:bodyDiv w:val="1"/>
      <w:marLeft w:val="0"/>
      <w:marRight w:val="0"/>
      <w:marTop w:val="0"/>
      <w:marBottom w:val="0"/>
      <w:divBdr>
        <w:top w:val="none" w:sz="0" w:space="0" w:color="auto"/>
        <w:left w:val="none" w:sz="0" w:space="0" w:color="auto"/>
        <w:bottom w:val="none" w:sz="0" w:space="0" w:color="auto"/>
        <w:right w:val="none" w:sz="0" w:space="0" w:color="auto"/>
      </w:divBdr>
    </w:div>
    <w:div w:id="667516169">
      <w:bodyDiv w:val="1"/>
      <w:marLeft w:val="0"/>
      <w:marRight w:val="0"/>
      <w:marTop w:val="0"/>
      <w:marBottom w:val="0"/>
      <w:divBdr>
        <w:top w:val="none" w:sz="0" w:space="0" w:color="auto"/>
        <w:left w:val="none" w:sz="0" w:space="0" w:color="auto"/>
        <w:bottom w:val="none" w:sz="0" w:space="0" w:color="auto"/>
        <w:right w:val="none" w:sz="0" w:space="0" w:color="auto"/>
      </w:divBdr>
    </w:div>
    <w:div w:id="747506402">
      <w:bodyDiv w:val="1"/>
      <w:marLeft w:val="0"/>
      <w:marRight w:val="0"/>
      <w:marTop w:val="0"/>
      <w:marBottom w:val="0"/>
      <w:divBdr>
        <w:top w:val="none" w:sz="0" w:space="0" w:color="auto"/>
        <w:left w:val="none" w:sz="0" w:space="0" w:color="auto"/>
        <w:bottom w:val="none" w:sz="0" w:space="0" w:color="auto"/>
        <w:right w:val="none" w:sz="0" w:space="0" w:color="auto"/>
      </w:divBdr>
    </w:div>
    <w:div w:id="807479504">
      <w:bodyDiv w:val="1"/>
      <w:marLeft w:val="0"/>
      <w:marRight w:val="0"/>
      <w:marTop w:val="0"/>
      <w:marBottom w:val="0"/>
      <w:divBdr>
        <w:top w:val="none" w:sz="0" w:space="0" w:color="auto"/>
        <w:left w:val="none" w:sz="0" w:space="0" w:color="auto"/>
        <w:bottom w:val="none" w:sz="0" w:space="0" w:color="auto"/>
        <w:right w:val="none" w:sz="0" w:space="0" w:color="auto"/>
      </w:divBdr>
    </w:div>
    <w:div w:id="851450629">
      <w:bodyDiv w:val="1"/>
      <w:marLeft w:val="0"/>
      <w:marRight w:val="0"/>
      <w:marTop w:val="0"/>
      <w:marBottom w:val="0"/>
      <w:divBdr>
        <w:top w:val="none" w:sz="0" w:space="0" w:color="auto"/>
        <w:left w:val="none" w:sz="0" w:space="0" w:color="auto"/>
        <w:bottom w:val="none" w:sz="0" w:space="0" w:color="auto"/>
        <w:right w:val="none" w:sz="0" w:space="0" w:color="auto"/>
      </w:divBdr>
    </w:div>
    <w:div w:id="882325990">
      <w:bodyDiv w:val="1"/>
      <w:marLeft w:val="0"/>
      <w:marRight w:val="0"/>
      <w:marTop w:val="0"/>
      <w:marBottom w:val="0"/>
      <w:divBdr>
        <w:top w:val="none" w:sz="0" w:space="0" w:color="auto"/>
        <w:left w:val="none" w:sz="0" w:space="0" w:color="auto"/>
        <w:bottom w:val="none" w:sz="0" w:space="0" w:color="auto"/>
        <w:right w:val="none" w:sz="0" w:space="0" w:color="auto"/>
      </w:divBdr>
      <w:divsChild>
        <w:div w:id="258563134">
          <w:marLeft w:val="0"/>
          <w:marRight w:val="0"/>
          <w:marTop w:val="0"/>
          <w:marBottom w:val="0"/>
          <w:divBdr>
            <w:top w:val="single" w:sz="2" w:space="0" w:color="auto"/>
            <w:left w:val="single" w:sz="2" w:space="0" w:color="auto"/>
            <w:bottom w:val="single" w:sz="6" w:space="0" w:color="auto"/>
            <w:right w:val="single" w:sz="2" w:space="0" w:color="auto"/>
          </w:divBdr>
          <w:divsChild>
            <w:div w:id="560486423">
              <w:marLeft w:val="0"/>
              <w:marRight w:val="0"/>
              <w:marTop w:val="100"/>
              <w:marBottom w:val="100"/>
              <w:divBdr>
                <w:top w:val="single" w:sz="2" w:space="0" w:color="D9D9E3"/>
                <w:left w:val="single" w:sz="2" w:space="0" w:color="D9D9E3"/>
                <w:bottom w:val="single" w:sz="2" w:space="0" w:color="D9D9E3"/>
                <w:right w:val="single" w:sz="2" w:space="0" w:color="D9D9E3"/>
              </w:divBdr>
              <w:divsChild>
                <w:div w:id="2057192126">
                  <w:marLeft w:val="0"/>
                  <w:marRight w:val="0"/>
                  <w:marTop w:val="0"/>
                  <w:marBottom w:val="0"/>
                  <w:divBdr>
                    <w:top w:val="single" w:sz="2" w:space="0" w:color="D9D9E3"/>
                    <w:left w:val="single" w:sz="2" w:space="0" w:color="D9D9E3"/>
                    <w:bottom w:val="single" w:sz="2" w:space="0" w:color="D9D9E3"/>
                    <w:right w:val="single" w:sz="2" w:space="0" w:color="D9D9E3"/>
                  </w:divBdr>
                  <w:divsChild>
                    <w:div w:id="442962445">
                      <w:marLeft w:val="0"/>
                      <w:marRight w:val="0"/>
                      <w:marTop w:val="0"/>
                      <w:marBottom w:val="0"/>
                      <w:divBdr>
                        <w:top w:val="single" w:sz="2" w:space="0" w:color="D9D9E3"/>
                        <w:left w:val="single" w:sz="2" w:space="0" w:color="D9D9E3"/>
                        <w:bottom w:val="single" w:sz="2" w:space="0" w:color="D9D9E3"/>
                        <w:right w:val="single" w:sz="2" w:space="0" w:color="D9D9E3"/>
                      </w:divBdr>
                      <w:divsChild>
                        <w:div w:id="1539705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10427309">
      <w:bodyDiv w:val="1"/>
      <w:marLeft w:val="0"/>
      <w:marRight w:val="0"/>
      <w:marTop w:val="0"/>
      <w:marBottom w:val="0"/>
      <w:divBdr>
        <w:top w:val="none" w:sz="0" w:space="0" w:color="auto"/>
        <w:left w:val="none" w:sz="0" w:space="0" w:color="auto"/>
        <w:bottom w:val="none" w:sz="0" w:space="0" w:color="auto"/>
        <w:right w:val="none" w:sz="0" w:space="0" w:color="auto"/>
      </w:divBdr>
    </w:div>
    <w:div w:id="1018698988">
      <w:bodyDiv w:val="1"/>
      <w:marLeft w:val="0"/>
      <w:marRight w:val="0"/>
      <w:marTop w:val="0"/>
      <w:marBottom w:val="0"/>
      <w:divBdr>
        <w:top w:val="none" w:sz="0" w:space="0" w:color="auto"/>
        <w:left w:val="none" w:sz="0" w:space="0" w:color="auto"/>
        <w:bottom w:val="none" w:sz="0" w:space="0" w:color="auto"/>
        <w:right w:val="none" w:sz="0" w:space="0" w:color="auto"/>
      </w:divBdr>
    </w:div>
    <w:div w:id="1089304787">
      <w:bodyDiv w:val="1"/>
      <w:marLeft w:val="0"/>
      <w:marRight w:val="0"/>
      <w:marTop w:val="0"/>
      <w:marBottom w:val="0"/>
      <w:divBdr>
        <w:top w:val="none" w:sz="0" w:space="0" w:color="auto"/>
        <w:left w:val="none" w:sz="0" w:space="0" w:color="auto"/>
        <w:bottom w:val="none" w:sz="0" w:space="0" w:color="auto"/>
        <w:right w:val="none" w:sz="0" w:space="0" w:color="auto"/>
      </w:divBdr>
    </w:div>
    <w:div w:id="1191379560">
      <w:bodyDiv w:val="1"/>
      <w:marLeft w:val="0"/>
      <w:marRight w:val="0"/>
      <w:marTop w:val="0"/>
      <w:marBottom w:val="0"/>
      <w:divBdr>
        <w:top w:val="none" w:sz="0" w:space="0" w:color="auto"/>
        <w:left w:val="none" w:sz="0" w:space="0" w:color="auto"/>
        <w:bottom w:val="none" w:sz="0" w:space="0" w:color="auto"/>
        <w:right w:val="none" w:sz="0" w:space="0" w:color="auto"/>
      </w:divBdr>
    </w:div>
    <w:div w:id="1278365572">
      <w:bodyDiv w:val="1"/>
      <w:marLeft w:val="0"/>
      <w:marRight w:val="0"/>
      <w:marTop w:val="0"/>
      <w:marBottom w:val="0"/>
      <w:divBdr>
        <w:top w:val="none" w:sz="0" w:space="0" w:color="auto"/>
        <w:left w:val="none" w:sz="0" w:space="0" w:color="auto"/>
        <w:bottom w:val="none" w:sz="0" w:space="0" w:color="auto"/>
        <w:right w:val="none" w:sz="0" w:space="0" w:color="auto"/>
      </w:divBdr>
    </w:div>
    <w:div w:id="1291786102">
      <w:bodyDiv w:val="1"/>
      <w:marLeft w:val="0"/>
      <w:marRight w:val="0"/>
      <w:marTop w:val="0"/>
      <w:marBottom w:val="0"/>
      <w:divBdr>
        <w:top w:val="none" w:sz="0" w:space="0" w:color="auto"/>
        <w:left w:val="none" w:sz="0" w:space="0" w:color="auto"/>
        <w:bottom w:val="none" w:sz="0" w:space="0" w:color="auto"/>
        <w:right w:val="none" w:sz="0" w:space="0" w:color="auto"/>
      </w:divBdr>
    </w:div>
    <w:div w:id="1294218188">
      <w:bodyDiv w:val="1"/>
      <w:marLeft w:val="0"/>
      <w:marRight w:val="0"/>
      <w:marTop w:val="0"/>
      <w:marBottom w:val="0"/>
      <w:divBdr>
        <w:top w:val="none" w:sz="0" w:space="0" w:color="auto"/>
        <w:left w:val="none" w:sz="0" w:space="0" w:color="auto"/>
        <w:bottom w:val="none" w:sz="0" w:space="0" w:color="auto"/>
        <w:right w:val="none" w:sz="0" w:space="0" w:color="auto"/>
      </w:divBdr>
    </w:div>
    <w:div w:id="1323394574">
      <w:bodyDiv w:val="1"/>
      <w:marLeft w:val="0"/>
      <w:marRight w:val="0"/>
      <w:marTop w:val="0"/>
      <w:marBottom w:val="0"/>
      <w:divBdr>
        <w:top w:val="none" w:sz="0" w:space="0" w:color="auto"/>
        <w:left w:val="none" w:sz="0" w:space="0" w:color="auto"/>
        <w:bottom w:val="none" w:sz="0" w:space="0" w:color="auto"/>
        <w:right w:val="none" w:sz="0" w:space="0" w:color="auto"/>
      </w:divBdr>
    </w:div>
    <w:div w:id="1331366685">
      <w:bodyDiv w:val="1"/>
      <w:marLeft w:val="0"/>
      <w:marRight w:val="0"/>
      <w:marTop w:val="0"/>
      <w:marBottom w:val="0"/>
      <w:divBdr>
        <w:top w:val="none" w:sz="0" w:space="0" w:color="auto"/>
        <w:left w:val="none" w:sz="0" w:space="0" w:color="auto"/>
        <w:bottom w:val="none" w:sz="0" w:space="0" w:color="auto"/>
        <w:right w:val="none" w:sz="0" w:space="0" w:color="auto"/>
      </w:divBdr>
    </w:div>
    <w:div w:id="1361935088">
      <w:bodyDiv w:val="1"/>
      <w:marLeft w:val="0"/>
      <w:marRight w:val="0"/>
      <w:marTop w:val="0"/>
      <w:marBottom w:val="0"/>
      <w:divBdr>
        <w:top w:val="none" w:sz="0" w:space="0" w:color="auto"/>
        <w:left w:val="none" w:sz="0" w:space="0" w:color="auto"/>
        <w:bottom w:val="none" w:sz="0" w:space="0" w:color="auto"/>
        <w:right w:val="none" w:sz="0" w:space="0" w:color="auto"/>
      </w:divBdr>
    </w:div>
    <w:div w:id="1362047222">
      <w:bodyDiv w:val="1"/>
      <w:marLeft w:val="0"/>
      <w:marRight w:val="0"/>
      <w:marTop w:val="0"/>
      <w:marBottom w:val="0"/>
      <w:divBdr>
        <w:top w:val="none" w:sz="0" w:space="0" w:color="auto"/>
        <w:left w:val="none" w:sz="0" w:space="0" w:color="auto"/>
        <w:bottom w:val="none" w:sz="0" w:space="0" w:color="auto"/>
        <w:right w:val="none" w:sz="0" w:space="0" w:color="auto"/>
      </w:divBdr>
    </w:div>
    <w:div w:id="1382096242">
      <w:bodyDiv w:val="1"/>
      <w:marLeft w:val="0"/>
      <w:marRight w:val="0"/>
      <w:marTop w:val="0"/>
      <w:marBottom w:val="0"/>
      <w:divBdr>
        <w:top w:val="none" w:sz="0" w:space="0" w:color="auto"/>
        <w:left w:val="none" w:sz="0" w:space="0" w:color="auto"/>
        <w:bottom w:val="none" w:sz="0" w:space="0" w:color="auto"/>
        <w:right w:val="none" w:sz="0" w:space="0" w:color="auto"/>
      </w:divBdr>
    </w:div>
    <w:div w:id="1398671035">
      <w:bodyDiv w:val="1"/>
      <w:marLeft w:val="0"/>
      <w:marRight w:val="0"/>
      <w:marTop w:val="0"/>
      <w:marBottom w:val="0"/>
      <w:divBdr>
        <w:top w:val="none" w:sz="0" w:space="0" w:color="auto"/>
        <w:left w:val="none" w:sz="0" w:space="0" w:color="auto"/>
        <w:bottom w:val="none" w:sz="0" w:space="0" w:color="auto"/>
        <w:right w:val="none" w:sz="0" w:space="0" w:color="auto"/>
      </w:divBdr>
    </w:div>
    <w:div w:id="1425608499">
      <w:bodyDiv w:val="1"/>
      <w:marLeft w:val="0"/>
      <w:marRight w:val="0"/>
      <w:marTop w:val="0"/>
      <w:marBottom w:val="0"/>
      <w:divBdr>
        <w:top w:val="none" w:sz="0" w:space="0" w:color="auto"/>
        <w:left w:val="none" w:sz="0" w:space="0" w:color="auto"/>
        <w:bottom w:val="none" w:sz="0" w:space="0" w:color="auto"/>
        <w:right w:val="none" w:sz="0" w:space="0" w:color="auto"/>
      </w:divBdr>
    </w:div>
    <w:div w:id="1457330877">
      <w:bodyDiv w:val="1"/>
      <w:marLeft w:val="0"/>
      <w:marRight w:val="0"/>
      <w:marTop w:val="0"/>
      <w:marBottom w:val="0"/>
      <w:divBdr>
        <w:top w:val="none" w:sz="0" w:space="0" w:color="auto"/>
        <w:left w:val="none" w:sz="0" w:space="0" w:color="auto"/>
        <w:bottom w:val="none" w:sz="0" w:space="0" w:color="auto"/>
        <w:right w:val="none" w:sz="0" w:space="0" w:color="auto"/>
      </w:divBdr>
    </w:div>
    <w:div w:id="1467897092">
      <w:bodyDiv w:val="1"/>
      <w:marLeft w:val="0"/>
      <w:marRight w:val="0"/>
      <w:marTop w:val="0"/>
      <w:marBottom w:val="0"/>
      <w:divBdr>
        <w:top w:val="none" w:sz="0" w:space="0" w:color="auto"/>
        <w:left w:val="none" w:sz="0" w:space="0" w:color="auto"/>
        <w:bottom w:val="none" w:sz="0" w:space="0" w:color="auto"/>
        <w:right w:val="none" w:sz="0" w:space="0" w:color="auto"/>
      </w:divBdr>
    </w:div>
    <w:div w:id="1506289096">
      <w:bodyDiv w:val="1"/>
      <w:marLeft w:val="0"/>
      <w:marRight w:val="0"/>
      <w:marTop w:val="0"/>
      <w:marBottom w:val="0"/>
      <w:divBdr>
        <w:top w:val="none" w:sz="0" w:space="0" w:color="auto"/>
        <w:left w:val="none" w:sz="0" w:space="0" w:color="auto"/>
        <w:bottom w:val="none" w:sz="0" w:space="0" w:color="auto"/>
        <w:right w:val="none" w:sz="0" w:space="0" w:color="auto"/>
      </w:divBdr>
    </w:div>
    <w:div w:id="1533761942">
      <w:bodyDiv w:val="1"/>
      <w:marLeft w:val="0"/>
      <w:marRight w:val="0"/>
      <w:marTop w:val="0"/>
      <w:marBottom w:val="0"/>
      <w:divBdr>
        <w:top w:val="none" w:sz="0" w:space="0" w:color="auto"/>
        <w:left w:val="none" w:sz="0" w:space="0" w:color="auto"/>
        <w:bottom w:val="none" w:sz="0" w:space="0" w:color="auto"/>
        <w:right w:val="none" w:sz="0" w:space="0" w:color="auto"/>
      </w:divBdr>
    </w:div>
    <w:div w:id="1589849715">
      <w:bodyDiv w:val="1"/>
      <w:marLeft w:val="0"/>
      <w:marRight w:val="0"/>
      <w:marTop w:val="0"/>
      <w:marBottom w:val="0"/>
      <w:divBdr>
        <w:top w:val="none" w:sz="0" w:space="0" w:color="auto"/>
        <w:left w:val="none" w:sz="0" w:space="0" w:color="auto"/>
        <w:bottom w:val="none" w:sz="0" w:space="0" w:color="auto"/>
        <w:right w:val="none" w:sz="0" w:space="0" w:color="auto"/>
      </w:divBdr>
    </w:div>
    <w:div w:id="1590432908">
      <w:bodyDiv w:val="1"/>
      <w:marLeft w:val="0"/>
      <w:marRight w:val="0"/>
      <w:marTop w:val="0"/>
      <w:marBottom w:val="0"/>
      <w:divBdr>
        <w:top w:val="none" w:sz="0" w:space="0" w:color="auto"/>
        <w:left w:val="none" w:sz="0" w:space="0" w:color="auto"/>
        <w:bottom w:val="none" w:sz="0" w:space="0" w:color="auto"/>
        <w:right w:val="none" w:sz="0" w:space="0" w:color="auto"/>
      </w:divBdr>
    </w:div>
    <w:div w:id="1605917852">
      <w:bodyDiv w:val="1"/>
      <w:marLeft w:val="0"/>
      <w:marRight w:val="0"/>
      <w:marTop w:val="0"/>
      <w:marBottom w:val="0"/>
      <w:divBdr>
        <w:top w:val="none" w:sz="0" w:space="0" w:color="auto"/>
        <w:left w:val="none" w:sz="0" w:space="0" w:color="auto"/>
        <w:bottom w:val="none" w:sz="0" w:space="0" w:color="auto"/>
        <w:right w:val="none" w:sz="0" w:space="0" w:color="auto"/>
      </w:divBdr>
    </w:div>
    <w:div w:id="1739015837">
      <w:bodyDiv w:val="1"/>
      <w:marLeft w:val="0"/>
      <w:marRight w:val="0"/>
      <w:marTop w:val="0"/>
      <w:marBottom w:val="0"/>
      <w:divBdr>
        <w:top w:val="none" w:sz="0" w:space="0" w:color="auto"/>
        <w:left w:val="none" w:sz="0" w:space="0" w:color="auto"/>
        <w:bottom w:val="none" w:sz="0" w:space="0" w:color="auto"/>
        <w:right w:val="none" w:sz="0" w:space="0" w:color="auto"/>
      </w:divBdr>
    </w:div>
    <w:div w:id="1913391569">
      <w:bodyDiv w:val="1"/>
      <w:marLeft w:val="0"/>
      <w:marRight w:val="0"/>
      <w:marTop w:val="0"/>
      <w:marBottom w:val="0"/>
      <w:divBdr>
        <w:top w:val="none" w:sz="0" w:space="0" w:color="auto"/>
        <w:left w:val="none" w:sz="0" w:space="0" w:color="auto"/>
        <w:bottom w:val="none" w:sz="0" w:space="0" w:color="auto"/>
        <w:right w:val="none" w:sz="0" w:space="0" w:color="auto"/>
      </w:divBdr>
    </w:div>
    <w:div w:id="1922370729">
      <w:bodyDiv w:val="1"/>
      <w:marLeft w:val="0"/>
      <w:marRight w:val="0"/>
      <w:marTop w:val="0"/>
      <w:marBottom w:val="0"/>
      <w:divBdr>
        <w:top w:val="none" w:sz="0" w:space="0" w:color="auto"/>
        <w:left w:val="none" w:sz="0" w:space="0" w:color="auto"/>
        <w:bottom w:val="none" w:sz="0" w:space="0" w:color="auto"/>
        <w:right w:val="none" w:sz="0" w:space="0" w:color="auto"/>
      </w:divBdr>
    </w:div>
    <w:div w:id="1985348826">
      <w:bodyDiv w:val="1"/>
      <w:marLeft w:val="0"/>
      <w:marRight w:val="0"/>
      <w:marTop w:val="0"/>
      <w:marBottom w:val="0"/>
      <w:divBdr>
        <w:top w:val="none" w:sz="0" w:space="0" w:color="auto"/>
        <w:left w:val="none" w:sz="0" w:space="0" w:color="auto"/>
        <w:bottom w:val="none" w:sz="0" w:space="0" w:color="auto"/>
        <w:right w:val="none" w:sz="0" w:space="0" w:color="auto"/>
      </w:divBdr>
    </w:div>
    <w:div w:id="2000883699">
      <w:bodyDiv w:val="1"/>
      <w:marLeft w:val="0"/>
      <w:marRight w:val="0"/>
      <w:marTop w:val="0"/>
      <w:marBottom w:val="0"/>
      <w:divBdr>
        <w:top w:val="none" w:sz="0" w:space="0" w:color="auto"/>
        <w:left w:val="none" w:sz="0" w:space="0" w:color="auto"/>
        <w:bottom w:val="none" w:sz="0" w:space="0" w:color="auto"/>
        <w:right w:val="none" w:sz="0" w:space="0" w:color="auto"/>
      </w:divBdr>
    </w:div>
    <w:div w:id="2018536857">
      <w:bodyDiv w:val="1"/>
      <w:marLeft w:val="0"/>
      <w:marRight w:val="0"/>
      <w:marTop w:val="0"/>
      <w:marBottom w:val="0"/>
      <w:divBdr>
        <w:top w:val="none" w:sz="0" w:space="0" w:color="auto"/>
        <w:left w:val="none" w:sz="0" w:space="0" w:color="auto"/>
        <w:bottom w:val="none" w:sz="0" w:space="0" w:color="auto"/>
        <w:right w:val="none" w:sz="0" w:space="0" w:color="auto"/>
      </w:divBdr>
    </w:div>
    <w:div w:id="2088727642">
      <w:bodyDiv w:val="1"/>
      <w:marLeft w:val="0"/>
      <w:marRight w:val="0"/>
      <w:marTop w:val="0"/>
      <w:marBottom w:val="0"/>
      <w:divBdr>
        <w:top w:val="none" w:sz="0" w:space="0" w:color="auto"/>
        <w:left w:val="none" w:sz="0" w:space="0" w:color="auto"/>
        <w:bottom w:val="none" w:sz="0" w:space="0" w:color="auto"/>
        <w:right w:val="none" w:sz="0" w:space="0" w:color="auto"/>
      </w:divBdr>
    </w:div>
    <w:div w:id="2090341389">
      <w:bodyDiv w:val="1"/>
      <w:marLeft w:val="0"/>
      <w:marRight w:val="0"/>
      <w:marTop w:val="0"/>
      <w:marBottom w:val="0"/>
      <w:divBdr>
        <w:top w:val="none" w:sz="0" w:space="0" w:color="auto"/>
        <w:left w:val="none" w:sz="0" w:space="0" w:color="auto"/>
        <w:bottom w:val="none" w:sz="0" w:space="0" w:color="auto"/>
        <w:right w:val="none" w:sz="0" w:space="0" w:color="auto"/>
      </w:divBdr>
    </w:div>
    <w:div w:id="2135441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biovirtual.unal.edu.co/es/colecciones/detail/364574/"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0.png"/><Relationship Id="rId21" Type="http://schemas.openxmlformats.org/officeDocument/2006/relationships/image" Target="media/image8.png"/><Relationship Id="rId34" Type="http://schemas.openxmlformats.org/officeDocument/2006/relationships/hyperlink" Target="https://doi.org/10.6084/m9.figshare.21504912"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naturalist.org/" TargetMode="External"/><Relationship Id="rId24" Type="http://schemas.openxmlformats.org/officeDocument/2006/relationships/image" Target="media/image11.tiff"/><Relationship Id="rId32" Type="http://schemas.openxmlformats.org/officeDocument/2006/relationships/hyperlink" Target="https://doi.org/10.6084/m9.figshare.21504948" TargetMode="External"/><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tiff"/><Relationship Id="rId28" Type="http://schemas.openxmlformats.org/officeDocument/2006/relationships/image" Target="media/image15.tiff"/><Relationship Id="rId36" Type="http://schemas.openxmlformats.org/officeDocument/2006/relationships/image" Target="media/image19.png"/><Relationship Id="rId10" Type="http://schemas.openxmlformats.org/officeDocument/2006/relationships/hyperlink" Target="https://www.iucnredlist.org/" TargetMode="External"/><Relationship Id="rId19" Type="http://schemas.openxmlformats.org/officeDocument/2006/relationships/image" Target="media/image6.png"/><Relationship Id="rId31" Type="http://schemas.openxmlformats.org/officeDocument/2006/relationships/image" Target="media/image18.tiff"/><Relationship Id="rId4" Type="http://schemas.openxmlformats.org/officeDocument/2006/relationships/settings" Target="settings.xml"/><Relationship Id="rId9" Type="http://schemas.openxmlformats.org/officeDocument/2006/relationships/hyperlink" Target="http://www.wileyonlinelibrary.com/journal/jbi" TargetMode="External"/><Relationship Id="rId14" Type="http://schemas.openxmlformats.org/officeDocument/2006/relationships/hyperlink" Target="https://www.r-project.org/" TargetMode="External"/><Relationship Id="rId22" Type="http://schemas.openxmlformats.org/officeDocument/2006/relationships/image" Target="media/image9.tiff"/><Relationship Id="rId27" Type="http://schemas.openxmlformats.org/officeDocument/2006/relationships/image" Target="media/image14.tiff"/><Relationship Id="rId30" Type="http://schemas.openxmlformats.org/officeDocument/2006/relationships/image" Target="media/image17.tiff"/><Relationship Id="rId35" Type="http://schemas.openxmlformats.org/officeDocument/2006/relationships/hyperlink" Target="https://doi.org/10.15468/dl.d3ezj8"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bioweb.puce.edu.ec/" TargetMode="External"/><Relationship Id="rId17" Type="http://schemas.openxmlformats.org/officeDocument/2006/relationships/image" Target="media/image4.png"/><Relationship Id="rId25" Type="http://schemas.openxmlformats.org/officeDocument/2006/relationships/image" Target="media/image12.tiff"/><Relationship Id="rId33" Type="http://schemas.openxmlformats.org/officeDocument/2006/relationships/hyperlink" Target="https://doi.org/10.6084/m9.figshare.21504912" TargetMode="External"/><Relationship Id="rId38"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52C40-BC98-4901-AA9B-926130272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5</TotalTime>
  <Pages>16</Pages>
  <Words>38814</Words>
  <Characters>213479</Characters>
  <Application>Microsoft Office Word</Application>
  <DocSecurity>0</DocSecurity>
  <Lines>1778</Lines>
  <Paragraphs>5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dc:creator>
  <cp:keywords/>
  <dc:description/>
  <cp:lastModifiedBy>mate</cp:lastModifiedBy>
  <cp:revision>105</cp:revision>
  <dcterms:created xsi:type="dcterms:W3CDTF">2023-02-18T21:00:00Z</dcterms:created>
  <dcterms:modified xsi:type="dcterms:W3CDTF">2023-03-1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12T00:00:00Z</vt:filetime>
  </property>
  <property fmtid="{D5CDD505-2E9C-101B-9397-08002B2CF9AE}" pid="3" name="Creator">
    <vt:lpwstr>Samsung Electronics</vt:lpwstr>
  </property>
  <property fmtid="{D5CDD505-2E9C-101B-9397-08002B2CF9AE}" pid="4" name="LastSaved">
    <vt:filetime>2022-12-12T00:00:00Z</vt:filetime>
  </property>
  <property fmtid="{D5CDD505-2E9C-101B-9397-08002B2CF9AE}" pid="5" name="GrammarlyDocumentId">
    <vt:lpwstr>4383c4e17806b289df5a668fd64d1e2bee1f2b22f48cf68eccc11d551f3f238d</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plos-one</vt:lpwstr>
  </property>
  <property fmtid="{D5CDD505-2E9C-101B-9397-08002B2CF9AE}" pid="25" name="Mendeley Recent Style Name 9_1">
    <vt:lpwstr>PLOS ONE</vt:lpwstr>
  </property>
  <property fmtid="{D5CDD505-2E9C-101B-9397-08002B2CF9AE}" pid="26" name="Mendeley Document_1">
    <vt:lpwstr>True</vt:lpwstr>
  </property>
  <property fmtid="{D5CDD505-2E9C-101B-9397-08002B2CF9AE}" pid="27" name="Mendeley Unique User Id_1">
    <vt:lpwstr>1be6ade0-0ee3-3a75-9658-be1d72dcc496</vt:lpwstr>
  </property>
  <property fmtid="{D5CDD505-2E9C-101B-9397-08002B2CF9AE}" pid="28" name="Mendeley Citation Style_1">
    <vt:lpwstr>http://www.zotero.org/styles/apa</vt:lpwstr>
  </property>
</Properties>
</file>